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34F1" w:rsidRPr="00395234" w:rsidRDefault="00E934F1" w:rsidP="00DD0F47">
      <w:pPr>
        <w:pStyle w:val="Titel"/>
        <w:spacing w:line="480" w:lineRule="auto"/>
        <w:rPr>
          <w:rStyle w:val="OndertitelChar"/>
          <w:sz w:val="44"/>
          <w:szCs w:val="44"/>
        </w:rPr>
      </w:pPr>
      <w:bookmarkStart w:id="0" w:name="_GoBack"/>
      <w:bookmarkEnd w:id="0"/>
      <w:r>
        <w:t>Cultur</w:t>
      </w:r>
      <w:r w:rsidR="00915F02">
        <w:t xml:space="preserve">al values </w:t>
      </w:r>
      <w:r w:rsidR="00A24BBD">
        <w:t xml:space="preserve">and </w:t>
      </w:r>
      <w:r w:rsidR="00B8156C">
        <w:t xml:space="preserve">population </w:t>
      </w:r>
      <w:r w:rsidR="00A24BBD">
        <w:t>health</w:t>
      </w:r>
      <w:r w:rsidR="00395234">
        <w:t xml:space="preserve"> </w:t>
      </w:r>
      <w:r w:rsidR="00395234">
        <w:br/>
      </w:r>
      <w:r w:rsidR="00A24BBD" w:rsidRPr="00395234">
        <w:rPr>
          <w:rStyle w:val="OndertitelChar"/>
          <w:sz w:val="44"/>
          <w:szCs w:val="44"/>
        </w:rPr>
        <w:t xml:space="preserve">a quantitative analysis of </w:t>
      </w:r>
      <w:r w:rsidR="001B2EDA">
        <w:rPr>
          <w:rStyle w:val="OndertitelChar"/>
          <w:sz w:val="44"/>
          <w:szCs w:val="44"/>
        </w:rPr>
        <w:t xml:space="preserve">variations in </w:t>
      </w:r>
      <w:r w:rsidR="00A24BBD" w:rsidRPr="00395234">
        <w:rPr>
          <w:rStyle w:val="OndertitelChar"/>
          <w:sz w:val="44"/>
          <w:szCs w:val="44"/>
        </w:rPr>
        <w:t xml:space="preserve">cultural </w:t>
      </w:r>
      <w:r w:rsidRPr="00395234">
        <w:rPr>
          <w:rStyle w:val="OndertitelChar"/>
          <w:sz w:val="44"/>
          <w:szCs w:val="44"/>
        </w:rPr>
        <w:t>values</w:t>
      </w:r>
      <w:r w:rsidR="00FC7E41">
        <w:rPr>
          <w:rStyle w:val="OndertitelChar"/>
          <w:sz w:val="44"/>
          <w:szCs w:val="44"/>
        </w:rPr>
        <w:t xml:space="preserve">, </w:t>
      </w:r>
      <w:r w:rsidRPr="00395234">
        <w:rPr>
          <w:rStyle w:val="OndertitelChar"/>
          <w:sz w:val="44"/>
          <w:szCs w:val="44"/>
        </w:rPr>
        <w:t>health behaviour</w:t>
      </w:r>
      <w:r w:rsidR="00E269F9">
        <w:rPr>
          <w:rStyle w:val="OndertitelChar"/>
          <w:sz w:val="44"/>
          <w:szCs w:val="44"/>
        </w:rPr>
        <w:t>s</w:t>
      </w:r>
      <w:r w:rsidR="00CC6FDD">
        <w:rPr>
          <w:rStyle w:val="OndertitelChar"/>
          <w:sz w:val="44"/>
          <w:szCs w:val="44"/>
        </w:rPr>
        <w:t>, and health outcomes</w:t>
      </w:r>
      <w:r w:rsidRPr="00395234">
        <w:rPr>
          <w:rStyle w:val="OndertitelChar"/>
          <w:sz w:val="44"/>
          <w:szCs w:val="44"/>
        </w:rPr>
        <w:t xml:space="preserve"> </w:t>
      </w:r>
      <w:r w:rsidR="001B2EDA">
        <w:rPr>
          <w:rStyle w:val="OndertitelChar"/>
          <w:sz w:val="44"/>
          <w:szCs w:val="44"/>
        </w:rPr>
        <w:t xml:space="preserve">among </w:t>
      </w:r>
      <w:r w:rsidR="00B3639D" w:rsidRPr="00395234">
        <w:rPr>
          <w:rStyle w:val="OndertitelChar"/>
          <w:sz w:val="44"/>
          <w:szCs w:val="44"/>
        </w:rPr>
        <w:t xml:space="preserve">42 </w:t>
      </w:r>
      <w:r w:rsidR="0057761A">
        <w:rPr>
          <w:rStyle w:val="OndertitelChar"/>
          <w:sz w:val="44"/>
          <w:szCs w:val="44"/>
        </w:rPr>
        <w:t xml:space="preserve">European </w:t>
      </w:r>
      <w:r w:rsidR="00B3639D" w:rsidRPr="00395234">
        <w:rPr>
          <w:rStyle w:val="OndertitelChar"/>
          <w:sz w:val="44"/>
          <w:szCs w:val="44"/>
        </w:rPr>
        <w:t>countries</w:t>
      </w:r>
      <w:r w:rsidR="00395234" w:rsidRPr="00395234">
        <w:rPr>
          <w:rStyle w:val="OndertitelChar"/>
          <w:sz w:val="44"/>
          <w:szCs w:val="44"/>
        </w:rPr>
        <w:t xml:space="preserve">  </w:t>
      </w:r>
    </w:p>
    <w:p w:rsidR="00B3639D" w:rsidRDefault="00B3639D" w:rsidP="00DD0F47">
      <w:pPr>
        <w:spacing w:line="480" w:lineRule="auto"/>
      </w:pPr>
    </w:p>
    <w:p w:rsidR="007A46D2" w:rsidRDefault="007A46D2">
      <w:r>
        <w:t>Johan P. Mackenbach</w:t>
      </w:r>
    </w:p>
    <w:p w:rsidR="007A46D2" w:rsidRDefault="007A46D2">
      <w:r>
        <w:t>Department of Public Health</w:t>
      </w:r>
    </w:p>
    <w:p w:rsidR="007A46D2" w:rsidRDefault="007A46D2">
      <w:r>
        <w:t>Erasmus MC</w:t>
      </w:r>
    </w:p>
    <w:p w:rsidR="007A46D2" w:rsidRDefault="007A46D2">
      <w:r>
        <w:t>P.O. Box 2040</w:t>
      </w:r>
    </w:p>
    <w:p w:rsidR="007A46D2" w:rsidRDefault="007A46D2">
      <w:r>
        <w:t>3000 CA Rotterdam</w:t>
      </w:r>
    </w:p>
    <w:p w:rsidR="007A46D2" w:rsidRDefault="00F022D1">
      <w:hyperlink r:id="rId8" w:history="1">
        <w:r w:rsidR="007A46D2" w:rsidRPr="006C28CE">
          <w:rPr>
            <w:rStyle w:val="Hyperlink"/>
          </w:rPr>
          <w:t>j.mackenbach@erasmusmc.nl</w:t>
        </w:r>
      </w:hyperlink>
      <w:r w:rsidR="007A46D2">
        <w:t xml:space="preserve"> </w:t>
      </w:r>
    </w:p>
    <w:p w:rsidR="007A46D2" w:rsidRDefault="007A46D2"/>
    <w:p w:rsidR="00D152A3" w:rsidRDefault="007A46D2">
      <w:pPr>
        <w:rPr>
          <w:rFonts w:asciiTheme="majorHAnsi" w:eastAsiaTheme="majorEastAsia" w:hAnsiTheme="majorHAnsi" w:cstheme="majorBidi"/>
          <w:b/>
          <w:bCs/>
          <w:color w:val="365F91" w:themeColor="accent1" w:themeShade="BF"/>
          <w:sz w:val="28"/>
          <w:szCs w:val="28"/>
        </w:rPr>
      </w:pPr>
      <w:r>
        <w:t xml:space="preserve">This paper was published as: Mackenbach JP. </w:t>
      </w:r>
      <w:r w:rsidRPr="007A46D2">
        <w:t>Cultural values and population health: a quantitative analysis of variations in cultural values, health behaviours and health outcomes among 42 European countries</w:t>
      </w:r>
      <w:r>
        <w:t xml:space="preserve">. </w:t>
      </w:r>
      <w:r w:rsidRPr="007A46D2">
        <w:t>Health &amp; Place. 2014; 28:116–132.</w:t>
      </w:r>
      <w:r w:rsidR="00D152A3">
        <w:br w:type="page"/>
      </w:r>
    </w:p>
    <w:p w:rsidR="00F405F4" w:rsidRDefault="00F405F4" w:rsidP="00DD0F47">
      <w:pPr>
        <w:pStyle w:val="Kop1"/>
        <w:spacing w:line="480" w:lineRule="auto"/>
      </w:pPr>
      <w:r>
        <w:lastRenderedPageBreak/>
        <w:t>Abstract</w:t>
      </w:r>
    </w:p>
    <w:p w:rsidR="00DD0F47" w:rsidRDefault="00DD0F47" w:rsidP="00DD0F47">
      <w:pPr>
        <w:pStyle w:val="Geenafstand"/>
        <w:spacing w:line="480" w:lineRule="auto"/>
      </w:pPr>
    </w:p>
    <w:p w:rsidR="00DD0F47" w:rsidRDefault="009E1F75" w:rsidP="00DD0F47">
      <w:pPr>
        <w:pStyle w:val="Geenafstand"/>
        <w:spacing w:line="480" w:lineRule="auto"/>
      </w:pPr>
      <w:r>
        <w:t>Variations in ‘culture’ are often invoked to explain cross-national variations in health, bu</w:t>
      </w:r>
      <w:r w:rsidR="00350380">
        <w:t>t</w:t>
      </w:r>
      <w:r>
        <w:t xml:space="preserve"> formal analyses of this relation are scarce. We studied the relation between </w:t>
      </w:r>
      <w:r w:rsidR="00441917">
        <w:t xml:space="preserve">three sets of </w:t>
      </w:r>
      <w:r>
        <w:t xml:space="preserve">cultural values and </w:t>
      </w:r>
      <w:r w:rsidR="00441917">
        <w:t xml:space="preserve">a wide range of </w:t>
      </w:r>
      <w:r>
        <w:t>health behaviour</w:t>
      </w:r>
      <w:r w:rsidR="00441917">
        <w:t>s</w:t>
      </w:r>
      <w:r>
        <w:t xml:space="preserve"> </w:t>
      </w:r>
      <w:r w:rsidR="00FC7E41">
        <w:t xml:space="preserve">and health outcomes </w:t>
      </w:r>
      <w:r>
        <w:t>in Europe</w:t>
      </w:r>
      <w:r w:rsidR="00FC7E41">
        <w:t xml:space="preserve">. </w:t>
      </w:r>
    </w:p>
    <w:p w:rsidR="00CC6FDD" w:rsidRDefault="00CC6FDD" w:rsidP="00DD0F47">
      <w:pPr>
        <w:pStyle w:val="Geenafstand"/>
        <w:spacing w:line="480" w:lineRule="auto"/>
      </w:pPr>
    </w:p>
    <w:p w:rsidR="0074751A" w:rsidRPr="0074751A" w:rsidRDefault="00FC7E41" w:rsidP="00DD0F47">
      <w:pPr>
        <w:pStyle w:val="Geenafstand"/>
        <w:spacing w:line="480" w:lineRule="auto"/>
      </w:pPr>
      <w:r>
        <w:t>Cultural</w:t>
      </w:r>
      <w:r w:rsidR="003A7E69">
        <w:t xml:space="preserve"> values </w:t>
      </w:r>
      <w:r>
        <w:t xml:space="preserve">were </w:t>
      </w:r>
      <w:r w:rsidR="00441917">
        <w:t>measured according to Inglehart’s two</w:t>
      </w:r>
      <w:r w:rsidR="0074751A">
        <w:t xml:space="preserve">, </w:t>
      </w:r>
      <w:r w:rsidR="00F868BF">
        <w:t xml:space="preserve">Hofstede’s six, and </w:t>
      </w:r>
      <w:r w:rsidR="00441917">
        <w:t>Schwartz’s seven dimensions</w:t>
      </w:r>
      <w:r>
        <w:t>. Data on</w:t>
      </w:r>
      <w:r w:rsidR="0074751A">
        <w:t xml:space="preserve"> </w:t>
      </w:r>
      <w:r w:rsidR="00CC6FDD">
        <w:t xml:space="preserve">individual and collective </w:t>
      </w:r>
      <w:r w:rsidR="0074751A">
        <w:t xml:space="preserve">health behaviours </w:t>
      </w:r>
      <w:r>
        <w:t>(30</w:t>
      </w:r>
      <w:r w:rsidR="00CC6FDD">
        <w:t xml:space="preserve"> indicators of </w:t>
      </w:r>
      <w:r w:rsidRPr="00FC7E41">
        <w:t xml:space="preserve">fertility-related behaviours, adult lifestyles, use of preventive services, prevention policies, health care policies, </w:t>
      </w:r>
      <w:r>
        <w:t xml:space="preserve">and </w:t>
      </w:r>
      <w:r w:rsidRPr="00FC7E41">
        <w:t>environmental policies</w:t>
      </w:r>
      <w:r>
        <w:t xml:space="preserve">) and </w:t>
      </w:r>
      <w:r w:rsidRPr="00FC7E41">
        <w:t xml:space="preserve">health outcomes </w:t>
      </w:r>
      <w:r>
        <w:t>(35</w:t>
      </w:r>
      <w:r w:rsidR="00CC6FDD">
        <w:t xml:space="preserve"> indicators of </w:t>
      </w:r>
      <w:r w:rsidRPr="00FC7E41">
        <w:t xml:space="preserve">general health </w:t>
      </w:r>
      <w:r w:rsidR="00CC6FDD">
        <w:t xml:space="preserve">and of </w:t>
      </w:r>
      <w:r w:rsidRPr="00FC7E41">
        <w:t xml:space="preserve">specific </w:t>
      </w:r>
      <w:r w:rsidR="00CC6FDD">
        <w:t xml:space="preserve">health problems </w:t>
      </w:r>
      <w:r w:rsidRPr="00FC7E41">
        <w:t>relating to fertility, adult lifestyles, prevention, health care, and violence</w:t>
      </w:r>
      <w:r>
        <w:t xml:space="preserve">) in </w:t>
      </w:r>
      <w:r w:rsidR="003A7E69">
        <w:t xml:space="preserve">42 European countries </w:t>
      </w:r>
      <w:r w:rsidR="00441917">
        <w:t xml:space="preserve">around the year 2010 </w:t>
      </w:r>
      <w:r w:rsidR="0074751A">
        <w:t xml:space="preserve">were extracted from harmonized international data sources. </w:t>
      </w:r>
      <w:r w:rsidR="00B85B08">
        <w:t>Multivariate r</w:t>
      </w:r>
      <w:r w:rsidR="0074751A">
        <w:t xml:space="preserve">egression analysis was used to relate health behaviours to value orientations, controlling for </w:t>
      </w:r>
      <w:r w:rsidR="006F6BD5">
        <w:t xml:space="preserve">socioeconomic </w:t>
      </w:r>
      <w:r w:rsidR="0074751A">
        <w:t xml:space="preserve">confounders. </w:t>
      </w:r>
    </w:p>
    <w:p w:rsidR="00DD0F47" w:rsidRDefault="00DD0F47" w:rsidP="00DD0F47">
      <w:pPr>
        <w:pStyle w:val="Geenafstand"/>
        <w:spacing w:line="480" w:lineRule="auto"/>
      </w:pPr>
    </w:p>
    <w:p w:rsidR="0074751A" w:rsidRDefault="00D21D71" w:rsidP="00DD0F47">
      <w:pPr>
        <w:pStyle w:val="Geenafstand"/>
        <w:spacing w:line="480" w:lineRule="auto"/>
      </w:pPr>
      <w:r w:rsidRPr="00D21D71">
        <w:t>In univariate analyses, all scales are related to health behaviour</w:t>
      </w:r>
      <w:r w:rsidR="00383C40">
        <w:t>s</w:t>
      </w:r>
      <w:r w:rsidR="00FC7E41">
        <w:t xml:space="preserve"> and most scales are related to health outcomes</w:t>
      </w:r>
      <w:r>
        <w:t xml:space="preserve">, but in multivariate analyses </w:t>
      </w:r>
      <w:r w:rsidR="00312DA4" w:rsidRPr="00312DA4">
        <w:t xml:space="preserve">Inglehart’s ‘self-expression’ </w:t>
      </w:r>
      <w:r w:rsidR="005732B6">
        <w:t xml:space="preserve">(versus ‘survival’)  </w:t>
      </w:r>
      <w:r w:rsidR="00312DA4" w:rsidRPr="00312DA4">
        <w:t xml:space="preserve">scale </w:t>
      </w:r>
      <w:r w:rsidR="00312DA4">
        <w:t xml:space="preserve">has </w:t>
      </w:r>
      <w:r w:rsidR="00E5271B">
        <w:t xml:space="preserve">by far </w:t>
      </w:r>
      <w:r w:rsidR="00F36E09" w:rsidRPr="00F36E09">
        <w:t>the</w:t>
      </w:r>
      <w:r>
        <w:t xml:space="preserve"> largest number of statistically significant associations</w:t>
      </w:r>
      <w:r w:rsidR="00FC7E41">
        <w:t>.</w:t>
      </w:r>
      <w:r w:rsidR="003B5377">
        <w:t xml:space="preserve"> </w:t>
      </w:r>
      <w:r w:rsidR="00383C40">
        <w:t xml:space="preserve">Countries with higher scores on </w:t>
      </w:r>
      <w:r w:rsidR="005732B6">
        <w:t xml:space="preserve">‘self-expression’ </w:t>
      </w:r>
      <w:r w:rsidR="00383C40">
        <w:t>have better outcomes on 1</w:t>
      </w:r>
      <w:r w:rsidR="004E567C">
        <w:t>6</w:t>
      </w:r>
      <w:r w:rsidR="00383C40">
        <w:t xml:space="preserve"> out of 30 health behaviours and </w:t>
      </w:r>
      <w:r w:rsidR="00FC7E41">
        <w:t xml:space="preserve">on 19 out of 35 health indicators, and </w:t>
      </w:r>
      <w:r w:rsidR="00383C40">
        <w:t xml:space="preserve">variations on this scale explain </w:t>
      </w:r>
      <w:r w:rsidR="00FC7E41">
        <w:t xml:space="preserve">up to </w:t>
      </w:r>
      <w:r w:rsidR="00383C40">
        <w:t xml:space="preserve">26% of </w:t>
      </w:r>
      <w:r w:rsidR="00FC7E41">
        <w:t xml:space="preserve">the </w:t>
      </w:r>
      <w:r w:rsidR="00383C40">
        <w:t xml:space="preserve">variance </w:t>
      </w:r>
      <w:r w:rsidR="00FC7E41">
        <w:t xml:space="preserve">in these outcomes </w:t>
      </w:r>
      <w:r w:rsidR="00383C40">
        <w:t xml:space="preserve">in Europe. </w:t>
      </w:r>
      <w:r w:rsidR="00FC7E41" w:rsidRPr="00FC7E41">
        <w:t xml:space="preserve">In mediation analyses the associations </w:t>
      </w:r>
      <w:r w:rsidR="00FC7E41">
        <w:t xml:space="preserve">between cultural values and health outcomes </w:t>
      </w:r>
      <w:r w:rsidR="00FC7E41" w:rsidRPr="00FC7E41">
        <w:t>are partly explained by differences in health behaviours</w:t>
      </w:r>
      <w:r w:rsidR="00CC6FDD">
        <w:t>.</w:t>
      </w:r>
      <w:r w:rsidR="00FC7E41">
        <w:t xml:space="preserve"> </w:t>
      </w:r>
      <w:r w:rsidR="005732B6">
        <w:t>V</w:t>
      </w:r>
      <w:r w:rsidR="005732B6" w:rsidRPr="005732B6">
        <w:t>ariations in cultural values</w:t>
      </w:r>
      <w:r w:rsidR="009A7D1C">
        <w:t xml:space="preserve"> </w:t>
      </w:r>
      <w:r w:rsidR="00FC7E41">
        <w:t xml:space="preserve">also </w:t>
      </w:r>
      <w:r w:rsidR="005732B6">
        <w:t xml:space="preserve">appear to account for </w:t>
      </w:r>
      <w:r w:rsidR="005732B6">
        <w:lastRenderedPageBreak/>
        <w:t>s</w:t>
      </w:r>
      <w:r w:rsidR="00E14034">
        <w:t xml:space="preserve">ome of </w:t>
      </w:r>
      <w:r w:rsidR="00480F83">
        <w:t xml:space="preserve">the </w:t>
      </w:r>
      <w:r w:rsidR="003A7E69">
        <w:t xml:space="preserve">striking </w:t>
      </w:r>
      <w:r w:rsidR="003A7E69" w:rsidRPr="003A7E69">
        <w:t>variations in health behaviour</w:t>
      </w:r>
      <w:r w:rsidR="00CC6FDD">
        <w:t xml:space="preserve">s </w:t>
      </w:r>
      <w:r w:rsidR="003A7E69" w:rsidRPr="003A7E69">
        <w:t xml:space="preserve">between </w:t>
      </w:r>
      <w:r w:rsidR="003A7E69">
        <w:t xml:space="preserve">neighbouring countries </w:t>
      </w:r>
      <w:r w:rsidR="00947791">
        <w:t xml:space="preserve">in Europe </w:t>
      </w:r>
      <w:r w:rsidR="003A7E69" w:rsidRPr="003A7E69">
        <w:t>(</w:t>
      </w:r>
      <w:r w:rsidR="00312DA4">
        <w:t xml:space="preserve">Sweden and </w:t>
      </w:r>
      <w:r w:rsidR="003A7E69" w:rsidRPr="003A7E69">
        <w:t xml:space="preserve">Denmark, </w:t>
      </w:r>
      <w:r w:rsidR="00312DA4">
        <w:t xml:space="preserve">the Netherlands and </w:t>
      </w:r>
      <w:r w:rsidR="00383C40">
        <w:t>Belgium</w:t>
      </w:r>
      <w:r w:rsidR="003A7E69" w:rsidRPr="003A7E69">
        <w:t xml:space="preserve">, </w:t>
      </w:r>
      <w:r w:rsidR="00312DA4">
        <w:t xml:space="preserve">the Czech Republic and </w:t>
      </w:r>
      <w:r w:rsidR="00383C40">
        <w:t>Slovakia</w:t>
      </w:r>
      <w:r w:rsidR="00312DA4">
        <w:t xml:space="preserve">, </w:t>
      </w:r>
      <w:r w:rsidR="003A7E69" w:rsidRPr="003A7E69">
        <w:t xml:space="preserve">and </w:t>
      </w:r>
      <w:r w:rsidR="00312DA4">
        <w:t xml:space="preserve">Estonia and </w:t>
      </w:r>
      <w:r w:rsidR="00383C40">
        <w:t>Latvia</w:t>
      </w:r>
      <w:r w:rsidR="003A7E69" w:rsidRPr="003A7E69">
        <w:t>)</w:t>
      </w:r>
      <w:r w:rsidR="005732B6">
        <w:t>.</w:t>
      </w:r>
      <w:r w:rsidR="00E5271B">
        <w:t xml:space="preserve"> </w:t>
      </w:r>
    </w:p>
    <w:p w:rsidR="00DD0F47" w:rsidRDefault="00DD0F47" w:rsidP="00DD0F47">
      <w:pPr>
        <w:pStyle w:val="Geenafstand"/>
        <w:spacing w:line="480" w:lineRule="auto"/>
      </w:pPr>
    </w:p>
    <w:p w:rsidR="00BE7696" w:rsidRPr="00BE7696" w:rsidRDefault="00551C38" w:rsidP="00DD0F47">
      <w:pPr>
        <w:pStyle w:val="Geenafstand"/>
        <w:spacing w:line="480" w:lineRule="auto"/>
      </w:pPr>
      <w:r>
        <w:t xml:space="preserve">This </w:t>
      </w:r>
      <w:r w:rsidR="000072FB">
        <w:t xml:space="preserve">study </w:t>
      </w:r>
      <w:r w:rsidR="00C04028">
        <w:t xml:space="preserve">is the first to </w:t>
      </w:r>
      <w:r w:rsidR="000072FB">
        <w:t xml:space="preserve">provide </w:t>
      </w:r>
      <w:r w:rsidR="004F3B31">
        <w:t xml:space="preserve">systematic and coherent empirical </w:t>
      </w:r>
      <w:r w:rsidR="000072FB">
        <w:t xml:space="preserve">evidence that differences between European countries in health behaviours </w:t>
      </w:r>
      <w:r w:rsidR="00FC7E41">
        <w:t xml:space="preserve">and health </w:t>
      </w:r>
      <w:r w:rsidR="00FC7E41" w:rsidRPr="007D7F01">
        <w:t xml:space="preserve">outcomes </w:t>
      </w:r>
      <w:r w:rsidR="00FF2E1A" w:rsidRPr="007D7F01">
        <w:t xml:space="preserve">may </w:t>
      </w:r>
      <w:r w:rsidR="003B5377" w:rsidRPr="007D7F01">
        <w:t xml:space="preserve">partly </w:t>
      </w:r>
      <w:r w:rsidR="00FF2E1A" w:rsidRPr="007D7F01">
        <w:t>be</w:t>
      </w:r>
      <w:r w:rsidR="00FF2E1A">
        <w:t xml:space="preserve"> </w:t>
      </w:r>
      <w:r w:rsidR="000072FB">
        <w:t>determined by variations in cultur</w:t>
      </w:r>
      <w:r w:rsidR="003B5377">
        <w:t>e</w:t>
      </w:r>
      <w:r w:rsidR="000072FB">
        <w:t>.</w:t>
      </w:r>
      <w:r w:rsidR="003B5377">
        <w:t xml:space="preserve"> </w:t>
      </w:r>
      <w:r w:rsidR="005732B6">
        <w:t xml:space="preserve">Paradoxically, a shift away from </w:t>
      </w:r>
      <w:r w:rsidR="00B44ABC">
        <w:t xml:space="preserve">traditional </w:t>
      </w:r>
      <w:r w:rsidR="005732B6">
        <w:t xml:space="preserve">‘survival’ values seems to promote behaviours that increase longevity in high income countries.  </w:t>
      </w:r>
    </w:p>
    <w:p w:rsidR="006C70AB" w:rsidRDefault="006C70AB" w:rsidP="00DD0F47">
      <w:pPr>
        <w:spacing w:line="480" w:lineRule="auto"/>
      </w:pPr>
      <w:r>
        <w:br w:type="page"/>
      </w:r>
    </w:p>
    <w:p w:rsidR="002A7B6F" w:rsidRDefault="006C70AB" w:rsidP="00DD0F47">
      <w:pPr>
        <w:pStyle w:val="Kop1"/>
        <w:spacing w:line="480" w:lineRule="auto"/>
      </w:pPr>
      <w:r>
        <w:lastRenderedPageBreak/>
        <w:t>Research highlights</w:t>
      </w:r>
    </w:p>
    <w:p w:rsidR="0021512B" w:rsidRPr="0021512B" w:rsidRDefault="0021512B" w:rsidP="00DD0F47">
      <w:pPr>
        <w:spacing w:line="480" w:lineRule="auto"/>
      </w:pPr>
    </w:p>
    <w:p w:rsidR="009F237D" w:rsidRDefault="00DD0F47" w:rsidP="00DD0F47">
      <w:pPr>
        <w:pStyle w:val="Geenafstand"/>
        <w:numPr>
          <w:ilvl w:val="0"/>
          <w:numId w:val="2"/>
        </w:numPr>
        <w:spacing w:line="480" w:lineRule="auto"/>
      </w:pPr>
      <w:r>
        <w:t>Inglehart, Hofstede, and Schwartz c</w:t>
      </w:r>
      <w:r w:rsidR="009F237D" w:rsidRPr="009F237D">
        <w:t>ultural value</w:t>
      </w:r>
      <w:r>
        <w:t>s</w:t>
      </w:r>
      <w:r w:rsidR="009F237D">
        <w:t xml:space="preserve"> </w:t>
      </w:r>
      <w:r w:rsidR="009F237D" w:rsidRPr="009F237D">
        <w:t xml:space="preserve">are </w:t>
      </w:r>
      <w:r w:rsidR="009F237D">
        <w:t xml:space="preserve">all associated with </w:t>
      </w:r>
      <w:r w:rsidR="009F237D" w:rsidRPr="009F237D">
        <w:t>health behaviours</w:t>
      </w:r>
      <w:r w:rsidR="00FC7E41">
        <w:t xml:space="preserve"> and health outcomes</w:t>
      </w:r>
      <w:r w:rsidR="009F237D">
        <w:t>.</w:t>
      </w:r>
    </w:p>
    <w:p w:rsidR="006C70AB" w:rsidRDefault="009F237D" w:rsidP="00DD0F47">
      <w:pPr>
        <w:pStyle w:val="Geenafstand"/>
        <w:numPr>
          <w:ilvl w:val="0"/>
          <w:numId w:val="2"/>
        </w:numPr>
        <w:spacing w:line="480" w:lineRule="auto"/>
      </w:pPr>
      <w:r w:rsidRPr="009F237D">
        <w:t>Inglehart’s ‘self-expression’</w:t>
      </w:r>
      <w:r>
        <w:t xml:space="preserve"> </w:t>
      </w:r>
      <w:r w:rsidRPr="009F237D">
        <w:t xml:space="preserve">scale has </w:t>
      </w:r>
      <w:r w:rsidR="00DD0F47">
        <w:t>most</w:t>
      </w:r>
      <w:r w:rsidRPr="009F237D">
        <w:t xml:space="preserve"> associations with health behaviours</w:t>
      </w:r>
      <w:r w:rsidR="00FC7E41">
        <w:t xml:space="preserve"> and health outcomes</w:t>
      </w:r>
      <w:r>
        <w:t>.</w:t>
      </w:r>
    </w:p>
    <w:p w:rsidR="009F237D" w:rsidRDefault="00DD0F47" w:rsidP="00DD0F47">
      <w:pPr>
        <w:pStyle w:val="Geenafstand"/>
        <w:numPr>
          <w:ilvl w:val="0"/>
          <w:numId w:val="2"/>
        </w:numPr>
        <w:spacing w:line="480" w:lineRule="auto"/>
      </w:pPr>
      <w:r>
        <w:t>C</w:t>
      </w:r>
      <w:r w:rsidR="009F237D" w:rsidRPr="009F237D">
        <w:t xml:space="preserve">ultural values account for </w:t>
      </w:r>
      <w:r w:rsidR="00CC6FDD">
        <w:t xml:space="preserve">some of the striking </w:t>
      </w:r>
      <w:r w:rsidR="009F237D" w:rsidRPr="009F237D">
        <w:t>variations in health behaviour between neighbouring countries</w:t>
      </w:r>
      <w:r w:rsidR="009F237D">
        <w:t>.</w:t>
      </w:r>
    </w:p>
    <w:p w:rsidR="009F237D" w:rsidRDefault="00CC6FDD" w:rsidP="00DD0F47">
      <w:pPr>
        <w:pStyle w:val="Geenafstand"/>
        <w:numPr>
          <w:ilvl w:val="0"/>
          <w:numId w:val="2"/>
        </w:numPr>
        <w:spacing w:line="480" w:lineRule="auto"/>
      </w:pPr>
      <w:r>
        <w:t>Paradoxically, a</w:t>
      </w:r>
      <w:r w:rsidR="009F237D" w:rsidRPr="009F237D">
        <w:t xml:space="preserve"> shift away from ‘survival’ values promote</w:t>
      </w:r>
      <w:r w:rsidR="00DD0F47">
        <w:t>s</w:t>
      </w:r>
      <w:r w:rsidR="009F237D" w:rsidRPr="009F237D">
        <w:t xml:space="preserve"> behaviours that increase longevity</w:t>
      </w:r>
      <w:r w:rsidR="00DD0F47">
        <w:t>.</w:t>
      </w:r>
      <w:r w:rsidR="009F237D" w:rsidRPr="009F237D">
        <w:t xml:space="preserve">  </w:t>
      </w:r>
    </w:p>
    <w:p w:rsidR="006C70AB" w:rsidRDefault="006C70AB" w:rsidP="00DD0F47">
      <w:pPr>
        <w:spacing w:line="480" w:lineRule="auto"/>
      </w:pPr>
    </w:p>
    <w:p w:rsidR="006C70AB" w:rsidRDefault="006C70AB" w:rsidP="00DD0F47">
      <w:pPr>
        <w:spacing w:line="480" w:lineRule="auto"/>
      </w:pPr>
    </w:p>
    <w:p w:rsidR="006C70AB" w:rsidRDefault="006C70AB" w:rsidP="00DD0F47">
      <w:pPr>
        <w:pStyle w:val="Kop1"/>
        <w:spacing w:line="480" w:lineRule="auto"/>
      </w:pPr>
      <w:r>
        <w:t>Keywords</w:t>
      </w:r>
    </w:p>
    <w:p w:rsidR="006C70AB" w:rsidRDefault="006C70AB" w:rsidP="00DD0F47">
      <w:pPr>
        <w:pStyle w:val="Geenafstand"/>
        <w:spacing w:line="480" w:lineRule="auto"/>
      </w:pPr>
    </w:p>
    <w:p w:rsidR="009F237D" w:rsidRDefault="009F237D" w:rsidP="00DD0F47">
      <w:pPr>
        <w:pStyle w:val="Geenafstand"/>
        <w:spacing w:line="480" w:lineRule="auto"/>
      </w:pPr>
      <w:r>
        <w:t xml:space="preserve">Culture; cultural values; health behaviour; health policy; </w:t>
      </w:r>
      <w:r w:rsidR="00FC7E41">
        <w:t xml:space="preserve">population health; </w:t>
      </w:r>
      <w:r>
        <w:t>Europe</w:t>
      </w:r>
    </w:p>
    <w:p w:rsidR="006C70AB" w:rsidRPr="006C70AB" w:rsidRDefault="006C70AB" w:rsidP="00DD0F47">
      <w:pPr>
        <w:spacing w:line="480" w:lineRule="auto"/>
      </w:pPr>
    </w:p>
    <w:p w:rsidR="000300F7" w:rsidRDefault="000300F7" w:rsidP="00DD0F47">
      <w:pPr>
        <w:spacing w:line="480" w:lineRule="auto"/>
        <w:rPr>
          <w:rFonts w:asciiTheme="majorHAnsi" w:eastAsiaTheme="majorEastAsia" w:hAnsiTheme="majorHAnsi" w:cstheme="majorBidi"/>
          <w:b/>
          <w:bCs/>
          <w:color w:val="365F91" w:themeColor="accent1" w:themeShade="BF"/>
          <w:sz w:val="28"/>
          <w:szCs w:val="28"/>
        </w:rPr>
      </w:pPr>
      <w:r>
        <w:br w:type="page"/>
      </w:r>
    </w:p>
    <w:p w:rsidR="0056098C" w:rsidRDefault="002A7B6F" w:rsidP="00DD0F47">
      <w:pPr>
        <w:pStyle w:val="Kop1"/>
        <w:spacing w:line="480" w:lineRule="auto"/>
      </w:pPr>
      <w:r>
        <w:lastRenderedPageBreak/>
        <w:t>Introduction</w:t>
      </w:r>
    </w:p>
    <w:p w:rsidR="00CC6FDD" w:rsidRDefault="00525FDF" w:rsidP="00525FDF">
      <w:pPr>
        <w:pStyle w:val="Kop2"/>
      </w:pPr>
      <w:r>
        <w:t>V</w:t>
      </w:r>
      <w:r w:rsidR="00CC6FDD" w:rsidRPr="00CC6FDD">
        <w:t xml:space="preserve">ariations </w:t>
      </w:r>
      <w:r>
        <w:t>in health between European countries</w:t>
      </w:r>
    </w:p>
    <w:p w:rsidR="00525FDF" w:rsidRPr="00525FDF" w:rsidRDefault="00525FDF" w:rsidP="00525FDF">
      <w:pPr>
        <w:pStyle w:val="Geenafstand"/>
      </w:pPr>
    </w:p>
    <w:p w:rsidR="00FC7E41" w:rsidRDefault="00FC7E41" w:rsidP="00525FDF">
      <w:pPr>
        <w:pStyle w:val="Geenafstand"/>
        <w:spacing w:line="480" w:lineRule="auto"/>
      </w:pPr>
      <w:r>
        <w:t>Europe is a subcontinent of great diversity, not only in terms of language, religion and other aspects of culture, but also in terms of population health. At the start of the 21</w:t>
      </w:r>
      <w:r w:rsidRPr="00321F1F">
        <w:rPr>
          <w:vertAlign w:val="superscript"/>
        </w:rPr>
        <w:t>st</w:t>
      </w:r>
      <w:r>
        <w:t xml:space="preserve"> century, life expectancy at birth in Europe is more unequal than it has been for decades </w:t>
      </w:r>
      <w:r>
        <w:fldChar w:fldCharType="begin"/>
      </w:r>
      <w:r>
        <w:instrText xml:space="preserve"> ADDIN EN.CITE &lt;EndNote&gt;&lt;Cite&gt;&lt;Author&gt;Mackenbach&lt;/Author&gt;&lt;Year&gt;2013&lt;/Year&gt;&lt;RecNum&gt;46&lt;/RecNum&gt;&lt;DisplayText&gt;(Mackenbach, 2013a)&lt;/DisplayText&gt;&lt;record&gt;&lt;rec-number&gt;46&lt;/rec-number&gt;&lt;foreign-keys&gt;&lt;key app="EN" db-id="xzd0pearxetze3esvzlxf2vwafa099p0tpdf"&gt;46&lt;/key&gt;&lt;/foreign-keys&gt;&lt;ref-type name="Journal Article"&gt;17&lt;/ref-type&gt;&lt;contributors&gt;&lt;authors&gt;&lt;author&gt;Mackenbach, J. P.&lt;/author&gt;&lt;/authors&gt;&lt;/contributors&gt;&lt;auth-address&gt;Department of Public Health, Erasmus MC, P.O. Box 2040, 3000 CA, Rotterdam, The Netherlands. j.mackenbach@erasmusmc.nl&lt;/auth-address&gt;&lt;titles&gt;&lt;title&gt;Convergence and divergence of life expectancy in Europe: a centennial view&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29-40&lt;/pages&gt;&lt;volume&gt;28&lt;/volume&gt;&lt;number&gt;3&lt;/number&gt;&lt;edition&gt;2012/11/28&lt;/edition&gt;&lt;keywords&gt;&lt;keyword&gt;Age Factors&lt;/keyword&gt;&lt;keyword&gt;Cardiovascular Diseases/mortality&lt;/keyword&gt;&lt;keyword&gt;Cause of Death/trends&lt;/keyword&gt;&lt;keyword&gt;Communicable Diseases/mortality&lt;/keyword&gt;&lt;keyword&gt;Europe/epidemiology&lt;/keyword&gt;&lt;keyword&gt;Female&lt;/keyword&gt;&lt;keyword&gt;History, 21st Century&lt;/keyword&gt;&lt;keyword&gt;Humans&lt;/keyword&gt;&lt;keyword&gt;Life Expectancy/*history/*trends&lt;/keyword&gt;&lt;keyword&gt;Male&lt;/keyword&gt;&lt;keyword&gt;Mortality/*history/*trends&lt;/keyword&gt;&lt;keyword&gt;Retrospective Studies&lt;/keyword&gt;&lt;keyword&gt;Sex Factors&lt;/keyword&gt;&lt;keyword&gt;Socioeconomic Factors&lt;/keyword&gt;&lt;/keywords&gt;&lt;dates&gt;&lt;year&gt;2013&lt;/year&gt;&lt;pub-dates&gt;&lt;date&gt;Mar&lt;/date&gt;&lt;/pub-dates&gt;&lt;/dates&gt;&lt;isbn&gt;1573-7284 (Electronic)&amp;#xD;0393-2990 (Linking)&lt;/isbn&gt;&lt;accession-num&gt;23184355&lt;/accession-num&gt;&lt;work-type&gt;Historical Article&lt;/work-type&gt;&lt;urls&gt;&lt;related-urls&gt;&lt;url&gt;http://www.ncbi.nlm.nih.gov/pubmed/23184355&lt;/url&gt;&lt;/related-urls&gt;&lt;/urls&gt;&lt;electronic-resource-num&gt;10.1007/s10654-012-9747-x&lt;/electronic-resource-num&gt;&lt;language&gt;eng&lt;/language&gt;&lt;/record&gt;&lt;/Cite&gt;&lt;/EndNote&gt;</w:instrText>
      </w:r>
      <w:r>
        <w:fldChar w:fldCharType="separate"/>
      </w:r>
      <w:r>
        <w:rPr>
          <w:noProof/>
        </w:rPr>
        <w:t>(</w:t>
      </w:r>
      <w:hyperlink w:anchor="_ENREF_41" w:tooltip="Mackenbach, 2013 #46" w:history="1">
        <w:r w:rsidR="007A46D2">
          <w:rPr>
            <w:noProof/>
          </w:rPr>
          <w:t>Mackenbach, 2013a</w:t>
        </w:r>
      </w:hyperlink>
      <w:r>
        <w:rPr>
          <w:noProof/>
        </w:rPr>
        <w:t>)</w:t>
      </w:r>
      <w:r>
        <w:fldChar w:fldCharType="end"/>
      </w:r>
      <w:r>
        <w:t xml:space="preserve">, and enormous variations between countries have been documented on all available measures of population health, including mortality from specific conditions, incidence of infectious diseases and cancer, and self-reported health and disability </w:t>
      </w:r>
      <w:r>
        <w:fldChar w:fldCharType="begin">
          <w:fldData xml:space="preserve">PEVuZE5vdGU+PENpdGU+PEF1dGhvcj5NYWNrZW5iYWNoPC9BdXRob3I+PFllYXI+MjAxMzwvWWVh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</w:fldData>
        </w:fldChar>
      </w:r>
      <w:r w:rsidR="0090129C">
        <w:instrText xml:space="preserve"> ADDIN EN.CITE </w:instrText>
      </w:r>
      <w:r w:rsidR="0090129C">
        <w:fldChar w:fldCharType="begin">
          <w:fldData xml:space="preserve">PEVuZE5vdGU+PENpdGU+PEF1dGhvcj5NYWNrZW5iYWNoPC9BdXRob3I+PFllYXI+MjAxMzwvWWVh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</w:fldData>
        </w:fldChar>
      </w:r>
      <w:r w:rsidR="0090129C">
        <w:instrText xml:space="preserve"> ADDIN EN.CITE.DATA </w:instrText>
      </w:r>
      <w:r w:rsidR="0090129C">
        <w:fldChar w:fldCharType="end"/>
      </w:r>
      <w:r>
        <w:fldChar w:fldCharType="separate"/>
      </w:r>
      <w:r w:rsidR="0090129C">
        <w:rPr>
          <w:noProof/>
        </w:rPr>
        <w:t>(</w:t>
      </w:r>
      <w:hyperlink w:anchor="_ENREF_42" w:tooltip="Mackenbach, 2013 #4" w:history="1">
        <w:r w:rsidR="007A46D2">
          <w:rPr>
            <w:noProof/>
          </w:rPr>
          <w:t>Mackenbach, 2013b</w:t>
        </w:r>
      </w:hyperlink>
      <w:r w:rsidR="0090129C">
        <w:rPr>
          <w:noProof/>
        </w:rPr>
        <w:t xml:space="preserve">; </w:t>
      </w:r>
      <w:hyperlink w:anchor="_ENREF_49" w:tooltip="Marmot, 2012 #63" w:history="1">
        <w:r w:rsidR="007A46D2">
          <w:rPr>
            <w:noProof/>
          </w:rPr>
          <w:t>Marmot, Allen, Bell, Bloomer, &amp; Goldblatt, 2012</w:t>
        </w:r>
      </w:hyperlink>
      <w:r w:rsidR="0090129C">
        <w:rPr>
          <w:noProof/>
        </w:rPr>
        <w:t xml:space="preserve">; </w:t>
      </w:r>
      <w:hyperlink w:anchor="_ENREF_57" w:tooltip="Mladovsky, 2009 #64" w:history="1">
        <w:r w:rsidR="007A46D2">
          <w:rPr>
            <w:noProof/>
          </w:rPr>
          <w:t>Mladovsky et al., 2009</w:t>
        </w:r>
      </w:hyperlink>
      <w:r w:rsidR="0090129C">
        <w:rPr>
          <w:noProof/>
        </w:rPr>
        <w:t>)</w:t>
      </w:r>
      <w:r>
        <w:fldChar w:fldCharType="end"/>
      </w:r>
      <w:r>
        <w:t xml:space="preserve">. </w:t>
      </w:r>
    </w:p>
    <w:p w:rsidR="00FC7E41" w:rsidRDefault="00FC7E41" w:rsidP="00FC7E41">
      <w:pPr>
        <w:pStyle w:val="Geenafstand"/>
        <w:spacing w:line="480" w:lineRule="auto"/>
      </w:pPr>
    </w:p>
    <w:p w:rsidR="00FC7E41" w:rsidRDefault="00FC7E41" w:rsidP="00FC7E41">
      <w:pPr>
        <w:pStyle w:val="Geenafstand"/>
        <w:spacing w:line="480" w:lineRule="auto"/>
      </w:pPr>
      <w:r>
        <w:t xml:space="preserve">The main health divide within Europe is between East and West. Over the past decades, the countries of Western Europe have experienced sustained improvements in life expectancy, with a gradual convergence of all countries towards high values. By contrast, the countries in Central and Eastern Europe have experienced stagnation and sometimes even falls in life expectancy, both before and after the fall of the Soviet empire </w:t>
      </w:r>
      <w:r>
        <w:fldChar w:fldCharType="begin">
          <w:fldData xml:space="preserve">PEVuZE5vdGU+PENpdGU+PEF1dGhvcj5NY01pY2hhZWw8L0F1dGhvcj48WWVhcj4yMDA0PC9ZZWFy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I3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</w:fldData>
        </w:fldChar>
      </w:r>
      <w:r w:rsidR="003F3856">
        <w:instrText xml:space="preserve"> ADDIN EN.CITE </w:instrText>
      </w:r>
      <w:r w:rsidR="003F3856">
        <w:fldChar w:fldCharType="begin">
          <w:fldData xml:space="preserve">PEVuZE5vdGU+PENpdGU+PEF1dGhvcj5NY01pY2hhZWw8L0F1dGhvcj48WWVhcj4yMDA0PC9ZZWFy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I3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</w:fldData>
        </w:fldChar>
      </w:r>
      <w:r w:rsidR="003F3856">
        <w:instrText xml:space="preserve"> ADDIN EN.CITE.DATA </w:instrText>
      </w:r>
      <w:r w:rsidR="003F3856">
        <w:fldChar w:fldCharType="end"/>
      </w:r>
      <w:r>
        <w:fldChar w:fldCharType="separate"/>
      </w:r>
      <w:r>
        <w:rPr>
          <w:noProof/>
        </w:rPr>
        <w:t>(</w:t>
      </w:r>
      <w:hyperlink w:anchor="_ENREF_38" w:tooltip="Leon, 2011 #65" w:history="1">
        <w:r w:rsidR="007A46D2">
          <w:rPr>
            <w:noProof/>
          </w:rPr>
          <w:t>Leon, 2011</w:t>
        </w:r>
      </w:hyperlink>
      <w:r>
        <w:rPr>
          <w:noProof/>
        </w:rPr>
        <w:t xml:space="preserve">; </w:t>
      </w:r>
      <w:hyperlink w:anchor="_ENREF_52" w:tooltip="McMichael, 2004 #48" w:history="1">
        <w:r w:rsidR="007A46D2">
          <w:rPr>
            <w:noProof/>
          </w:rPr>
          <w:t>McMichael, McKee, Shkolnikov, &amp; Valkonen, 2004</w:t>
        </w:r>
      </w:hyperlink>
      <w:r>
        <w:rPr>
          <w:noProof/>
        </w:rPr>
        <w:t>)</w:t>
      </w:r>
      <w:r>
        <w:fldChar w:fldCharType="end"/>
      </w:r>
      <w:r>
        <w:t xml:space="preserve">. Although many specific health indicators also vary along an East-West axis, some other patterns can be noted as well, such as the low levels of mortality from ischemic heart disease in Southern Europe </w:t>
      </w:r>
      <w:r>
        <w:fldChar w:fldCharType="begin"/>
      </w:r>
      <w:r w:rsidR="007A46D2">
        <w:instrText xml:space="preserve"> ADDIN EN.CITE &lt;EndNote&gt;&lt;Cite&gt;&lt;Author&gt;Mackenbach&lt;/Author&gt;&lt;Year&gt;2013&lt;/Year&gt;&lt;RecNum&gt;6&lt;/RecNum&gt;&lt;DisplayText&gt;(Mackenbach, Karanikolos, &amp;amp; McKee, 2013)&lt;/DisplayText&gt;&lt;record&gt;&lt;rec-number&gt;6&lt;/rec-number&gt;&lt;foreign-keys&gt;&lt;key app="EN" db-id="t222zpet70zfaoexwt45zptcfz0strv5spsa"&gt;6&lt;/key&gt;&lt;/foreign-keys&gt;&lt;ref-type name="Journal Article"&gt;17&lt;/ref-type&gt;&lt;contributors&gt;&lt;authors&gt;&lt;author&gt;Mackenbach, J. P.&lt;/author&gt;&lt;author&gt;Karanikolos, M.&lt;/author&gt;&lt;author&gt;McKee, M.&lt;/author&gt;&lt;/authors&gt;&lt;/contributors&gt;&lt;auth-address&gt;Department of Public Health, Erasmus MC, PO Box 2040, 3000 CA Rotterdam, Netherlands. j.mackenbach@erasmusmc.nl&lt;/auth-address&gt;&lt;titles&gt;&lt;title&gt;Health policy in Europe: factors critical for success&lt;/title&gt;&lt;secondary-title&gt;BMJ&lt;/secondary-title&gt;&lt;alt-title&gt;Bmj&lt;/alt-title&gt;&lt;/titles&gt;&lt;periodical&gt;&lt;full-title&gt;BMJ&lt;/full-title&gt;&lt;/periodical&gt;&lt;alt-periodical&gt;&lt;full-title&gt;BMJ&lt;/full-title&gt;&lt;/alt-periodical&gt;&lt;pages&gt;f533&lt;/pages&gt;&lt;volume&gt;346&lt;/volume&gt;&lt;dates&gt;&lt;year&gt;2013&lt;/year&gt;&lt;/dates&gt;&lt;accession-num&gt;23516259&lt;/accession-num&gt;&lt;urls&gt;&lt;related-urls&gt;&lt;url&gt;http://www.ncbi.nlm.nih.gov/pubmed/23516259&lt;/url&gt;&lt;/related-urls&gt;&lt;/urls&gt;&lt;electronic-resource-num&gt;10.1136/bmj.f533&lt;/electronic-resource-num&gt;&lt;language&gt;eng&lt;/language&gt;&lt;/record&gt;&lt;/Cite&gt;&lt;/EndNote&gt;</w:instrText>
      </w:r>
      <w:r>
        <w:fldChar w:fldCharType="separate"/>
      </w:r>
      <w:r w:rsidR="007A46D2">
        <w:rPr>
          <w:noProof/>
        </w:rPr>
        <w:t>(</w:t>
      </w:r>
      <w:hyperlink w:anchor="_ENREF_45" w:tooltip="Mackenbach, 2013 #6" w:history="1">
        <w:r w:rsidR="007A46D2">
          <w:rPr>
            <w:noProof/>
          </w:rPr>
          <w:t>Mackenbach, Karanikolos, &amp; McKee, 2013</w:t>
        </w:r>
      </w:hyperlink>
      <w:r w:rsidR="007A46D2">
        <w:rPr>
          <w:noProof/>
        </w:rPr>
        <w:t>)</w:t>
      </w:r>
      <w:r>
        <w:fldChar w:fldCharType="end"/>
      </w:r>
      <w:r>
        <w:t xml:space="preserve">. </w:t>
      </w:r>
    </w:p>
    <w:p w:rsidR="00FC7E41" w:rsidRDefault="00FC7E41" w:rsidP="00FC7E41">
      <w:pPr>
        <w:pStyle w:val="Geenafstand"/>
        <w:spacing w:line="480" w:lineRule="auto"/>
      </w:pPr>
    </w:p>
    <w:p w:rsidR="00FC7E41" w:rsidRPr="007D7F01" w:rsidRDefault="00FC7E41" w:rsidP="00FC7E41">
      <w:pPr>
        <w:pStyle w:val="Geenafstand"/>
        <w:spacing w:line="480" w:lineRule="auto"/>
      </w:pPr>
      <w:r>
        <w:t xml:space="preserve">The explanation of these patterns of variation is undoubtedly complex, and is likely to include a wide range of factors. East-West patterns may be related to recent political history, when countries in Central and Eastern Europe lived for decades under autocratic, communist </w:t>
      </w:r>
      <w:r>
        <w:lastRenderedPageBreak/>
        <w:t xml:space="preserve">regimes </w:t>
      </w:r>
      <w:r>
        <w:fldChar w:fldCharType="begin">
          <w:fldData xml:space="preserve">PEVuZE5vdGU+PENpdGU+PEF1dGhvcj5NYWNrZW5iYWNoPC9BdXRob3I+PFllYXI+MjAxMzwvWWVh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QyOC05PC9wYWdlcz48dm9sdW1lPjMyOTwvdm9sdW1lPjxudW1iZXI+NzQ4MDwvbnVt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</w:fldData>
        </w:fldChar>
      </w:r>
      <w:r w:rsidR="007A46D2">
        <w:instrText xml:space="preserve"> ADDIN EN.CITE </w:instrText>
      </w:r>
      <w:r w:rsidR="007A46D2">
        <w:fldChar w:fldCharType="begin">
          <w:fldData xml:space="preserve">PEVuZE5vdGU+PENpdGU+PEF1dGhvcj5NYWNrZW5iYWNoPC9BdXRob3I+PFllYXI+MjAxMzwvWWVh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QyOC05PC9wYWdlcz48dm9sdW1lPjMyOTwvdm9sdW1lPjxudW1iZXI+NzQ4MDwvbnVt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</w:fldData>
        </w:fldChar>
      </w:r>
      <w:r w:rsidR="007A46D2">
        <w:instrText xml:space="preserve"> ADDIN EN.CITE.DATA </w:instrText>
      </w:r>
      <w:r w:rsidR="007A46D2">
        <w:fldChar w:fldCharType="end"/>
      </w:r>
      <w:r>
        <w:fldChar w:fldCharType="separate"/>
      </w:r>
      <w:r w:rsidR="007A46D2">
        <w:rPr>
          <w:noProof/>
        </w:rPr>
        <w:t>(</w:t>
      </w:r>
      <w:hyperlink w:anchor="_ENREF_43" w:tooltip="Mackenbach, 2013 #49" w:history="1">
        <w:r w:rsidR="007A46D2">
          <w:rPr>
            <w:noProof/>
          </w:rPr>
          <w:t>Mackenbach, 2013c</w:t>
        </w:r>
      </w:hyperlink>
      <w:r w:rsidR="007A46D2">
        <w:rPr>
          <w:noProof/>
        </w:rPr>
        <w:t xml:space="preserve">; </w:t>
      </w:r>
      <w:hyperlink w:anchor="_ENREF_44" w:tooltip="Mackenbach, 2013 #50" w:history="1">
        <w:r w:rsidR="007A46D2">
          <w:rPr>
            <w:noProof/>
          </w:rPr>
          <w:t>Mackenbach, Hu, &amp; Looman, 2013</w:t>
        </w:r>
      </w:hyperlink>
      <w:r w:rsidR="007A46D2">
        <w:rPr>
          <w:noProof/>
        </w:rPr>
        <w:t xml:space="preserve">; </w:t>
      </w:r>
      <w:hyperlink w:anchor="_ENREF_51" w:tooltip="McKee, 2004 #66" w:history="1">
        <w:r w:rsidR="007A46D2">
          <w:rPr>
            <w:noProof/>
          </w:rPr>
          <w:t>McKee &amp; Nolte, 2004</w:t>
        </w:r>
      </w:hyperlink>
      <w:r w:rsidR="007A46D2">
        <w:rPr>
          <w:noProof/>
        </w:rPr>
        <w:t>)</w:t>
      </w:r>
      <w:r>
        <w:fldChar w:fldCharType="end"/>
      </w:r>
      <w:r>
        <w:t xml:space="preserve">. </w:t>
      </w:r>
      <w:r w:rsidRPr="007D7F01">
        <w:t xml:space="preserve">More specific explanations are likely to be involved as well, such as variations in economic conditions, health-related behaviours, access to health care, and effectiveness of health policies </w:t>
      </w:r>
      <w:r w:rsidRPr="007D7F01">
        <w:fldChar w:fldCharType="begin">
          <w:fldData xml:space="preserve">PEVuZE5vdGU+PENpdGU+PEF1dGhvcj5NYWNrZW5iYWNoPC9BdXRob3I+PFllYXI+MjAxMzwvWWVh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zOTktNDA3PC9wYWdlcz48dm9sdW1lPjM3Mzwvdm9sdW1lPjxudW1iZXI+OTY2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</w:fldData>
        </w:fldChar>
      </w:r>
      <w:r w:rsidR="003F3856" w:rsidRPr="007D7F01">
        <w:instrText xml:space="preserve"> ADDIN EN.CITE </w:instrText>
      </w:r>
      <w:r w:rsidR="003F3856" w:rsidRPr="007D7F01">
        <w:fldChar w:fldCharType="begin">
          <w:fldData xml:space="preserve">PEVuZE5vdGU+PENpdGU+PEF1dGhvcj5NYWNrZW5iYWNoPC9BdXRob3I+PFllYXI+MjAxMzwvWWVh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zOTktNDA3PC9wYWdlcz48dm9sdW1lPjM3Mzwvdm9sdW1lPjxudW1iZXI+OTY2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</w:fldData>
        </w:fldChar>
      </w:r>
      <w:r w:rsidR="003F3856" w:rsidRPr="007D7F01">
        <w:instrText xml:space="preserve"> ADDIN EN.CITE.DATA </w:instrText>
      </w:r>
      <w:r w:rsidR="003F3856" w:rsidRPr="007D7F01">
        <w:fldChar w:fldCharType="end"/>
      </w:r>
      <w:r w:rsidRPr="007D7F01">
        <w:fldChar w:fldCharType="separate"/>
      </w:r>
      <w:r w:rsidR="00DE1EF1" w:rsidRPr="007D7F01">
        <w:rPr>
          <w:noProof/>
        </w:rPr>
        <w:t>(</w:t>
      </w:r>
      <w:hyperlink w:anchor="_ENREF_6" w:tooltip="Bobak, 2007 #68" w:history="1">
        <w:r w:rsidR="007A46D2" w:rsidRPr="007D7F01">
          <w:rPr>
            <w:noProof/>
          </w:rPr>
          <w:t>Bobak, Murphy, Rose, &amp; Marmot, 2007</w:t>
        </w:r>
      </w:hyperlink>
      <w:r w:rsidR="00DE1EF1" w:rsidRPr="007D7F01">
        <w:rPr>
          <w:noProof/>
        </w:rPr>
        <w:t xml:space="preserve">; </w:t>
      </w:r>
      <w:hyperlink w:anchor="_ENREF_46" w:tooltip="Mackenbach, 2013 #33" w:history="1">
        <w:r w:rsidR="007A46D2" w:rsidRPr="007D7F01">
          <w:rPr>
            <w:noProof/>
          </w:rPr>
          <w:t>Mackenbach &amp; McKee, 2013a</w:t>
        </w:r>
      </w:hyperlink>
      <w:r w:rsidR="00DE1EF1" w:rsidRPr="007D7F01">
        <w:rPr>
          <w:noProof/>
        </w:rPr>
        <w:t xml:space="preserve">; </w:t>
      </w:r>
      <w:hyperlink w:anchor="_ENREF_59" w:tooltip="Nolte, 2004 #67" w:history="1">
        <w:r w:rsidR="007A46D2" w:rsidRPr="007D7F01">
          <w:rPr>
            <w:noProof/>
          </w:rPr>
          <w:t>Nolte, Scholz, &amp; McKee, 2004</w:t>
        </w:r>
      </w:hyperlink>
      <w:r w:rsidR="00DE1EF1" w:rsidRPr="007D7F01">
        <w:rPr>
          <w:noProof/>
        </w:rPr>
        <w:t xml:space="preserve">; </w:t>
      </w:r>
      <w:hyperlink w:anchor="_ENREF_69" w:tooltip="Stuckler, 2009 #74" w:history="1">
        <w:r w:rsidR="007A46D2" w:rsidRPr="007D7F01">
          <w:rPr>
            <w:noProof/>
          </w:rPr>
          <w:t>Stuckler, King, &amp; McKee, 2009</w:t>
        </w:r>
      </w:hyperlink>
      <w:r w:rsidR="00DE1EF1" w:rsidRPr="007D7F01">
        <w:rPr>
          <w:noProof/>
        </w:rPr>
        <w:t>)</w:t>
      </w:r>
      <w:r w:rsidRPr="007D7F01">
        <w:fldChar w:fldCharType="end"/>
      </w:r>
      <w:r w:rsidRPr="007D7F01">
        <w:t xml:space="preserve">. However, the generic and long-standing character of these variations in health (life expectancy was already lower in Central &amp; Eastern Europe before the second World War </w:t>
      </w:r>
      <w:r w:rsidRPr="007D7F01">
        <w:fldChar w:fldCharType="begin">
          <w:fldData xml:space="preserve">PEVuZE5vdGU+PENpdGU+PEF1dGhvcj5NYWNrZW5iYWNoPC9BdXRob3I+PFllYXI+MjAxMzwvWWVh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</w:fldData>
        </w:fldChar>
      </w:r>
      <w:r w:rsidR="0090129C">
        <w:instrText xml:space="preserve"> ADDIN EN.CITE </w:instrText>
      </w:r>
      <w:r w:rsidR="0090129C">
        <w:fldChar w:fldCharType="begin">
          <w:fldData xml:space="preserve">PEVuZE5vdGU+PENpdGU+PEF1dGhvcj5NYWNrZW5iYWNoPC9BdXRob3I+PFllYXI+MjAxMzwvWWVh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</w:fldData>
        </w:fldChar>
      </w:r>
      <w:r w:rsidR="0090129C">
        <w:instrText xml:space="preserve"> ADDIN EN.CITE.DATA </w:instrText>
      </w:r>
      <w:r w:rsidR="0090129C">
        <w:fldChar w:fldCharType="end"/>
      </w:r>
      <w:r w:rsidRPr="007D7F01">
        <w:fldChar w:fldCharType="separate"/>
      </w:r>
      <w:r w:rsidR="0090129C">
        <w:rPr>
          <w:noProof/>
        </w:rPr>
        <w:t>(</w:t>
      </w:r>
      <w:hyperlink w:anchor="_ENREF_37" w:tooltip="Kirk, 1946 #75" w:history="1">
        <w:r w:rsidR="007A46D2">
          <w:rPr>
            <w:noProof/>
          </w:rPr>
          <w:t>Kirk, 1946</w:t>
        </w:r>
      </w:hyperlink>
      <w:r w:rsidR="0090129C">
        <w:rPr>
          <w:noProof/>
        </w:rPr>
        <w:t xml:space="preserve">; </w:t>
      </w:r>
      <w:hyperlink w:anchor="_ENREF_43" w:tooltip="Mackenbach, 2013 #49" w:history="1">
        <w:r w:rsidR="007A46D2">
          <w:rPr>
            <w:noProof/>
          </w:rPr>
          <w:t>Mackenbach, 2013c</w:t>
        </w:r>
      </w:hyperlink>
      <w:r w:rsidR="0090129C">
        <w:rPr>
          <w:noProof/>
        </w:rPr>
        <w:t>)</w:t>
      </w:r>
      <w:r w:rsidRPr="007D7F01">
        <w:fldChar w:fldCharType="end"/>
      </w:r>
      <w:r w:rsidRPr="007D7F01">
        <w:t xml:space="preserve">) suggests that there may also be some </w:t>
      </w:r>
      <w:r w:rsidR="00130B8F">
        <w:t>historically more persistent</w:t>
      </w:r>
      <w:r w:rsidR="00130B8F" w:rsidRPr="007D7F01">
        <w:t xml:space="preserve"> </w:t>
      </w:r>
      <w:r w:rsidRPr="007D7F01">
        <w:t xml:space="preserve">explanations, such as cultural differences. </w:t>
      </w:r>
    </w:p>
    <w:p w:rsidR="00525FDF" w:rsidRPr="007D7F01" w:rsidRDefault="00525FDF" w:rsidP="00525FDF">
      <w:pPr>
        <w:pStyle w:val="Kop2"/>
        <w:spacing w:line="480" w:lineRule="auto"/>
      </w:pPr>
      <w:r w:rsidRPr="007D7F01">
        <w:t>Variations in culture between European countries</w:t>
      </w:r>
    </w:p>
    <w:p w:rsidR="004E5D32" w:rsidRPr="007D7F01" w:rsidRDefault="002A7B6F" w:rsidP="00525FDF">
      <w:pPr>
        <w:pStyle w:val="Geenafstand"/>
        <w:spacing w:line="480" w:lineRule="auto"/>
      </w:pPr>
      <w:r w:rsidRPr="007D7F01">
        <w:t xml:space="preserve">Despite </w:t>
      </w:r>
      <w:r w:rsidR="00CC4AC4" w:rsidRPr="007D7F01">
        <w:t xml:space="preserve">a certain degree of cultural unity, </w:t>
      </w:r>
      <w:r w:rsidR="004161BC" w:rsidRPr="007D7F01">
        <w:t>however defined</w:t>
      </w:r>
      <w:r w:rsidR="0032093C" w:rsidRPr="007D7F01">
        <w:t xml:space="preserve"> </w:t>
      </w:r>
      <w:r w:rsidR="0032093C" w:rsidRPr="007D7F01">
        <w:fldChar w:fldCharType="begin"/>
      </w:r>
      <w:r w:rsidR="003E014B" w:rsidRPr="007D7F01">
        <w:instrText xml:space="preserve"> ADDIN EN.CITE &lt;EndNote&gt;&lt;Cite&gt;&lt;Author&gt;Davies&lt;/Author&gt;&lt;Year&gt;1996&lt;/Year&gt;&lt;RecNum&gt;13&lt;/RecNum&gt;&lt;DisplayText&gt;(Davies, 1996)&lt;/DisplayText&gt;&lt;record&gt;&lt;rec-number&gt;13&lt;/rec-number&gt;&lt;foreign-keys&gt;&lt;key app="EN" db-id="xzd0pearxetze3esvzlxf2vwafa099p0tpdf"&gt;13&lt;/key&gt;&lt;/foreign-keys&gt;&lt;ref-type name="Book"&gt;6&lt;/ref-type&gt;&lt;contributors&gt;&lt;authors&gt;&lt;author&gt;Davies, N.&lt;/author&gt;&lt;/authors&gt;&lt;/contributors&gt;&lt;titles&gt;&lt;title&gt;Europe. A history&lt;/title&gt;&lt;/titles&gt;&lt;dates&gt;&lt;year&gt;1996&lt;/year&gt;&lt;/dates&gt;&lt;pub-location&gt;Oxford etc.&lt;/pub-location&gt;&lt;publisher&gt;Oxford University Press&lt;/publisher&gt;&lt;urls&gt;&lt;/urls&gt;&lt;/record&gt;&lt;/Cite&gt;&lt;/EndNote&gt;</w:instrText>
      </w:r>
      <w:r w:rsidR="0032093C" w:rsidRPr="007D7F01">
        <w:fldChar w:fldCharType="separate"/>
      </w:r>
      <w:r w:rsidR="003E014B" w:rsidRPr="007D7F01">
        <w:rPr>
          <w:noProof/>
        </w:rPr>
        <w:t>(</w:t>
      </w:r>
      <w:hyperlink w:anchor="_ENREF_8" w:tooltip="Davies, 1996 #13" w:history="1">
        <w:r w:rsidR="007A46D2" w:rsidRPr="007D7F01">
          <w:rPr>
            <w:noProof/>
          </w:rPr>
          <w:t>Davies, 1996</w:t>
        </w:r>
      </w:hyperlink>
      <w:r w:rsidR="003E014B" w:rsidRPr="007D7F01">
        <w:rPr>
          <w:noProof/>
        </w:rPr>
        <w:t>)</w:t>
      </w:r>
      <w:r w:rsidR="0032093C" w:rsidRPr="007D7F01">
        <w:fldChar w:fldCharType="end"/>
      </w:r>
      <w:r w:rsidR="004161BC" w:rsidRPr="007D7F01">
        <w:t xml:space="preserve">, </w:t>
      </w:r>
      <w:r w:rsidR="00CC4AC4" w:rsidRPr="007D7F01">
        <w:t xml:space="preserve">and despite recent </w:t>
      </w:r>
      <w:r w:rsidRPr="007D7F01">
        <w:t xml:space="preserve">attempts at economic and political unification, Europe is </w:t>
      </w:r>
      <w:r w:rsidR="0032093C" w:rsidRPr="007D7F01">
        <w:t xml:space="preserve">a </w:t>
      </w:r>
      <w:r w:rsidRPr="007D7F01">
        <w:t>culturally diverse</w:t>
      </w:r>
      <w:r w:rsidR="0032093C" w:rsidRPr="007D7F01">
        <w:t xml:space="preserve"> subcontinent</w:t>
      </w:r>
      <w:r w:rsidR="00BB013B" w:rsidRPr="007D7F01">
        <w:t xml:space="preserve">. </w:t>
      </w:r>
      <w:r w:rsidR="00281BEF" w:rsidRPr="007D7F01">
        <w:t>The concept of c</w:t>
      </w:r>
      <w:r w:rsidR="00BC1C38" w:rsidRPr="007D7F01">
        <w:t xml:space="preserve">ulture </w:t>
      </w:r>
      <w:r w:rsidR="00281BEF" w:rsidRPr="007D7F01">
        <w:t xml:space="preserve">will be used here in its sociological definition of “the ways of thinking, the ways of acting, and the material objects that together shape a people's way of life” </w:t>
      </w:r>
      <w:r w:rsidR="00281BEF" w:rsidRPr="007D7F01">
        <w:fldChar w:fldCharType="begin"/>
      </w:r>
      <w:r w:rsidR="00281BEF" w:rsidRPr="007D7F01">
        <w:instrText xml:space="preserve"> ADDIN EN.CITE &lt;EndNote&gt;&lt;Cite&gt;&lt;Author&gt;Macionic&lt;/Author&gt;&lt;Year&gt;2011&lt;/Year&gt;&lt;RecNum&gt;86&lt;/RecNum&gt;&lt;DisplayText&gt;(Macionic &amp;amp; Gerber, 2011)&lt;/DisplayText&gt;&lt;record&gt;&lt;rec-number&gt;86&lt;/rec-number&gt;&lt;foreign-keys&gt;&lt;key app="EN" db-id="xzd0pearxetze3esvzlxf2vwafa099p0tpdf"&gt;86&lt;/key&gt;&lt;/foreign-keys&gt;&lt;ref-type name="Generic"&gt;13&lt;/ref-type&gt;&lt;contributors&gt;&lt;authors&gt;&lt;author&gt;Macionic, J.J.&lt;/author&gt;&lt;author&gt;Gerber, L.M.&lt;/author&gt;&lt;/authors&gt;&lt;/contributors&gt;&lt;titles&gt;&lt;title&gt;Sociology. &lt;/title&gt;&lt;/titles&gt;&lt;edition&gt;Seventh.&lt;/edition&gt;&lt;dates&gt;&lt;year&gt;2011&lt;/year&gt;&lt;/dates&gt;&lt;pub-location&gt;Toronto&lt;/pub-location&gt;&lt;publisher&gt;Pearson&lt;/publisher&gt;&lt;urls&gt;&lt;/urls&gt;&lt;/record&gt;&lt;/Cite&gt;&lt;/EndNote&gt;</w:instrText>
      </w:r>
      <w:r w:rsidR="00281BEF" w:rsidRPr="007D7F01">
        <w:fldChar w:fldCharType="separate"/>
      </w:r>
      <w:r w:rsidR="00281BEF" w:rsidRPr="007D7F01">
        <w:rPr>
          <w:noProof/>
        </w:rPr>
        <w:t>(</w:t>
      </w:r>
      <w:hyperlink w:anchor="_ENREF_39" w:tooltip="Macionic, 2011 #86" w:history="1">
        <w:r w:rsidR="007A46D2" w:rsidRPr="007D7F01">
          <w:rPr>
            <w:noProof/>
          </w:rPr>
          <w:t>Macionic &amp; Gerber, 2011</w:t>
        </w:r>
      </w:hyperlink>
      <w:r w:rsidR="00281BEF" w:rsidRPr="007D7F01">
        <w:rPr>
          <w:noProof/>
        </w:rPr>
        <w:t>)</w:t>
      </w:r>
      <w:r w:rsidR="00281BEF" w:rsidRPr="007D7F01">
        <w:fldChar w:fldCharType="end"/>
      </w:r>
      <w:r w:rsidR="00281BEF" w:rsidRPr="007D7F01">
        <w:t>. V</w:t>
      </w:r>
      <w:r w:rsidRPr="007D7F01">
        <w:t xml:space="preserve">ariations </w:t>
      </w:r>
      <w:r w:rsidR="00281BEF" w:rsidRPr="007D7F01">
        <w:t xml:space="preserve">within Europe </w:t>
      </w:r>
      <w:r w:rsidRPr="007D7F01">
        <w:t xml:space="preserve">have </w:t>
      </w:r>
      <w:r w:rsidR="0032093C" w:rsidRPr="007D7F01">
        <w:t xml:space="preserve">roughly </w:t>
      </w:r>
      <w:r w:rsidR="006C2BC6" w:rsidRPr="007D7F01">
        <w:t xml:space="preserve">been </w:t>
      </w:r>
      <w:r w:rsidRPr="007D7F01">
        <w:t>summarized as occurring along two ‘fault-lines’</w:t>
      </w:r>
      <w:r w:rsidR="004161BC" w:rsidRPr="007D7F01">
        <w:t xml:space="preserve">. The first separates </w:t>
      </w:r>
      <w:r w:rsidR="006C2BC6" w:rsidRPr="007D7F01">
        <w:t xml:space="preserve">East from </w:t>
      </w:r>
      <w:r w:rsidR="004161BC" w:rsidRPr="007D7F01">
        <w:t xml:space="preserve">West, </w:t>
      </w:r>
      <w:r w:rsidR="003C5843">
        <w:t>e.g.</w:t>
      </w:r>
      <w:r w:rsidR="0032093C" w:rsidRPr="007D7F01">
        <w:t xml:space="preserve">, </w:t>
      </w:r>
      <w:r w:rsidR="006C2BC6" w:rsidRPr="007D7F01">
        <w:t xml:space="preserve">Orthodox </w:t>
      </w:r>
      <w:r w:rsidR="004161BC" w:rsidRPr="007D7F01">
        <w:t xml:space="preserve">from </w:t>
      </w:r>
      <w:r w:rsidR="006C2BC6" w:rsidRPr="007D7F01">
        <w:t xml:space="preserve">Catholic </w:t>
      </w:r>
      <w:r w:rsidR="004161BC" w:rsidRPr="007D7F01">
        <w:t xml:space="preserve">Christianity, </w:t>
      </w:r>
      <w:r w:rsidR="003C5843">
        <w:t xml:space="preserve">and </w:t>
      </w:r>
      <w:r w:rsidR="006C2BC6" w:rsidRPr="007D7F01">
        <w:t xml:space="preserve">late from early </w:t>
      </w:r>
      <w:r w:rsidR="00DE2168" w:rsidRPr="007D7F01">
        <w:t>industrializ</w:t>
      </w:r>
      <w:r w:rsidR="0032093C" w:rsidRPr="007D7F01">
        <w:t xml:space="preserve">ing </w:t>
      </w:r>
      <w:r w:rsidR="00DE2168" w:rsidRPr="007D7F01">
        <w:t>societies</w:t>
      </w:r>
      <w:r w:rsidR="00B51D78" w:rsidRPr="007D7F01">
        <w:t>.</w:t>
      </w:r>
      <w:r w:rsidR="00DE2168" w:rsidRPr="007D7F01">
        <w:t xml:space="preserve"> The second</w:t>
      </w:r>
      <w:r w:rsidR="004E5D32" w:rsidRPr="007D7F01">
        <w:t xml:space="preserve"> ‘fault line’</w:t>
      </w:r>
      <w:r w:rsidR="00DE2168" w:rsidRPr="007D7F01">
        <w:t xml:space="preserve">, equally </w:t>
      </w:r>
      <w:r w:rsidR="0032093C" w:rsidRPr="007D7F01">
        <w:t>fuzzy</w:t>
      </w:r>
      <w:r w:rsidR="00DE2168" w:rsidRPr="007D7F01">
        <w:t xml:space="preserve">, divides </w:t>
      </w:r>
      <w:r w:rsidR="006C2BC6" w:rsidRPr="007D7F01">
        <w:t xml:space="preserve">South from </w:t>
      </w:r>
      <w:r w:rsidR="00DE2168" w:rsidRPr="007D7F01">
        <w:t xml:space="preserve">North, </w:t>
      </w:r>
      <w:r w:rsidR="003C5843">
        <w:t>e.g.</w:t>
      </w:r>
      <w:r w:rsidR="004E5D32" w:rsidRPr="007D7F01">
        <w:t xml:space="preserve">, </w:t>
      </w:r>
      <w:r w:rsidR="006C2BC6" w:rsidRPr="007D7F01">
        <w:t xml:space="preserve">Romance </w:t>
      </w:r>
      <w:r w:rsidR="004E5D32" w:rsidRPr="007D7F01">
        <w:t xml:space="preserve">from </w:t>
      </w:r>
      <w:r w:rsidR="006C2BC6" w:rsidRPr="007D7F01">
        <w:t>Germanic</w:t>
      </w:r>
      <w:r w:rsidR="004E5D32" w:rsidRPr="007D7F01">
        <w:t xml:space="preserve"> languages, </w:t>
      </w:r>
      <w:r w:rsidR="00B51D78" w:rsidRPr="007D7F01">
        <w:t xml:space="preserve">and </w:t>
      </w:r>
      <w:r w:rsidR="006C2BC6" w:rsidRPr="007D7F01">
        <w:t xml:space="preserve">Catholicism from </w:t>
      </w:r>
      <w:r w:rsidR="004E5D32" w:rsidRPr="007D7F01">
        <w:t xml:space="preserve">Protestantism </w:t>
      </w:r>
      <w:r w:rsidR="004E5D32" w:rsidRPr="007D7F01">
        <w:fldChar w:fldCharType="begin"/>
      </w:r>
      <w:r w:rsidR="003E014B" w:rsidRPr="007D7F01">
        <w:instrText xml:space="preserve"> ADDIN EN.CITE &lt;EndNote&gt;&lt;Cite&gt;&lt;Author&gt;Arts&lt;/Author&gt;&lt;Year&gt;2003&lt;/Year&gt;&lt;RecNum&gt;8&lt;/RecNum&gt;&lt;DisplayText&gt;(Arts, Bijsterveld, &amp;amp; Veraghtert, 2003)&lt;/DisplayText&gt;&lt;record&gt;&lt;rec-number&gt;8&lt;/rec-number&gt;&lt;foreign-keys&gt;&lt;key app="EN" db-id="xzd0pearxetze3esvzlxf2vwafa099p0tpdf"&gt;8&lt;/key&gt;&lt;/foreign-keys&gt;&lt;ref-type name="Book Section"&gt;5&lt;/ref-type&gt;&lt;contributors&gt;&lt;authors&gt;&lt;author&gt;Arts, W.&lt;/author&gt;&lt;author&gt;Bijsterveld, A.J.&lt;/author&gt;&lt;author&gt;Veraghtert, K.&lt;/author&gt;&lt;/authors&gt;&lt;secondary-authors&gt;&lt;author&gt;Arts, W.&lt;/author&gt;&lt;author&gt;Hagenaars, J.&lt;/author&gt;&lt;author&gt;Halman, L.&lt;/author&gt;&lt;/secondary-authors&gt;&lt;/contributors&gt;&lt;titles&gt;&lt;title&gt;Europe and its values in an historical perspective&lt;/title&gt;&lt;secondary-title&gt;The cultural diversity of European unity&lt;/secondary-title&gt;&lt;/titles&gt;&lt;pages&gt;67-85&lt;/pages&gt;&lt;dates&gt;&lt;year&gt;2003&lt;/year&gt;&lt;/dates&gt;&lt;pub-location&gt;Leiden &amp;amp; Boston&lt;/pub-location&gt;&lt;publisher&gt;Brill&lt;/publisher&gt;&lt;urls&gt;&lt;/urls&gt;&lt;/record&gt;&lt;/Cite&gt;&lt;/EndNote&gt;</w:instrText>
      </w:r>
      <w:r w:rsidR="004E5D32" w:rsidRPr="007D7F01">
        <w:fldChar w:fldCharType="separate"/>
      </w:r>
      <w:r w:rsidR="003E014B" w:rsidRPr="007D7F01">
        <w:rPr>
          <w:noProof/>
        </w:rPr>
        <w:t>(</w:t>
      </w:r>
      <w:hyperlink w:anchor="_ENREF_4" w:tooltip="Arts, 2003 #8" w:history="1">
        <w:r w:rsidR="007A46D2" w:rsidRPr="007D7F01">
          <w:rPr>
            <w:noProof/>
          </w:rPr>
          <w:t>Arts, Bijsterveld, &amp; Veraghtert, 2003</w:t>
        </w:r>
      </w:hyperlink>
      <w:r w:rsidR="003E014B" w:rsidRPr="007D7F01">
        <w:rPr>
          <w:noProof/>
        </w:rPr>
        <w:t>)</w:t>
      </w:r>
      <w:r w:rsidR="004E5D32" w:rsidRPr="007D7F01">
        <w:fldChar w:fldCharType="end"/>
      </w:r>
      <w:r w:rsidR="004E5D32" w:rsidRPr="007D7F01">
        <w:t xml:space="preserve">.  </w:t>
      </w:r>
    </w:p>
    <w:p w:rsidR="004E5D32" w:rsidRPr="007D7F01" w:rsidRDefault="004E5D32" w:rsidP="00DD0F47">
      <w:pPr>
        <w:pStyle w:val="Geenafstand"/>
        <w:spacing w:line="480" w:lineRule="auto"/>
      </w:pPr>
    </w:p>
    <w:p w:rsidR="002A7B6F" w:rsidRPr="007D7F01" w:rsidRDefault="00BC1F99" w:rsidP="00DD0F47">
      <w:pPr>
        <w:pStyle w:val="Geenafstand"/>
        <w:spacing w:line="480" w:lineRule="auto"/>
      </w:pPr>
      <w:r w:rsidRPr="007D7F01">
        <w:t>V</w:t>
      </w:r>
      <w:r w:rsidR="002A7B6F" w:rsidRPr="007D7F01">
        <w:t xml:space="preserve">ariations in culture </w:t>
      </w:r>
      <w:r w:rsidR="003B38F4" w:rsidRPr="007D7F01">
        <w:t xml:space="preserve">may </w:t>
      </w:r>
      <w:r w:rsidR="002A7B6F" w:rsidRPr="007D7F01">
        <w:t>have a</w:t>
      </w:r>
      <w:r w:rsidR="005C60A8" w:rsidRPr="007D7F01">
        <w:t xml:space="preserve"> profound</w:t>
      </w:r>
      <w:r w:rsidR="002A7B6F" w:rsidRPr="007D7F01">
        <w:t xml:space="preserve"> impact </w:t>
      </w:r>
      <w:r w:rsidRPr="007D7F01">
        <w:t>on</w:t>
      </w:r>
      <w:r w:rsidR="002A7B6F" w:rsidRPr="007D7F01">
        <w:t xml:space="preserve"> health, </w:t>
      </w:r>
      <w:r w:rsidR="001148D9" w:rsidRPr="007D7F01">
        <w:t xml:space="preserve">for example through variations in </w:t>
      </w:r>
      <w:r w:rsidR="002A7B6F" w:rsidRPr="007D7F01">
        <w:t>health</w:t>
      </w:r>
      <w:r w:rsidR="001148D9" w:rsidRPr="007D7F01">
        <w:t xml:space="preserve">-related </w:t>
      </w:r>
      <w:r w:rsidR="002A7B6F" w:rsidRPr="007D7F01">
        <w:t>behaviour</w:t>
      </w:r>
      <w:r w:rsidR="001148D9" w:rsidRPr="007D7F01">
        <w:t>s</w:t>
      </w:r>
      <w:r w:rsidR="00C14426" w:rsidRPr="007D7F01">
        <w:t xml:space="preserve"> </w:t>
      </w:r>
      <w:r w:rsidR="00C14426" w:rsidRPr="007D7F01">
        <w:fldChar w:fldCharType="begin"/>
      </w:r>
      <w:r w:rsidR="003E014B" w:rsidRPr="007D7F01">
        <w:instrText xml:space="preserve"> ADDIN EN.CITE &lt;EndNote&gt;&lt;Cite&gt;&lt;Author&gt;Payer&lt;/Author&gt;&lt;Year&gt;1996&lt;/Year&gt;&lt;RecNum&gt;3&lt;/RecNum&gt;&lt;DisplayText&gt;(Payer, 1996)&lt;/DisplayText&gt;&lt;record&gt;&lt;rec-number&gt;3&lt;/rec-number&gt;&lt;foreign-keys&gt;&lt;key app="EN" db-id="twp0sxr2lreteme9wecpar9f5x50t5f02szz"&gt;3&lt;/key&gt;&lt;/foreign-keys&gt;&lt;ref-type name="Book"&gt;6&lt;/ref-type&gt;&lt;contributors&gt;&lt;authors&gt;&lt;author&gt;Payer, L.&lt;/author&gt;&lt;/authors&gt;&lt;/contributors&gt;&lt;titles&gt;&lt;title&gt;Medicine and Culture: Revised Edition&lt;/title&gt;&lt;/titles&gt;&lt;dates&gt;&lt;year&gt;1996&lt;/year&gt;&lt;/dates&gt;&lt;pub-location&gt;London&lt;/pub-location&gt;&lt;publisher&gt;Macmillan&lt;/publisher&gt;&lt;isbn&gt;0805048030&lt;/isbn&gt;&lt;urls&gt;&lt;/urls&gt;&lt;/record&gt;&lt;/Cite&gt;&lt;/EndNote&gt;</w:instrText>
      </w:r>
      <w:r w:rsidR="00C14426" w:rsidRPr="007D7F01">
        <w:fldChar w:fldCharType="separate"/>
      </w:r>
      <w:r w:rsidR="003E014B" w:rsidRPr="007D7F01">
        <w:rPr>
          <w:noProof/>
        </w:rPr>
        <w:t>(</w:t>
      </w:r>
      <w:hyperlink w:anchor="_ENREF_60" w:tooltip="Payer, 1996 #3" w:history="1">
        <w:r w:rsidR="007A46D2" w:rsidRPr="007D7F01">
          <w:rPr>
            <w:noProof/>
          </w:rPr>
          <w:t>Payer, 1996</w:t>
        </w:r>
      </w:hyperlink>
      <w:r w:rsidR="003E014B" w:rsidRPr="007D7F01">
        <w:rPr>
          <w:noProof/>
        </w:rPr>
        <w:t>)</w:t>
      </w:r>
      <w:r w:rsidR="00C14426" w:rsidRPr="007D7F01">
        <w:fldChar w:fldCharType="end"/>
      </w:r>
      <w:r w:rsidR="001148D9" w:rsidRPr="007D7F01">
        <w:t>. Individuals in different European societies differ in</w:t>
      </w:r>
      <w:r w:rsidR="00B310F4" w:rsidRPr="007D7F01">
        <w:t>, among other things,</w:t>
      </w:r>
      <w:r w:rsidR="001148D9" w:rsidRPr="007D7F01">
        <w:t xml:space="preserve"> their fertility patterns, lifestyles, and rates of participation in preventive programs, and </w:t>
      </w:r>
      <w:r w:rsidR="00281BEF" w:rsidRPr="007D7F01">
        <w:t xml:space="preserve">some of </w:t>
      </w:r>
      <w:r w:rsidR="001148D9" w:rsidRPr="007D7F01">
        <w:t xml:space="preserve">these variations may well be due to variations in </w:t>
      </w:r>
      <w:r w:rsidR="00281BEF" w:rsidRPr="007D7F01">
        <w:lastRenderedPageBreak/>
        <w:t xml:space="preserve">attitudes, norms or other elements of </w:t>
      </w:r>
      <w:r w:rsidR="001148D9" w:rsidRPr="007D7F01">
        <w:t xml:space="preserve">culture. The same applies to </w:t>
      </w:r>
      <w:r w:rsidR="002C4B3A" w:rsidRPr="007D7F01">
        <w:t xml:space="preserve">variations in </w:t>
      </w:r>
      <w:r w:rsidR="00A03328" w:rsidRPr="007D7F01">
        <w:t xml:space="preserve">what will be denoted </w:t>
      </w:r>
      <w:r w:rsidR="003C5843">
        <w:t xml:space="preserve">here </w:t>
      </w:r>
      <w:r w:rsidR="00A03328" w:rsidRPr="007D7F01">
        <w:t>as “</w:t>
      </w:r>
      <w:r w:rsidR="001148D9" w:rsidRPr="007D7F01">
        <w:t>collective health behaviour</w:t>
      </w:r>
      <w:r w:rsidR="00A03328" w:rsidRPr="007D7F01">
        <w:t>”</w:t>
      </w:r>
      <w:r w:rsidR="001148D9" w:rsidRPr="007D7F01">
        <w:t xml:space="preserve">, in the form of national policies in the areas of </w:t>
      </w:r>
      <w:r w:rsidR="00B310F4" w:rsidRPr="007D7F01">
        <w:t>prevention</w:t>
      </w:r>
      <w:r w:rsidR="001148D9" w:rsidRPr="007D7F01">
        <w:t xml:space="preserve">, health care, and the environment </w:t>
      </w:r>
      <w:r w:rsidR="001148D9" w:rsidRPr="007D7F01">
        <w:fldChar w:fldCharType="begin"/>
      </w:r>
      <w:r w:rsidR="0090129C">
        <w:instrText xml:space="preserve"> ADDIN EN.CITE &lt;EndNote&gt;&lt;Cite&gt;&lt;Author&gt;Mackenbach&lt;/Author&gt;&lt;Year&gt;2013&lt;/Year&gt;&lt;RecNum&gt;4&lt;/RecNum&gt;&lt;DisplayText&gt;(Mackenbach, 2013b)&lt;/DisplayText&gt;&lt;record&gt;&lt;rec-number&gt;4&lt;/rec-number&gt;&lt;foreign-keys&gt;&lt;key app="EN" db-id="xzd0pearxetze3esvzlxf2vwafa099p0tpdf"&gt;4&lt;/key&gt;&lt;/foreign-keys&gt;&lt;ref-type name="Journal Article"&gt;17&lt;/ref-type&gt;&lt;contributors&gt;&lt;authors&gt;&lt;author&gt;Mackenbach, J.P.&lt;/author&gt;&lt;/authors&gt;&lt;/contributors&gt;&lt;titles&gt;&lt;title&gt;Political conditions and life expectancy in Europe, 1900-2008&lt;/title&gt;&lt;secondary-title&gt;Social Science and Medicine&lt;/secondary-title&gt;&lt;/titles&gt;&lt;periodical&gt;&lt;full-title&gt;Social Science and Medicine&lt;/full-title&gt;&lt;/periodical&gt;&lt;pages&gt;134-46&lt;/pages&gt;&lt;volume&gt;82&lt;/volume&gt;&lt;number&gt;April&lt;/number&gt;&lt;dates&gt;&lt;year&gt;2013&lt;/year&gt;&lt;/dates&gt;&lt;urls&gt;&lt;/urls&gt;&lt;electronic-resource-num&gt;http://dx.doi.org/10.1016/j.socscimed.2012.12.022&lt;/electronic-resource-num&gt;&lt;/record&gt;&lt;/Cite&gt;&lt;/EndNote&gt;</w:instrText>
      </w:r>
      <w:r w:rsidR="001148D9" w:rsidRPr="007D7F01">
        <w:fldChar w:fldCharType="separate"/>
      </w:r>
      <w:r w:rsidR="0090129C">
        <w:rPr>
          <w:noProof/>
        </w:rPr>
        <w:t>(</w:t>
      </w:r>
      <w:hyperlink w:anchor="_ENREF_42" w:tooltip="Mackenbach, 2013 #4" w:history="1">
        <w:r w:rsidR="007A46D2">
          <w:rPr>
            <w:noProof/>
          </w:rPr>
          <w:t>Mackenbach, 2013b</w:t>
        </w:r>
      </w:hyperlink>
      <w:r w:rsidR="0090129C">
        <w:rPr>
          <w:noProof/>
        </w:rPr>
        <w:t>)</w:t>
      </w:r>
      <w:r w:rsidR="001148D9" w:rsidRPr="007D7F01">
        <w:fldChar w:fldCharType="end"/>
      </w:r>
      <w:r w:rsidR="001148D9" w:rsidRPr="007D7F01">
        <w:t xml:space="preserve">. </w:t>
      </w:r>
      <w:r w:rsidR="005C60A8" w:rsidRPr="007D7F01">
        <w:t>However, a</w:t>
      </w:r>
      <w:r w:rsidR="002A7B6F" w:rsidRPr="007D7F01">
        <w:t xml:space="preserve">lthough ‘culture’ </w:t>
      </w:r>
      <w:r w:rsidR="002C4B3A" w:rsidRPr="007D7F01">
        <w:t xml:space="preserve">is an implicit or explicit </w:t>
      </w:r>
      <w:r w:rsidR="002A7B6F" w:rsidRPr="007D7F01">
        <w:t xml:space="preserve">part of </w:t>
      </w:r>
      <w:r w:rsidR="002C4B3A" w:rsidRPr="007D7F01">
        <w:t xml:space="preserve">many </w:t>
      </w:r>
      <w:r w:rsidR="002A7B6F" w:rsidRPr="007D7F01">
        <w:t>theories of the determinants of health behaviour</w:t>
      </w:r>
      <w:r w:rsidR="002C4B3A" w:rsidRPr="007D7F01">
        <w:t xml:space="preserve"> </w:t>
      </w:r>
      <w:r w:rsidR="002C4B3A" w:rsidRPr="007D7F01">
        <w:fldChar w:fldCharType="begin"/>
      </w:r>
      <w:r w:rsidR="003E014B" w:rsidRPr="007D7F01">
        <w:instrText xml:space="preserve"> ADDIN EN.CITE &lt;EndNote&gt;&lt;Cite&gt;&lt;Author&gt;Glanz&lt;/Author&gt;&lt;Year&gt;2002&lt;/Year&gt;&lt;RecNum&gt;9&lt;/RecNum&gt;&lt;DisplayText&gt;(Glanz, Rimer, &amp;amp; Lewis, 2002)&lt;/DisplayText&gt;&lt;record&gt;&lt;rec-number&gt;9&lt;/rec-number&gt;&lt;foreign-keys&gt;&lt;key app="EN" db-id="xzd0pearxetze3esvzlxf2vwafa099p0tpdf"&gt;9&lt;/key&gt;&lt;/foreign-keys&gt;&lt;ref-type name="Edited Book"&gt;28&lt;/ref-type&gt;&lt;contributors&gt;&lt;authors&gt;&lt;author&gt;Glanz, K.&lt;/author&gt;&lt;author&gt;Rimer, B.K.&lt;/author&gt;&lt;author&gt;Lewis, F.M.&lt;/author&gt;&lt;/authors&gt;&lt;/contributors&gt;&lt;titles&gt;&lt;title&gt;Health behavior and health education. Theory, research and practive&lt;/title&gt;&lt;/titles&gt;&lt;edition&gt;Third&lt;/edition&gt;&lt;dates&gt;&lt;year&gt;2002&lt;/year&gt;&lt;/dates&gt;&lt;pub-location&gt;San Francisco&lt;/pub-location&gt;&lt;publisher&gt;Jossey-Bass&lt;/publisher&gt;&lt;urls&gt;&lt;/urls&gt;&lt;/record&gt;&lt;/Cite&gt;&lt;/EndNote&gt;</w:instrText>
      </w:r>
      <w:r w:rsidR="002C4B3A" w:rsidRPr="007D7F01">
        <w:fldChar w:fldCharType="separate"/>
      </w:r>
      <w:r w:rsidR="003E014B" w:rsidRPr="007D7F01">
        <w:rPr>
          <w:noProof/>
        </w:rPr>
        <w:t>(</w:t>
      </w:r>
      <w:hyperlink w:anchor="_ENREF_15" w:tooltip="Glanz, 2002 #9" w:history="1">
        <w:r w:rsidR="007A46D2" w:rsidRPr="007D7F01">
          <w:rPr>
            <w:noProof/>
          </w:rPr>
          <w:t>Glanz, Rimer, &amp; Lewis, 2002</w:t>
        </w:r>
      </w:hyperlink>
      <w:r w:rsidR="003E014B" w:rsidRPr="007D7F01">
        <w:rPr>
          <w:noProof/>
        </w:rPr>
        <w:t>)</w:t>
      </w:r>
      <w:r w:rsidR="002C4B3A" w:rsidRPr="007D7F01">
        <w:fldChar w:fldCharType="end"/>
      </w:r>
      <w:r w:rsidR="002A7B6F" w:rsidRPr="007D7F01">
        <w:t xml:space="preserve">, it is often treated as a background variable that eludes measurement, </w:t>
      </w:r>
      <w:r w:rsidRPr="007D7F01">
        <w:t xml:space="preserve">so that </w:t>
      </w:r>
      <w:r w:rsidR="005C60A8" w:rsidRPr="007D7F01">
        <w:t xml:space="preserve">quantitative evidence of the impact of culture on </w:t>
      </w:r>
      <w:r w:rsidR="0044217E" w:rsidRPr="007D7F01">
        <w:t xml:space="preserve">between-country variations in </w:t>
      </w:r>
      <w:r w:rsidR="005C60A8" w:rsidRPr="007D7F01">
        <w:t>health</w:t>
      </w:r>
      <w:r w:rsidR="0044217E" w:rsidRPr="007D7F01">
        <w:t xml:space="preserve"> </w:t>
      </w:r>
      <w:r w:rsidR="00104675" w:rsidRPr="007D7F01">
        <w:t xml:space="preserve">is </w:t>
      </w:r>
      <w:r w:rsidR="0044217E" w:rsidRPr="007D7F01">
        <w:t xml:space="preserve">extremely </w:t>
      </w:r>
      <w:r w:rsidR="005C60A8" w:rsidRPr="007D7F01">
        <w:t>scarce.</w:t>
      </w:r>
      <w:r w:rsidR="002C4B3A" w:rsidRPr="007D7F01">
        <w:t xml:space="preserve"> </w:t>
      </w:r>
    </w:p>
    <w:p w:rsidR="002A7B6F" w:rsidRPr="007D7F01" w:rsidRDefault="002A7B6F" w:rsidP="00DD0F47">
      <w:pPr>
        <w:pStyle w:val="Geenafstand"/>
        <w:spacing w:line="480" w:lineRule="auto"/>
      </w:pPr>
    </w:p>
    <w:p w:rsidR="00CB76F7" w:rsidRPr="007D7F01" w:rsidRDefault="002A7B6F" w:rsidP="00DD0F47">
      <w:pPr>
        <w:pStyle w:val="Geenafstand"/>
        <w:spacing w:line="480" w:lineRule="auto"/>
      </w:pPr>
      <w:r w:rsidRPr="007D7F01">
        <w:t xml:space="preserve">One area of </w:t>
      </w:r>
      <w:r w:rsidR="002C4B3A" w:rsidRPr="007D7F01">
        <w:t>cross-</w:t>
      </w:r>
      <w:r w:rsidRPr="007D7F01">
        <w:t>cultur</w:t>
      </w:r>
      <w:r w:rsidR="002C4B3A" w:rsidRPr="007D7F01">
        <w:t xml:space="preserve">al research </w:t>
      </w:r>
      <w:r w:rsidRPr="007D7F01">
        <w:t xml:space="preserve">where measurement issues have been </w:t>
      </w:r>
      <w:r w:rsidR="00CB76F7" w:rsidRPr="007D7F01">
        <w:t>tackled</w:t>
      </w:r>
      <w:r w:rsidR="002C4B3A" w:rsidRPr="007D7F01">
        <w:t xml:space="preserve"> effectively</w:t>
      </w:r>
      <w:r w:rsidRPr="007D7F01">
        <w:t xml:space="preserve">, and where </w:t>
      </w:r>
      <w:r w:rsidR="00CB76F7" w:rsidRPr="007D7F01">
        <w:t xml:space="preserve">quantitative data on between-country variations in culture </w:t>
      </w:r>
      <w:r w:rsidR="002C4B3A" w:rsidRPr="007D7F01">
        <w:t xml:space="preserve">have become </w:t>
      </w:r>
      <w:r w:rsidR="00CB76F7" w:rsidRPr="007D7F01">
        <w:t xml:space="preserve">available, </w:t>
      </w:r>
      <w:r w:rsidR="00BC1F99" w:rsidRPr="007D7F01">
        <w:t xml:space="preserve">even </w:t>
      </w:r>
      <w:r w:rsidR="000867A3" w:rsidRPr="007D7F01">
        <w:t xml:space="preserve">abundantly, </w:t>
      </w:r>
      <w:r w:rsidR="00CB76F7" w:rsidRPr="007D7F01">
        <w:t xml:space="preserve">is that of </w:t>
      </w:r>
      <w:r w:rsidR="000867A3" w:rsidRPr="007D7F01">
        <w:t xml:space="preserve">cultural </w:t>
      </w:r>
      <w:r w:rsidR="00CB76F7" w:rsidRPr="007D7F01">
        <w:t>values</w:t>
      </w:r>
      <w:r w:rsidR="00E74C7B" w:rsidRPr="007D7F01">
        <w:t xml:space="preserve">. </w:t>
      </w:r>
      <w:r w:rsidR="000867A3" w:rsidRPr="007D7F01">
        <w:t xml:space="preserve">‘Values’ </w:t>
      </w:r>
      <w:r w:rsidR="00E74C7B" w:rsidRPr="007D7F01">
        <w:t xml:space="preserve">are broad preferences concerning appropriate courses of action </w:t>
      </w:r>
      <w:r w:rsidR="00B770A1" w:rsidRPr="007D7F01">
        <w:t xml:space="preserve">that the members of a society share, and that underlie their norms of behaviour in specific situations </w:t>
      </w:r>
      <w:r w:rsidR="00B770A1" w:rsidRPr="007D7F01">
        <w:fldChar w:fldCharType="begin"/>
      </w:r>
      <w:r w:rsidR="003E014B" w:rsidRPr="007D7F01">
        <w:instrText xml:space="preserve"> ADDIN EN.CITE &lt;EndNote&gt;&lt;Cite&gt;&lt;Author&gt;Nolan&lt;/Author&gt;&lt;Year&gt;2004&lt;/Year&gt;&lt;RecNum&gt;10&lt;/RecNum&gt;&lt;DisplayText&gt;(Nolan &amp;amp; Lenski, 2004)&lt;/DisplayText&gt;&lt;record&gt;&lt;rec-number&gt;10&lt;/rec-number&gt;&lt;foreign-keys&gt;&lt;key app="EN" db-id="xzd0pearxetze3esvzlxf2vwafa099p0tpdf"&gt;10&lt;/key&gt;&lt;/foreign-keys&gt;&lt;ref-type name="Book"&gt;6&lt;/ref-type&gt;&lt;contributors&gt;&lt;authors&gt;&lt;author&gt;Nolan, P.&lt;/author&gt;&lt;author&gt;Lenski, G.&lt;/author&gt;&lt;/authors&gt;&lt;/contributors&gt;&lt;titles&gt;&lt;title&gt;Human societies. An introduction to macrosociology&lt;/title&gt;&lt;/titles&gt;&lt;dates&gt;&lt;year&gt;2004&lt;/year&gt;&lt;/dates&gt;&lt;pub-location&gt;Boulder &amp;amp; London&lt;/pub-location&gt;&lt;publisher&gt;Paradigm Publishers&lt;/publisher&gt;&lt;urls&gt;&lt;/urls&gt;&lt;/record&gt;&lt;/Cite&gt;&lt;/EndNote&gt;</w:instrText>
      </w:r>
      <w:r w:rsidR="00B770A1" w:rsidRPr="007D7F01">
        <w:fldChar w:fldCharType="separate"/>
      </w:r>
      <w:r w:rsidR="003E014B" w:rsidRPr="007D7F01">
        <w:rPr>
          <w:noProof/>
        </w:rPr>
        <w:t>(</w:t>
      </w:r>
      <w:hyperlink w:anchor="_ENREF_58" w:tooltip="Nolan, 2004 #10" w:history="1">
        <w:r w:rsidR="007A46D2" w:rsidRPr="007D7F01">
          <w:rPr>
            <w:noProof/>
          </w:rPr>
          <w:t>Nolan &amp; Lenski, 2004</w:t>
        </w:r>
      </w:hyperlink>
      <w:r w:rsidR="003E014B" w:rsidRPr="007D7F01">
        <w:rPr>
          <w:noProof/>
        </w:rPr>
        <w:t>)</w:t>
      </w:r>
      <w:r w:rsidR="00B770A1" w:rsidRPr="007D7F01">
        <w:fldChar w:fldCharType="end"/>
      </w:r>
      <w:r w:rsidR="00B770A1" w:rsidRPr="007D7F01">
        <w:t xml:space="preserve">. Over the past decades, </w:t>
      </w:r>
      <w:r w:rsidR="00BB013B" w:rsidRPr="007D7F01">
        <w:t xml:space="preserve">several </w:t>
      </w:r>
      <w:r w:rsidR="00B770A1" w:rsidRPr="007D7F01">
        <w:t xml:space="preserve">approaches </w:t>
      </w:r>
      <w:r w:rsidR="006944B8" w:rsidRPr="007D7F01">
        <w:t xml:space="preserve">to </w:t>
      </w:r>
      <w:r w:rsidR="00CB76F7" w:rsidRPr="007D7F01">
        <w:t xml:space="preserve">operationalizing </w:t>
      </w:r>
      <w:r w:rsidR="00B770A1" w:rsidRPr="007D7F01">
        <w:t xml:space="preserve">cultural </w:t>
      </w:r>
      <w:r w:rsidR="00CB76F7" w:rsidRPr="007D7F01">
        <w:t>values</w:t>
      </w:r>
      <w:r w:rsidR="00B770A1" w:rsidRPr="007D7F01">
        <w:t xml:space="preserve"> </w:t>
      </w:r>
      <w:r w:rsidR="00BB013B" w:rsidRPr="007D7F01">
        <w:t xml:space="preserve">have </w:t>
      </w:r>
      <w:r w:rsidR="00B770A1" w:rsidRPr="007D7F01">
        <w:t>evolved</w:t>
      </w:r>
      <w:r w:rsidR="00CB76F7" w:rsidRPr="007D7F01">
        <w:t xml:space="preserve">, each with </w:t>
      </w:r>
      <w:r w:rsidR="00B770A1" w:rsidRPr="007D7F01">
        <w:t>its own theoretical rationale</w:t>
      </w:r>
      <w:r w:rsidR="00104675" w:rsidRPr="007D7F01">
        <w:t xml:space="preserve"> and </w:t>
      </w:r>
      <w:r w:rsidR="00B770A1" w:rsidRPr="007D7F01">
        <w:t xml:space="preserve">its own set of </w:t>
      </w:r>
      <w:r w:rsidR="00CB76F7" w:rsidRPr="007D7F01">
        <w:t>survey</w:t>
      </w:r>
      <w:r w:rsidR="00B51D78" w:rsidRPr="007D7F01">
        <w:t>-based</w:t>
      </w:r>
      <w:r w:rsidR="00CB76F7" w:rsidRPr="007D7F01">
        <w:t xml:space="preserve"> </w:t>
      </w:r>
      <w:r w:rsidR="00B51D78" w:rsidRPr="007D7F01">
        <w:t>indicators</w:t>
      </w:r>
      <w:r w:rsidR="00B770A1" w:rsidRPr="007D7F01">
        <w:t xml:space="preserve">. </w:t>
      </w:r>
    </w:p>
    <w:p w:rsidR="00CB76F7" w:rsidRPr="007D7F01" w:rsidRDefault="00525FDF" w:rsidP="00525FDF">
      <w:pPr>
        <w:pStyle w:val="Kop2"/>
        <w:spacing w:line="480" w:lineRule="auto"/>
      </w:pPr>
      <w:r w:rsidRPr="007D7F01">
        <w:t>Cultural values and their measurement</w:t>
      </w:r>
    </w:p>
    <w:p w:rsidR="00BB7E52" w:rsidRPr="007D7F01" w:rsidRDefault="00BB013B" w:rsidP="00525FDF">
      <w:pPr>
        <w:pStyle w:val="Geenafstand"/>
        <w:spacing w:line="480" w:lineRule="auto"/>
      </w:pPr>
      <w:r w:rsidRPr="007D7F01">
        <w:t xml:space="preserve">One </w:t>
      </w:r>
      <w:r w:rsidR="002B75D4" w:rsidRPr="007D7F01">
        <w:t xml:space="preserve">widely known </w:t>
      </w:r>
      <w:r w:rsidR="006944B8" w:rsidRPr="007D7F01">
        <w:t xml:space="preserve">approach </w:t>
      </w:r>
      <w:r w:rsidRPr="007D7F01">
        <w:t xml:space="preserve">has been </w:t>
      </w:r>
      <w:r w:rsidR="00104675" w:rsidRPr="007D7F01">
        <w:t xml:space="preserve">developed by </w:t>
      </w:r>
      <w:r w:rsidR="00B770A1" w:rsidRPr="007D7F01">
        <w:t xml:space="preserve">Ronald </w:t>
      </w:r>
      <w:r w:rsidR="00CB76F7" w:rsidRPr="007D7F01">
        <w:t>Inglehart</w:t>
      </w:r>
      <w:r w:rsidR="006944B8" w:rsidRPr="007D7F01">
        <w:t>, a political scientist from the United States who developed the theory of ‘post-materialism’</w:t>
      </w:r>
      <w:r w:rsidR="002B75D4" w:rsidRPr="007D7F01">
        <w:t xml:space="preserve"> </w:t>
      </w:r>
      <w:r w:rsidR="002B75D4" w:rsidRPr="007D7F01">
        <w:fldChar w:fldCharType="begin"/>
      </w:r>
      <w:r w:rsidR="003868B1" w:rsidRPr="007D7F01">
        <w:instrText xml:space="preserve"> ADDIN EN.CITE &lt;EndNote&gt;&lt;Cite&gt;&lt;Author&gt;Inglehart&lt;/Author&gt;&lt;Year&gt;1977&lt;/Year&gt;&lt;RecNum&gt;12&lt;/RecNum&gt;&lt;DisplayText&gt;(Inglehart, 1977)&lt;/DisplayText&gt;&lt;record&gt;&lt;rec-number&gt;12&lt;/rec-number&gt;&lt;foreign-keys&gt;&lt;key app="EN" db-id="xzd0pearxetze3esvzlxf2vwafa099p0tpdf"&gt;12&lt;/key&gt;&lt;/foreign-keys&gt;&lt;ref-type name="Book"&gt;6&lt;/ref-type&gt;&lt;contributors&gt;&lt;authors&gt;&lt;author&gt;Inglehart, R.&lt;/author&gt;&lt;/authors&gt;&lt;/contributors&gt;&lt;titles&gt;&lt;title&gt;The silent revolution&lt;/title&gt;&lt;/titles&gt;&lt;dates&gt;&lt;year&gt;1977&lt;/year&gt;&lt;/dates&gt;&lt;pub-location&gt;Princeton&lt;/pub-location&gt;&lt;publisher&gt;Princeton University Press&lt;/publisher&gt;&lt;urls&gt;&lt;/urls&gt;&lt;/record&gt;&lt;/Cite&gt;&lt;/EndNote&gt;</w:instrText>
      </w:r>
      <w:r w:rsidR="002B75D4" w:rsidRPr="007D7F01">
        <w:fldChar w:fldCharType="separate"/>
      </w:r>
      <w:r w:rsidR="003868B1" w:rsidRPr="007D7F01">
        <w:rPr>
          <w:noProof/>
        </w:rPr>
        <w:t>(</w:t>
      </w:r>
      <w:hyperlink w:anchor="_ENREF_25" w:tooltip="Inglehart, 1977 #12" w:history="1">
        <w:r w:rsidR="007A46D2" w:rsidRPr="007D7F01">
          <w:rPr>
            <w:noProof/>
          </w:rPr>
          <w:t>Inglehart, 1977</w:t>
        </w:r>
      </w:hyperlink>
      <w:r w:rsidR="003868B1" w:rsidRPr="007D7F01">
        <w:rPr>
          <w:noProof/>
        </w:rPr>
        <w:t>)</w:t>
      </w:r>
      <w:r w:rsidR="002B75D4" w:rsidRPr="007D7F01">
        <w:fldChar w:fldCharType="end"/>
      </w:r>
      <w:r w:rsidR="006944B8" w:rsidRPr="007D7F01">
        <w:t xml:space="preserve">. In </w:t>
      </w:r>
      <w:r w:rsidR="00AA3C31" w:rsidRPr="007D7F01">
        <w:t>respondents’ answers to survey questions on their beliefs and attitudes</w:t>
      </w:r>
      <w:r w:rsidR="00E027A6" w:rsidRPr="007D7F01">
        <w:t>,</w:t>
      </w:r>
      <w:r w:rsidR="00AA3C31" w:rsidRPr="007D7F01">
        <w:t xml:space="preserve"> </w:t>
      </w:r>
      <w:r w:rsidR="006944B8" w:rsidRPr="007D7F01">
        <w:t xml:space="preserve">he discovered an intergenerational shift in the </w:t>
      </w:r>
      <w:r w:rsidR="00AA3C31" w:rsidRPr="007D7F01">
        <w:t xml:space="preserve">cultural </w:t>
      </w:r>
      <w:r w:rsidR="006944B8" w:rsidRPr="007D7F01">
        <w:t xml:space="preserve">values of </w:t>
      </w:r>
      <w:r w:rsidR="00ED1C1F" w:rsidRPr="007D7F01">
        <w:t xml:space="preserve">the </w:t>
      </w:r>
      <w:r w:rsidR="006944B8" w:rsidRPr="007D7F01">
        <w:t xml:space="preserve">populations of advanced industrial societies, from </w:t>
      </w:r>
      <w:r w:rsidR="0071771E" w:rsidRPr="007D7F01">
        <w:t>religio</w:t>
      </w:r>
      <w:r w:rsidR="00B310F4" w:rsidRPr="007D7F01">
        <w:t xml:space="preserve">us to secular, and from </w:t>
      </w:r>
      <w:r w:rsidR="00783A25" w:rsidRPr="007D7F01">
        <w:t>survival-oriented</w:t>
      </w:r>
      <w:r w:rsidR="00B310F4" w:rsidRPr="007D7F01">
        <w:t xml:space="preserve"> to</w:t>
      </w:r>
      <w:r w:rsidR="00FC3DA9" w:rsidRPr="007D7F01">
        <w:t xml:space="preserve"> ‘well-being’</w:t>
      </w:r>
      <w:r w:rsidR="00104675" w:rsidRPr="007D7F01">
        <w:t xml:space="preserve"> or ‘</w:t>
      </w:r>
      <w:r w:rsidR="006944B8" w:rsidRPr="007D7F01">
        <w:t>self-expression</w:t>
      </w:r>
      <w:r w:rsidR="00104675" w:rsidRPr="007D7F01">
        <w:t>’</w:t>
      </w:r>
      <w:r w:rsidR="006944B8" w:rsidRPr="007D7F01">
        <w:t xml:space="preserve">-oriented values </w:t>
      </w:r>
      <w:r w:rsidR="006944B8" w:rsidRPr="007D7F01">
        <w:fldChar w:fldCharType="begin"/>
      </w:r>
      <w:r w:rsidR="003868B1" w:rsidRPr="007D7F01">
        <w:instrText xml:space="preserve"> ADDIN EN.CITE &lt;EndNote&gt;&lt;Cite&gt;&lt;Author&gt;Inglehart&lt;/Author&gt;&lt;Year&gt;1990&lt;/Year&gt;&lt;RecNum&gt;11&lt;/RecNum&gt;&lt;DisplayText&gt;(Inglehart, 1990)&lt;/DisplayText&gt;&lt;record&gt;&lt;rec-number&gt;11&lt;/rec-number&gt;&lt;foreign-keys&gt;&lt;key app="EN" db-id="xzd0pearxetze3esvzlxf2vwafa099p0tpdf"&gt;11&lt;/key&gt;&lt;/foreign-keys&gt;&lt;ref-type name="Book"&gt;6&lt;/ref-type&gt;&lt;contributors&gt;&lt;authors&gt;&lt;author&gt;Inglehart, R.&lt;/author&gt;&lt;/authors&gt;&lt;/contributors&gt;&lt;titles&gt;&lt;title&gt;Culture shift in advanced industrial society&lt;/title&gt;&lt;/titles&gt;&lt;dates&gt;&lt;year&gt;1990&lt;/year&gt;&lt;/dates&gt;&lt;pub-location&gt;Princeton&lt;/pub-location&gt;&lt;publisher&gt;Princeton University Press&lt;/publisher&gt;&lt;urls&gt;&lt;/urls&gt;&lt;/record&gt;&lt;/Cite&gt;&lt;/EndNote&gt;</w:instrText>
      </w:r>
      <w:r w:rsidR="006944B8" w:rsidRPr="007D7F01">
        <w:fldChar w:fldCharType="separate"/>
      </w:r>
      <w:r w:rsidR="003868B1" w:rsidRPr="007D7F01">
        <w:rPr>
          <w:noProof/>
        </w:rPr>
        <w:t>(</w:t>
      </w:r>
      <w:hyperlink w:anchor="_ENREF_26" w:tooltip="Inglehart, 1990 #11" w:history="1">
        <w:r w:rsidR="007A46D2" w:rsidRPr="007D7F01">
          <w:rPr>
            <w:noProof/>
          </w:rPr>
          <w:t>Inglehart, 1990</w:t>
        </w:r>
      </w:hyperlink>
      <w:r w:rsidR="003868B1" w:rsidRPr="007D7F01">
        <w:rPr>
          <w:noProof/>
        </w:rPr>
        <w:t>)</w:t>
      </w:r>
      <w:r w:rsidR="006944B8" w:rsidRPr="007D7F01">
        <w:fldChar w:fldCharType="end"/>
      </w:r>
      <w:r w:rsidR="006944B8" w:rsidRPr="007D7F01">
        <w:t xml:space="preserve">. </w:t>
      </w:r>
      <w:r w:rsidR="0071771E" w:rsidRPr="007D7F01">
        <w:t xml:space="preserve">Inglehart </w:t>
      </w:r>
      <w:r w:rsidR="00B51D78" w:rsidRPr="007D7F01">
        <w:t xml:space="preserve">has </w:t>
      </w:r>
      <w:r w:rsidR="0071771E" w:rsidRPr="007D7F01">
        <w:t>proposed to measure countries’ cultural value</w:t>
      </w:r>
      <w:r w:rsidR="00104675" w:rsidRPr="007D7F01">
        <w:t xml:space="preserve"> orientation with </w:t>
      </w:r>
      <w:r w:rsidR="001016B5" w:rsidRPr="007D7F01">
        <w:t xml:space="preserve">two </w:t>
      </w:r>
      <w:r w:rsidR="00104675" w:rsidRPr="007D7F01">
        <w:t xml:space="preserve">indicators, each based on </w:t>
      </w:r>
      <w:r w:rsidR="00AA3C31" w:rsidRPr="007D7F01">
        <w:t xml:space="preserve">five </w:t>
      </w:r>
      <w:r w:rsidR="00104675" w:rsidRPr="007D7F01">
        <w:t>survey questions</w:t>
      </w:r>
      <w:r w:rsidR="0071771E" w:rsidRPr="007D7F01">
        <w:t xml:space="preserve">, </w:t>
      </w:r>
      <w:r w:rsidR="00104675" w:rsidRPr="007D7F01">
        <w:t xml:space="preserve">capturing </w:t>
      </w:r>
      <w:r w:rsidR="00AA3C31" w:rsidRPr="007D7F01">
        <w:t>a ‘traditional</w:t>
      </w:r>
      <w:r w:rsidR="00A03A81" w:rsidRPr="007D7F01">
        <w:t>’</w:t>
      </w:r>
      <w:r w:rsidR="00AA3C31" w:rsidRPr="007D7F01">
        <w:t xml:space="preserve"> to </w:t>
      </w:r>
      <w:r w:rsidR="00A03A81" w:rsidRPr="007D7F01">
        <w:t>‘</w:t>
      </w:r>
      <w:r w:rsidR="00AA3C31" w:rsidRPr="007D7F01">
        <w:t xml:space="preserve">secular-rational’ and a </w:t>
      </w:r>
      <w:r w:rsidR="0071771E" w:rsidRPr="007D7F01">
        <w:t>‘survival</w:t>
      </w:r>
      <w:r w:rsidR="00A03A81" w:rsidRPr="007D7F01">
        <w:t>’</w:t>
      </w:r>
      <w:r w:rsidR="0071771E" w:rsidRPr="007D7F01">
        <w:t xml:space="preserve"> versus </w:t>
      </w:r>
      <w:r w:rsidR="00A03A81" w:rsidRPr="007D7F01">
        <w:t>‘well-being’ or ‘</w:t>
      </w:r>
      <w:r w:rsidR="007D1D19" w:rsidRPr="007D7F01">
        <w:t>self-</w:t>
      </w:r>
      <w:r w:rsidR="007D1D19" w:rsidRPr="007D7F01">
        <w:lastRenderedPageBreak/>
        <w:t>expression</w:t>
      </w:r>
      <w:r w:rsidR="0071771E" w:rsidRPr="007D7F01">
        <w:t>’</w:t>
      </w:r>
      <w:r w:rsidR="007D1D19" w:rsidRPr="007D7F01">
        <w:t xml:space="preserve"> </w:t>
      </w:r>
      <w:r w:rsidR="00AA3C31" w:rsidRPr="007D7F01">
        <w:t>axis</w:t>
      </w:r>
      <w:r w:rsidR="00104675" w:rsidRPr="007D7F01">
        <w:t>, respectively</w:t>
      </w:r>
      <w:r w:rsidR="00AA3C31" w:rsidRPr="007D7F01">
        <w:t xml:space="preserve"> </w:t>
      </w:r>
      <w:r w:rsidR="00F01E81" w:rsidRPr="007D7F01">
        <w:fldChar w:fldCharType="begin"/>
      </w:r>
      <w:r w:rsidR="003868B1" w:rsidRPr="007D7F01">
        <w:instrText xml:space="preserve"> ADDIN EN.CITE &lt;EndNote&gt;&lt;Cite&gt;&lt;Author&gt;Inglehart&lt;/Author&gt;&lt;Year&gt;2000&lt;/Year&gt;&lt;RecNum&gt;1&lt;/RecNum&gt;&lt;DisplayText&gt;(Inglehart, 1997; Inglehart &amp;amp; Baker, 2000; Inglehart &amp;amp; Welzel, 2005)&lt;/DisplayText&gt;&lt;record&gt;&lt;rec-number&gt;1&lt;/rec-number&gt;&lt;foreign-keys&gt;&lt;key app="EN" db-id="xzd0pearxetze3esvzlxf2vwafa099p0tpdf"&gt;1&lt;/key&gt;&lt;/foreign-keys&gt;&lt;ref-type name="Journal Article"&gt;17&lt;/ref-type&gt;&lt;contributors&gt;&lt;authors&gt;&lt;author&gt;Inglehart, R.&lt;/author&gt;&lt;author&gt;Baker, W.E.&lt;/author&gt;&lt;/authors&gt;&lt;/contributors&gt;&lt;titles&gt;&lt;title&gt;Modernization, cultural change, and the persistence of traditional values&lt;/title&gt;&lt;secondary-title&gt;American Sociological Review&lt;/secondary-title&gt;&lt;/titles&gt;&lt;periodical&gt;&lt;full-title&gt;American Sociological Review&lt;/full-title&gt;&lt;/periodical&gt;&lt;pages&gt;19-51&lt;/pages&gt;&lt;volume&gt;65&lt;/volume&gt;&lt;number&gt;1&lt;/number&gt;&lt;dates&gt;&lt;year&gt;2000&lt;/year&gt;&lt;/dates&gt;&lt;urls&gt;&lt;/urls&gt;&lt;/record&gt;&lt;/Cite&gt;&lt;Cite&gt;&lt;Author&gt;Inglehart&lt;/Author&gt;&lt;Year&gt;1997&lt;/Year&gt;&lt;RecNum&gt;14&lt;/RecNum&gt;&lt;record&gt;&lt;rec-number&gt;14&lt;/rec-number&gt;&lt;foreign-keys&gt;&lt;key app="EN" db-id="xzd0pearxetze3esvzlxf2vwafa099p0tpdf"&gt;14&lt;/key&gt;&lt;/foreign-keys&gt;&lt;ref-type name="Book"&gt;6&lt;/ref-type&gt;&lt;contributors&gt;&lt;authors&gt;&lt;author&gt;Inglehart, R.&lt;/author&gt;&lt;/authors&gt;&lt;/contributors&gt;&lt;titles&gt;&lt;title&gt;Modernization and postmodernization: cultural, economic, and political change in 43 societies &lt;/title&gt;&lt;/titles&gt;&lt;dates&gt;&lt;year&gt;1997&lt;/year&gt;&lt;/dates&gt;&lt;pub-location&gt;Princeton&lt;/pub-location&gt;&lt;publisher&gt;Princeton University Press&lt;/publisher&gt;&lt;urls&gt;&lt;/urls&gt;&lt;/record&gt;&lt;/Cite&gt;&lt;Cite&gt;&lt;Author&gt;Inglehart&lt;/Author&gt;&lt;Year&gt;2005&lt;/Year&gt;&lt;RecNum&gt;15&lt;/RecNum&gt;&lt;record&gt;&lt;rec-number&gt;15&lt;/rec-number&gt;&lt;foreign-keys&gt;&lt;key app="EN" db-id="xzd0pearxetze3esvzlxf2vwafa099p0tpdf"&gt;15&lt;/key&gt;&lt;/foreign-keys&gt;&lt;ref-type name="Book"&gt;6&lt;/ref-type&gt;&lt;contributors&gt;&lt;authors&gt;&lt;author&gt;Inglehart, R.&lt;/author&gt;&lt;author&gt;Welzel, C.&lt;/author&gt;&lt;/authors&gt;&lt;/contributors&gt;&lt;titles&gt;&lt;title&gt;Modernization, cultural change, and democracy. The human development sequence.&lt;/title&gt;&lt;/titles&gt;&lt;dates&gt;&lt;year&gt;2005&lt;/year&gt;&lt;/dates&gt;&lt;pub-location&gt;Cambridge&lt;/pub-location&gt;&lt;publisher&gt;Cambridge University Press&lt;/publisher&gt;&lt;urls&gt;&lt;/urls&gt;&lt;/record&gt;&lt;/Cite&gt;&lt;/EndNote&gt;</w:instrText>
      </w:r>
      <w:r w:rsidR="00F01E81" w:rsidRPr="007D7F01">
        <w:fldChar w:fldCharType="separate"/>
      </w:r>
      <w:r w:rsidR="003868B1" w:rsidRPr="007D7F01">
        <w:rPr>
          <w:noProof/>
        </w:rPr>
        <w:t>(</w:t>
      </w:r>
      <w:hyperlink w:anchor="_ENREF_28" w:tooltip="Inglehart, 1997 #14" w:history="1">
        <w:r w:rsidR="007A46D2" w:rsidRPr="007D7F01">
          <w:rPr>
            <w:noProof/>
          </w:rPr>
          <w:t>Inglehart, 1997</w:t>
        </w:r>
      </w:hyperlink>
      <w:r w:rsidR="003868B1" w:rsidRPr="007D7F01">
        <w:rPr>
          <w:noProof/>
        </w:rPr>
        <w:t xml:space="preserve">; </w:t>
      </w:r>
      <w:hyperlink w:anchor="_ENREF_29" w:tooltip="Inglehart, 2000 #1" w:history="1">
        <w:r w:rsidR="007A46D2" w:rsidRPr="007D7F01">
          <w:rPr>
            <w:noProof/>
          </w:rPr>
          <w:t>Inglehart &amp; Baker, 2000</w:t>
        </w:r>
      </w:hyperlink>
      <w:r w:rsidR="003868B1" w:rsidRPr="007D7F01">
        <w:rPr>
          <w:noProof/>
        </w:rPr>
        <w:t xml:space="preserve">; </w:t>
      </w:r>
      <w:hyperlink w:anchor="_ENREF_32" w:tooltip="Inglehart, 2005 #15" w:history="1">
        <w:r w:rsidR="007A46D2" w:rsidRPr="007D7F01">
          <w:rPr>
            <w:noProof/>
          </w:rPr>
          <w:t>Inglehart &amp; Welzel, 2005</w:t>
        </w:r>
      </w:hyperlink>
      <w:r w:rsidR="003868B1" w:rsidRPr="007D7F01">
        <w:rPr>
          <w:noProof/>
        </w:rPr>
        <w:t>)</w:t>
      </w:r>
      <w:r w:rsidR="00F01E81" w:rsidRPr="007D7F01">
        <w:fldChar w:fldCharType="end"/>
      </w:r>
      <w:r w:rsidR="001016B5" w:rsidRPr="007D7F01">
        <w:t xml:space="preserve">. </w:t>
      </w:r>
      <w:r w:rsidR="00F01E81" w:rsidRPr="007D7F01">
        <w:t xml:space="preserve"> </w:t>
      </w:r>
      <w:r w:rsidR="0071771E" w:rsidRPr="007D7F01">
        <w:t>T</w:t>
      </w:r>
      <w:r w:rsidR="001016B5" w:rsidRPr="007D7F01">
        <w:t>hese t</w:t>
      </w:r>
      <w:r w:rsidR="0071771E" w:rsidRPr="007D7F01">
        <w:t>wo dimensions</w:t>
      </w:r>
      <w:r w:rsidR="001016B5" w:rsidRPr="007D7F01">
        <w:t xml:space="preserve"> have since </w:t>
      </w:r>
      <w:r w:rsidR="007D1D19" w:rsidRPr="007D7F01">
        <w:t xml:space="preserve">been confirmed, with small variations, in </w:t>
      </w:r>
      <w:r w:rsidR="001016B5" w:rsidRPr="007D7F01">
        <w:t xml:space="preserve">several other </w:t>
      </w:r>
      <w:r w:rsidR="007D1D19" w:rsidRPr="007D7F01">
        <w:t xml:space="preserve">analyses </w:t>
      </w:r>
      <w:r w:rsidR="00CA5CBF" w:rsidRPr="007D7F01">
        <w:fldChar w:fldCharType="begin"/>
      </w:r>
      <w:r w:rsidR="003E014B" w:rsidRPr="007D7F01">
        <w:instrText xml:space="preserve"> ADDIN EN.CITE &lt;EndNote&gt;&lt;Cite&gt;&lt;Author&gt;Hagenaars&lt;/Author&gt;&lt;Year&gt;2003&lt;/Year&gt;&lt;RecNum&gt;7&lt;/RecNum&gt;&lt;DisplayText&gt;(Hagenaars, Halman, &amp;amp; Moors, 2003)&lt;/DisplayText&gt;&lt;record&gt;&lt;rec-number&gt;7&lt;/rec-number&gt;&lt;foreign-keys&gt;&lt;key app="EN" db-id="xzd0pearxetze3esvzlxf2vwafa099p0tpdf"&gt;7&lt;/key&gt;&lt;/foreign-keys&gt;&lt;ref-type name="Book Section"&gt;5&lt;/ref-type&gt;&lt;contributors&gt;&lt;authors&gt;&lt;author&gt;Hagenaars, J.&lt;/author&gt;&lt;author&gt;Halman, L.&lt;/author&gt;&lt;author&gt;Moors, G.&lt;/author&gt;&lt;/authors&gt;&lt;secondary-authors&gt;&lt;author&gt;Arts, W.&lt;/author&gt;&lt;author&gt;Hagenaars, J.&lt;/author&gt;&lt;author&gt;Halman, L.&lt;/author&gt;&lt;/secondary-authors&gt;&lt;/contributors&gt;&lt;titles&gt;&lt;title&gt;Exploring Europe&amp;apos;s basic values map&lt;/title&gt;&lt;secondary-title&gt;The cultural diversity of European unity&lt;/secondary-title&gt;&lt;/titles&gt;&lt;pages&gt;23-58&lt;/pages&gt;&lt;dates&gt;&lt;year&gt;2003&lt;/year&gt;&lt;/dates&gt;&lt;pub-location&gt;Leiden &amp;amp; Boston&lt;/pub-location&gt;&lt;publisher&gt;Brill&lt;/publisher&gt;&lt;urls&gt;&lt;/urls&gt;&lt;/record&gt;&lt;/Cite&gt;&lt;/EndNote&gt;</w:instrText>
      </w:r>
      <w:r w:rsidR="00CA5CBF" w:rsidRPr="007D7F01">
        <w:fldChar w:fldCharType="separate"/>
      </w:r>
      <w:r w:rsidR="003E014B" w:rsidRPr="007D7F01">
        <w:rPr>
          <w:noProof/>
        </w:rPr>
        <w:t>(</w:t>
      </w:r>
      <w:hyperlink w:anchor="_ENREF_18" w:tooltip="Hagenaars, 2003 #7" w:history="1">
        <w:r w:rsidR="007A46D2" w:rsidRPr="007D7F01">
          <w:rPr>
            <w:noProof/>
          </w:rPr>
          <w:t>Hagenaars, Halman, &amp; Moors, 2003</w:t>
        </w:r>
      </w:hyperlink>
      <w:r w:rsidR="003E014B" w:rsidRPr="007D7F01">
        <w:rPr>
          <w:noProof/>
        </w:rPr>
        <w:t>)</w:t>
      </w:r>
      <w:r w:rsidR="00CA5CBF" w:rsidRPr="007D7F01">
        <w:fldChar w:fldCharType="end"/>
      </w:r>
      <w:r w:rsidR="001016B5" w:rsidRPr="007D7F01">
        <w:t xml:space="preserve">, and have allowed large-scale measurement of </w:t>
      </w:r>
      <w:r w:rsidR="00104675" w:rsidRPr="007D7F01">
        <w:t xml:space="preserve">variations and changes in </w:t>
      </w:r>
      <w:r w:rsidR="001016B5" w:rsidRPr="007D7F01">
        <w:t>cultural values in many countries</w:t>
      </w:r>
      <w:r w:rsidR="00104675" w:rsidRPr="007D7F01">
        <w:t xml:space="preserve">, </w:t>
      </w:r>
      <w:r w:rsidR="00E027A6" w:rsidRPr="007D7F01">
        <w:t xml:space="preserve">particularly </w:t>
      </w:r>
      <w:r w:rsidR="001016B5" w:rsidRPr="007D7F01">
        <w:t xml:space="preserve">in the </w:t>
      </w:r>
      <w:r w:rsidR="00104675" w:rsidRPr="007D7F01">
        <w:t xml:space="preserve">context of the </w:t>
      </w:r>
      <w:r w:rsidR="001016B5" w:rsidRPr="007D7F01">
        <w:t>World Value</w:t>
      </w:r>
      <w:r w:rsidR="00C559CA" w:rsidRPr="007D7F01">
        <w:t>s</w:t>
      </w:r>
      <w:r w:rsidR="001016B5" w:rsidRPr="007D7F01">
        <w:t xml:space="preserve"> </w:t>
      </w:r>
      <w:r w:rsidR="00C559CA" w:rsidRPr="007D7F01">
        <w:t xml:space="preserve">Study </w:t>
      </w:r>
      <w:r w:rsidR="001016B5" w:rsidRPr="007D7F01">
        <w:t xml:space="preserve">and </w:t>
      </w:r>
      <w:r w:rsidR="00C559CA" w:rsidRPr="007D7F01">
        <w:t xml:space="preserve">the </w:t>
      </w:r>
      <w:r w:rsidR="001016B5" w:rsidRPr="007D7F01">
        <w:t>European Value</w:t>
      </w:r>
      <w:r w:rsidR="00C559CA" w:rsidRPr="007D7F01">
        <w:t>s</w:t>
      </w:r>
      <w:r w:rsidR="001016B5" w:rsidRPr="007D7F01">
        <w:t xml:space="preserve"> Survey. </w:t>
      </w:r>
    </w:p>
    <w:p w:rsidR="00BB7E52" w:rsidRPr="007D7F01" w:rsidRDefault="00BB7E52" w:rsidP="00DD0F47">
      <w:pPr>
        <w:pStyle w:val="Geenafstand"/>
        <w:spacing w:line="480" w:lineRule="auto"/>
      </w:pPr>
    </w:p>
    <w:p w:rsidR="00CB76F7" w:rsidRPr="007D7F01" w:rsidRDefault="000E0BC3" w:rsidP="00DD0F47">
      <w:pPr>
        <w:pStyle w:val="Geenafstand"/>
        <w:spacing w:line="480" w:lineRule="auto"/>
      </w:pPr>
      <w:r w:rsidRPr="007D7F01">
        <w:t>A</w:t>
      </w:r>
      <w:r w:rsidR="002B75D4" w:rsidRPr="007D7F01">
        <w:t xml:space="preserve">nother </w:t>
      </w:r>
      <w:r w:rsidRPr="007D7F01">
        <w:t>approach ha</w:t>
      </w:r>
      <w:r w:rsidR="009B7FAC" w:rsidRPr="007D7F01">
        <w:t>s</w:t>
      </w:r>
      <w:r w:rsidR="002B75D4" w:rsidRPr="007D7F01">
        <w:t xml:space="preserve"> </w:t>
      </w:r>
      <w:r w:rsidRPr="007D7F01">
        <w:t xml:space="preserve">been developed by Geert </w:t>
      </w:r>
      <w:r w:rsidR="00CB76F7" w:rsidRPr="007D7F01">
        <w:t>Hofstede</w:t>
      </w:r>
      <w:r w:rsidRPr="007D7F01">
        <w:t>, a Dutch sociologist who</w:t>
      </w:r>
      <w:r w:rsidR="00D5456F" w:rsidRPr="007D7F01">
        <w:t>,</w:t>
      </w:r>
      <w:r w:rsidRPr="007D7F01">
        <w:t xml:space="preserve"> on the basis of factor analysis of attitude survey</w:t>
      </w:r>
      <w:r w:rsidR="007A184A" w:rsidRPr="007D7F01">
        <w:t>s</w:t>
      </w:r>
      <w:r w:rsidRPr="007D7F01">
        <w:t xml:space="preserve"> among employees of the IBM company in 50 countries</w:t>
      </w:r>
      <w:r w:rsidR="00D5456F" w:rsidRPr="007D7F01">
        <w:t>,</w:t>
      </w:r>
      <w:r w:rsidRPr="007D7F01">
        <w:t xml:space="preserve"> initially identified 4 dimensions of national cultures: power distance (extent to which </w:t>
      </w:r>
      <w:r w:rsidR="00734078" w:rsidRPr="007D7F01">
        <w:t xml:space="preserve">the </w:t>
      </w:r>
      <w:r w:rsidRPr="007D7F01">
        <w:t xml:space="preserve">less powerful </w:t>
      </w:r>
      <w:r w:rsidR="00325D84" w:rsidRPr="007D7F01">
        <w:t>accept</w:t>
      </w:r>
      <w:r w:rsidRPr="007D7F01">
        <w:t xml:space="preserve"> that power is distributed unequally), individualism (emphasis on personal achievements and individual rights), uncertainty avoidance </w:t>
      </w:r>
      <w:r w:rsidR="008C41B6" w:rsidRPr="007D7F01">
        <w:t xml:space="preserve">(tendency to cope with anxiety by minimizing uncertainty and ambiguity), </w:t>
      </w:r>
      <w:r w:rsidR="003B2C03" w:rsidRPr="007D7F01">
        <w:t xml:space="preserve">and </w:t>
      </w:r>
      <w:r w:rsidRPr="007D7F01">
        <w:t>masculinity (</w:t>
      </w:r>
      <w:r w:rsidR="003B2C03" w:rsidRPr="007D7F01">
        <w:t xml:space="preserve">strict </w:t>
      </w:r>
      <w:r w:rsidR="008C41B6" w:rsidRPr="007D7F01">
        <w:t>division of emotional roles between the genders</w:t>
      </w:r>
      <w:r w:rsidRPr="007D7F01">
        <w:t xml:space="preserve"> </w:t>
      </w:r>
      <w:r w:rsidR="008C41B6" w:rsidRPr="007D7F01">
        <w:t xml:space="preserve">and emphasis on competitiveness and power) </w:t>
      </w:r>
      <w:r w:rsidR="008C41B6" w:rsidRPr="007D7F01">
        <w:fldChar w:fldCharType="begin"/>
      </w:r>
      <w:r w:rsidR="003E014B" w:rsidRPr="007D7F01">
        <w:instrText xml:space="preserve"> ADDIN EN.CITE &lt;EndNote&gt;&lt;Cite&gt;&lt;Author&gt;Hofstede&lt;/Author&gt;&lt;Year&gt;1980&lt;/Year&gt;&lt;RecNum&gt;26&lt;/RecNum&gt;&lt;DisplayText&gt;(Hofstede, 1980, 2001)&lt;/DisplayText&gt;&lt;record&gt;&lt;rec-number&gt;26&lt;/rec-number&gt;&lt;foreign-keys&gt;&lt;key app="EN" db-id="xzd0pearxetze3esvzlxf2vwafa099p0tpdf"&gt;26&lt;/key&gt;&lt;/foreign-keys&gt;&lt;ref-type name="Book"&gt;6&lt;/ref-type&gt;&lt;contributors&gt;&lt;authors&gt;&lt;author&gt;Hofstede, G.&lt;/author&gt;&lt;/authors&gt;&lt;/contributors&gt;&lt;titles&gt;&lt;title&gt;Culture&amp;apos;s consequences (First edition): International differences in work-related values&lt;/title&gt;&lt;/titles&gt;&lt;edition&gt;First&lt;/edition&gt;&lt;dates&gt;&lt;year&gt;1980&lt;/year&gt;&lt;/dates&gt;&lt;pub-location&gt;Beverly Hills&lt;/pub-location&gt;&lt;publisher&gt;Sage&lt;/publisher&gt;&lt;isbn&gt;0803913060&lt;/isbn&gt;&lt;urls&gt;&lt;/urls&gt;&lt;/record&gt;&lt;/Cite&gt;&lt;Cite&gt;&lt;Author&gt;Hofstede&lt;/Author&gt;&lt;Year&gt;2001&lt;/Year&gt;&lt;RecNum&gt;44&lt;/RecNum&gt;&lt;record&gt;&lt;rec-number&gt;44&lt;/rec-number&gt;&lt;foreign-keys&gt;&lt;key app="EN" db-id="xzd0pearxetze3esvzlxf2vwafa099p0tpdf"&gt;44&lt;/key&gt;&lt;/foreign-keys&gt;&lt;ref-type name="Book"&gt;6&lt;/ref-type&gt;&lt;contributors&gt;&lt;authors&gt;&lt;author&gt;Hofstede, G.&lt;/author&gt;&lt;/authors&gt;&lt;/contributors&gt;&lt;titles&gt;&lt;title&gt;Culture&amp;apos;s consequences (Second edition). Comparing values, behaviors, institutions, and organizations across nations.&lt;/title&gt;&lt;/titles&gt;&lt;edition&gt;Second&lt;/edition&gt;&lt;dates&gt;&lt;year&gt;2001&lt;/year&gt;&lt;/dates&gt;&lt;pub-location&gt;Thousand Oaks etc.&lt;/pub-location&gt;&lt;publisher&gt;Sage Publications&lt;/publisher&gt;&lt;urls&gt;&lt;/urls&gt;&lt;/record&gt;&lt;/Cite&gt;&lt;/EndNote&gt;</w:instrText>
      </w:r>
      <w:r w:rsidR="008C41B6" w:rsidRPr="007D7F01">
        <w:fldChar w:fldCharType="separate"/>
      </w:r>
      <w:r w:rsidR="003E014B" w:rsidRPr="007D7F01">
        <w:rPr>
          <w:noProof/>
        </w:rPr>
        <w:t>(</w:t>
      </w:r>
      <w:hyperlink w:anchor="_ENREF_20" w:tooltip="Hofstede, 1980 #26" w:history="1">
        <w:r w:rsidR="007A46D2" w:rsidRPr="007D7F01">
          <w:rPr>
            <w:noProof/>
          </w:rPr>
          <w:t>Hofstede, 1980</w:t>
        </w:r>
      </w:hyperlink>
      <w:r w:rsidR="003E014B" w:rsidRPr="007D7F01">
        <w:rPr>
          <w:noProof/>
        </w:rPr>
        <w:t xml:space="preserve">, </w:t>
      </w:r>
      <w:hyperlink w:anchor="_ENREF_21" w:tooltip="Hofstede, 2001 #44" w:history="1">
        <w:r w:rsidR="007A46D2" w:rsidRPr="007D7F01">
          <w:rPr>
            <w:noProof/>
          </w:rPr>
          <w:t>2001</w:t>
        </w:r>
      </w:hyperlink>
      <w:r w:rsidR="003E014B" w:rsidRPr="007D7F01">
        <w:rPr>
          <w:noProof/>
        </w:rPr>
        <w:t>)</w:t>
      </w:r>
      <w:r w:rsidR="008C41B6" w:rsidRPr="007D7F01">
        <w:fldChar w:fldCharType="end"/>
      </w:r>
      <w:r w:rsidR="008C41B6" w:rsidRPr="007D7F01">
        <w:t xml:space="preserve">. </w:t>
      </w:r>
      <w:r w:rsidR="00CB76F7" w:rsidRPr="007D7F01">
        <w:t xml:space="preserve"> </w:t>
      </w:r>
      <w:r w:rsidR="008C41B6" w:rsidRPr="007D7F01">
        <w:t xml:space="preserve">These results were </w:t>
      </w:r>
      <w:r w:rsidR="003B2C03" w:rsidRPr="007D7F01">
        <w:t xml:space="preserve">later </w:t>
      </w:r>
      <w:r w:rsidR="008C41B6" w:rsidRPr="007D7F01">
        <w:t xml:space="preserve">confirmed in other populations, </w:t>
      </w:r>
      <w:r w:rsidR="00325D84" w:rsidRPr="007D7F01">
        <w:t>but</w:t>
      </w:r>
      <w:r w:rsidR="008C41B6" w:rsidRPr="007D7F01">
        <w:t xml:space="preserve"> analyses </w:t>
      </w:r>
      <w:r w:rsidR="003B2C03" w:rsidRPr="007D7F01">
        <w:t xml:space="preserve">of data from </w:t>
      </w:r>
      <w:r w:rsidR="00B310F4" w:rsidRPr="007D7F01">
        <w:t xml:space="preserve">national values surveys </w:t>
      </w:r>
      <w:r w:rsidR="003B2C03" w:rsidRPr="007D7F01">
        <w:t xml:space="preserve">have </w:t>
      </w:r>
      <w:r w:rsidR="008C41B6" w:rsidRPr="007D7F01">
        <w:t>revealed two additional dimensions: long-term orientation (importance attached to the future and emphasis on persistence</w:t>
      </w:r>
      <w:r w:rsidR="00B310F4" w:rsidRPr="007D7F01">
        <w:t xml:space="preserve"> and </w:t>
      </w:r>
      <w:r w:rsidR="008C41B6" w:rsidRPr="007D7F01">
        <w:t>saving)</w:t>
      </w:r>
      <w:r w:rsidR="003B2C03" w:rsidRPr="007D7F01">
        <w:fldChar w:fldCharType="begin"/>
      </w:r>
      <w:r w:rsidR="003E014B" w:rsidRPr="007D7F01">
        <w:instrText xml:space="preserve"> ADDIN EN.CITE &lt;EndNote&gt;&lt;Cite&gt;&lt;Author&gt;Minkov&lt;/Author&gt;&lt;Year&gt;2007&lt;/Year&gt;&lt;RecNum&gt;28&lt;/RecNum&gt;&lt;DisplayText&gt;(Hofstede, 2001; Minkov, 2007)&lt;/DisplayText&gt;&lt;record&gt;&lt;rec-number&gt;28&lt;/rec-number&gt;&lt;foreign-keys&gt;&lt;key app="EN" db-id="xzd0pearxetze3esvzlxf2vwafa099p0tpdf"&gt;28&lt;/key&gt;&lt;/foreign-keys&gt;&lt;ref-type name="Book"&gt;6&lt;/ref-type&gt;&lt;contributors&gt;&lt;authors&gt;&lt;author&gt;Minkov, M.&lt;/author&gt;&lt;/authors&gt;&lt;/contributors&gt;&lt;titles&gt;&lt;title&gt;What makes us different and similar: A new interpretation of the World Values Survey and other cross-cultural data&lt;/title&gt;&lt;/titles&gt;&lt;dates&gt;&lt;year&gt;2007&lt;/year&gt;&lt;/dates&gt;&lt;pub-location&gt;Sofia (Bulgaria)&lt;/pub-location&gt;&lt;publisher&gt;Klasika y Stil Publishing House&lt;/publisher&gt;&lt;isbn&gt;9543270236&lt;/isbn&gt;&lt;urls&gt;&lt;/urls&gt;&lt;/record&gt;&lt;/Cite&gt;&lt;Cite&gt;&lt;Author&gt;Hofstede&lt;/Author&gt;&lt;Year&gt;2001&lt;/Year&gt;&lt;RecNum&gt;44&lt;/RecNum&gt;&lt;record&gt;&lt;rec-number&gt;44&lt;/rec-number&gt;&lt;foreign-keys&gt;&lt;key app="EN" db-id="xzd0pearxetze3esvzlxf2vwafa099p0tpdf"&gt;44&lt;/key&gt;&lt;/foreign-keys&gt;&lt;ref-type name="Book"&gt;6&lt;/ref-type&gt;&lt;contributors&gt;&lt;authors&gt;&lt;author&gt;Hofstede, G.&lt;/author&gt;&lt;/authors&gt;&lt;/contributors&gt;&lt;titles&gt;&lt;title&gt;Culture&amp;apos;s consequences (Second edition). Comparing values, behaviors, institutions, and organizations across nations.&lt;/title&gt;&lt;/titles&gt;&lt;edition&gt;Second&lt;/edition&gt;&lt;dates&gt;&lt;year&gt;2001&lt;/year&gt;&lt;/dates&gt;&lt;pub-location&gt;Thousand Oaks etc.&lt;/pub-location&gt;&lt;publisher&gt;Sage Publications&lt;/publisher&gt;&lt;urls&gt;&lt;/urls&gt;&lt;/record&gt;&lt;/Cite&gt;&lt;/EndNote&gt;</w:instrText>
      </w:r>
      <w:r w:rsidR="003B2C03" w:rsidRPr="007D7F01">
        <w:fldChar w:fldCharType="separate"/>
      </w:r>
      <w:r w:rsidR="003E014B" w:rsidRPr="007D7F01">
        <w:rPr>
          <w:noProof/>
        </w:rPr>
        <w:t>(</w:t>
      </w:r>
      <w:hyperlink w:anchor="_ENREF_21" w:tooltip="Hofstede, 2001 #44" w:history="1">
        <w:r w:rsidR="007A46D2" w:rsidRPr="007D7F01">
          <w:rPr>
            <w:noProof/>
          </w:rPr>
          <w:t>Hofstede, 2001</w:t>
        </w:r>
      </w:hyperlink>
      <w:r w:rsidR="003E014B" w:rsidRPr="007D7F01">
        <w:rPr>
          <w:noProof/>
        </w:rPr>
        <w:t xml:space="preserve">; </w:t>
      </w:r>
      <w:hyperlink w:anchor="_ENREF_54" w:tooltip="Minkov, 2007 #28" w:history="1">
        <w:r w:rsidR="007A46D2" w:rsidRPr="007D7F01">
          <w:rPr>
            <w:noProof/>
          </w:rPr>
          <w:t>Minkov, 2007</w:t>
        </w:r>
      </w:hyperlink>
      <w:r w:rsidR="003E014B" w:rsidRPr="007D7F01">
        <w:rPr>
          <w:noProof/>
        </w:rPr>
        <w:t>)</w:t>
      </w:r>
      <w:r w:rsidR="003B2C03" w:rsidRPr="007D7F01">
        <w:fldChar w:fldCharType="end"/>
      </w:r>
      <w:r w:rsidR="008C41B6" w:rsidRPr="007D7F01">
        <w:t xml:space="preserve"> and indulgence (</w:t>
      </w:r>
      <w:r w:rsidR="00FA716A" w:rsidRPr="007D7F01">
        <w:t>emphasis on gratification of natural human drives related to enjoying life)</w:t>
      </w:r>
      <w:r w:rsidR="00535082" w:rsidRPr="007D7F01">
        <w:t xml:space="preserve"> </w:t>
      </w:r>
      <w:r w:rsidR="00535082" w:rsidRPr="007D7F01">
        <w:fldChar w:fldCharType="begin"/>
      </w:r>
      <w:r w:rsidR="003E014B" w:rsidRPr="007D7F01">
        <w:instrText xml:space="preserve"> ADDIN EN.CITE &lt;EndNote&gt;&lt;Cite&gt;&lt;Author&gt;Hofstede&lt;/Author&gt;&lt;Year&gt;2010&lt;/Year&gt;&lt;RecNum&gt;29&lt;/RecNum&gt;&lt;DisplayText&gt;(Hofstede, Hofstede, &amp;amp; Minkov, 2010)&lt;/DisplayText&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00535082" w:rsidRPr="007D7F01">
        <w:fldChar w:fldCharType="separate"/>
      </w:r>
      <w:r w:rsidR="003E014B" w:rsidRPr="007D7F01">
        <w:rPr>
          <w:noProof/>
        </w:rPr>
        <w:t>(</w:t>
      </w:r>
      <w:hyperlink w:anchor="_ENREF_22" w:tooltip="Hofstede, 2010 #29" w:history="1">
        <w:r w:rsidR="007A46D2" w:rsidRPr="007D7F01">
          <w:rPr>
            <w:noProof/>
          </w:rPr>
          <w:t>Hofstede, Hofstede, &amp; Minkov, 2010</w:t>
        </w:r>
      </w:hyperlink>
      <w:r w:rsidR="003E014B" w:rsidRPr="007D7F01">
        <w:rPr>
          <w:noProof/>
        </w:rPr>
        <w:t>)</w:t>
      </w:r>
      <w:r w:rsidR="00535082" w:rsidRPr="007D7F01">
        <w:fldChar w:fldCharType="end"/>
      </w:r>
      <w:r w:rsidR="00FA716A" w:rsidRPr="007D7F01">
        <w:t xml:space="preserve">. </w:t>
      </w:r>
      <w:r w:rsidR="00535082" w:rsidRPr="007D7F01">
        <w:t xml:space="preserve"> </w:t>
      </w:r>
      <w:r w:rsidR="00BB013B" w:rsidRPr="007D7F01">
        <w:t xml:space="preserve">The latter scale emerged from an analysis of Inglehart’s  ‘self-expression’ dimension, which appeared to contain two different subdimensions, one corresponding to </w:t>
      </w:r>
      <w:r w:rsidR="00783A25" w:rsidRPr="007D7F01">
        <w:t xml:space="preserve">Hofstede’s </w:t>
      </w:r>
      <w:r w:rsidR="00BB013B" w:rsidRPr="007D7F01">
        <w:t>‘individualism’, the other to th</w:t>
      </w:r>
      <w:r w:rsidR="00B310F4" w:rsidRPr="007D7F01">
        <w:t>is</w:t>
      </w:r>
      <w:r w:rsidR="00BB013B" w:rsidRPr="007D7F01">
        <w:t xml:space="preserve"> newly coined ‘indulgence’</w:t>
      </w:r>
      <w:r w:rsidR="0080085C" w:rsidRPr="007D7F01">
        <w:t xml:space="preserve"> </w:t>
      </w:r>
      <w:r w:rsidR="0080085C" w:rsidRPr="007D7F01">
        <w:fldChar w:fldCharType="begin"/>
      </w:r>
      <w:r w:rsidR="003E014B" w:rsidRPr="007D7F01">
        <w:instrText xml:space="preserve"> ADDIN EN.CITE &lt;EndNote&gt;&lt;Cite&gt;&lt;Author&gt;Minkov&lt;/Author&gt;&lt;Year&gt;2009&lt;/Year&gt;&lt;RecNum&gt;52&lt;/RecNum&gt;&lt;DisplayText&gt;(Minkov, 2009)&lt;/DisplayText&gt;&lt;record&gt;&lt;rec-number&gt;52&lt;/rec-number&gt;&lt;foreign-keys&gt;&lt;key app="EN" db-id="xzd0pearxetze3esvzlxf2vwafa099p0tpdf"&gt;52&lt;/key&gt;&lt;/foreign-keys&gt;&lt;ref-type name="Journal Article"&gt;17&lt;/ref-type&gt;&lt;contributors&gt;&lt;authors&gt;&lt;author&gt;Minkov, M.&lt;/author&gt;&lt;/authors&gt;&lt;/contributors&gt;&lt;titles&gt;&lt;title&gt;Predictors of differences in subjective well-being across 97 nations&lt;/title&gt;&lt;secondary-title&gt;Cross-Cultural Research&lt;/secondary-title&gt;&lt;/titles&gt;&lt;periodical&gt;&lt;full-title&gt;Cross-Cultural Research&lt;/full-title&gt;&lt;/periodical&gt;&lt;pages&gt;152-179&lt;/pages&gt;&lt;volume&gt;43&lt;/volume&gt;&lt;number&gt;2&lt;/number&gt;&lt;dates&gt;&lt;year&gt;2009&lt;/year&gt;&lt;/dates&gt;&lt;isbn&gt;1069-3971&lt;/isbn&gt;&lt;urls&gt;&lt;/urls&gt;&lt;/record&gt;&lt;/Cite&gt;&lt;/EndNote&gt;</w:instrText>
      </w:r>
      <w:r w:rsidR="0080085C" w:rsidRPr="007D7F01">
        <w:fldChar w:fldCharType="separate"/>
      </w:r>
      <w:r w:rsidR="003E014B" w:rsidRPr="007D7F01">
        <w:rPr>
          <w:noProof/>
        </w:rPr>
        <w:t>(</w:t>
      </w:r>
      <w:hyperlink w:anchor="_ENREF_55" w:tooltip="Minkov, 2009 #52" w:history="1">
        <w:r w:rsidR="007A46D2" w:rsidRPr="007D7F01">
          <w:rPr>
            <w:noProof/>
          </w:rPr>
          <w:t>Minkov, 2009</w:t>
        </w:r>
      </w:hyperlink>
      <w:r w:rsidR="003E014B" w:rsidRPr="007D7F01">
        <w:rPr>
          <w:noProof/>
        </w:rPr>
        <w:t>)</w:t>
      </w:r>
      <w:r w:rsidR="0080085C" w:rsidRPr="007D7F01">
        <w:fldChar w:fldCharType="end"/>
      </w:r>
      <w:r w:rsidR="00BB013B" w:rsidRPr="007D7F01">
        <w:t xml:space="preserve">. </w:t>
      </w:r>
      <w:r w:rsidR="00535082" w:rsidRPr="007D7F01">
        <w:t xml:space="preserve">Important variations </w:t>
      </w:r>
      <w:r w:rsidR="00BC1C38" w:rsidRPr="007D7F01">
        <w:t xml:space="preserve">between countries, also within Europe, </w:t>
      </w:r>
      <w:r w:rsidR="00535082" w:rsidRPr="007D7F01">
        <w:t xml:space="preserve">on </w:t>
      </w:r>
      <w:r w:rsidR="0080085C" w:rsidRPr="007D7F01">
        <w:t xml:space="preserve">Hofstede’s </w:t>
      </w:r>
      <w:r w:rsidR="00535082" w:rsidRPr="007D7F01">
        <w:t xml:space="preserve">dimensions have been documented </w:t>
      </w:r>
      <w:r w:rsidR="00B023E3" w:rsidRPr="007D7F01">
        <w:fldChar w:fldCharType="begin"/>
      </w:r>
      <w:r w:rsidR="003E014B" w:rsidRPr="007D7F01">
        <w:instrText xml:space="preserve"> ADDIN EN.CITE &lt;EndNote&gt;&lt;Cite&gt;&lt;Author&gt;Hofstede&lt;/Author&gt;&lt;Year&gt;1980&lt;/Year&gt;&lt;RecNum&gt;26&lt;/RecNum&gt;&lt;DisplayText&gt;(Hofstede, 1980, 2001; Hofstede et al., 2010)&lt;/DisplayText&gt;&lt;record&gt;&lt;rec-number&gt;26&lt;/rec-number&gt;&lt;foreign-keys&gt;&lt;key app="EN" db-id="xzd0pearxetze3esvzlxf2vwafa099p0tpdf"&gt;26&lt;/key&gt;&lt;/foreign-keys&gt;&lt;ref-type name="Book"&gt;6&lt;/ref-type&gt;&lt;contributors&gt;&lt;authors&gt;&lt;author&gt;Hofstede, G.&lt;/author&gt;&lt;/authors&gt;&lt;/contributors&gt;&lt;titles&gt;&lt;title&gt;Culture&amp;apos;s consequences (First edition): International differences in work-related values&lt;/title&gt;&lt;/titles&gt;&lt;edition&gt;First&lt;/edition&gt;&lt;dates&gt;&lt;year&gt;1980&lt;/year&gt;&lt;/dates&gt;&lt;pub-location&gt;Beverly Hills&lt;/pub-location&gt;&lt;publisher&gt;Sage&lt;/publisher&gt;&lt;isbn&gt;0803913060&lt;/isbn&gt;&lt;urls&gt;&lt;/urls&gt;&lt;/record&gt;&lt;/Cite&gt;&lt;Cite&gt;&lt;Author&gt;Hofstede&lt;/Author&gt;&lt;Year&gt;2001&lt;/Year&gt;&lt;RecNum&gt;44&lt;/RecNum&gt;&lt;record&gt;&lt;rec-number&gt;44&lt;/rec-number&gt;&lt;foreign-keys&gt;&lt;key app="EN" db-id="xzd0pearxetze3esvzlxf2vwafa099p0tpdf"&gt;44&lt;/key&gt;&lt;/foreign-keys&gt;&lt;ref-type name="Book"&gt;6&lt;/ref-type&gt;&lt;contributors&gt;&lt;authors&gt;&lt;author&gt;Hofstede, G.&lt;/author&gt;&lt;/authors&gt;&lt;/contributors&gt;&lt;titles&gt;&lt;title&gt;Culture&amp;apos;s consequences (Second edition). Comparing values, behaviors, institutions, and organizations across nations.&lt;/title&gt;&lt;/titles&gt;&lt;edition&gt;Second&lt;/edition&gt;&lt;dates&gt;&lt;year&gt;2001&lt;/year&gt;&lt;/dates&gt;&lt;pub-location&gt;Thousand Oaks etc.&lt;/pub-location&gt;&lt;publisher&gt;Sage Publications&lt;/publisher&gt;&lt;urls&gt;&lt;/urls&gt;&lt;/record&gt;&lt;/Cite&gt;&lt;Cite&gt;&lt;Author&gt;Hofstede&lt;/Author&gt;&lt;Year&gt;2010&lt;/Year&gt;&lt;RecNum&gt;29&lt;/RecNum&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00B023E3" w:rsidRPr="007D7F01">
        <w:fldChar w:fldCharType="separate"/>
      </w:r>
      <w:r w:rsidR="003E014B" w:rsidRPr="007D7F01">
        <w:rPr>
          <w:noProof/>
        </w:rPr>
        <w:t>(</w:t>
      </w:r>
      <w:hyperlink w:anchor="_ENREF_20" w:tooltip="Hofstede, 1980 #26" w:history="1">
        <w:r w:rsidR="007A46D2" w:rsidRPr="007D7F01">
          <w:rPr>
            <w:noProof/>
          </w:rPr>
          <w:t>Hofstede, 1980</w:t>
        </w:r>
      </w:hyperlink>
      <w:r w:rsidR="003E014B" w:rsidRPr="007D7F01">
        <w:rPr>
          <w:noProof/>
        </w:rPr>
        <w:t xml:space="preserve">, </w:t>
      </w:r>
      <w:hyperlink w:anchor="_ENREF_21" w:tooltip="Hofstede, 2001 #44" w:history="1">
        <w:r w:rsidR="007A46D2" w:rsidRPr="007D7F01">
          <w:rPr>
            <w:noProof/>
          </w:rPr>
          <w:t>2001</w:t>
        </w:r>
      </w:hyperlink>
      <w:r w:rsidR="003E014B" w:rsidRPr="007D7F01">
        <w:rPr>
          <w:noProof/>
        </w:rPr>
        <w:t xml:space="preserve">; </w:t>
      </w:r>
      <w:hyperlink w:anchor="_ENREF_22" w:tooltip="Hofstede, 2010 #29" w:history="1">
        <w:r w:rsidR="007A46D2" w:rsidRPr="007D7F01">
          <w:rPr>
            <w:noProof/>
          </w:rPr>
          <w:t>Hofstede et al., 2010</w:t>
        </w:r>
      </w:hyperlink>
      <w:r w:rsidR="003E014B" w:rsidRPr="007D7F01">
        <w:rPr>
          <w:noProof/>
        </w:rPr>
        <w:t>)</w:t>
      </w:r>
      <w:r w:rsidR="00B023E3" w:rsidRPr="007D7F01">
        <w:fldChar w:fldCharType="end"/>
      </w:r>
      <w:r w:rsidR="00D74FBF" w:rsidRPr="007D7F01">
        <w:t>.</w:t>
      </w:r>
    </w:p>
    <w:p w:rsidR="007D1D19" w:rsidRPr="007D7F01" w:rsidRDefault="007D1D19" w:rsidP="00DD0F47">
      <w:pPr>
        <w:pStyle w:val="Geenafstand"/>
        <w:spacing w:line="480" w:lineRule="auto"/>
      </w:pPr>
    </w:p>
    <w:p w:rsidR="00C6257F" w:rsidRPr="007D7F01" w:rsidRDefault="00591F25" w:rsidP="00DD0F47">
      <w:pPr>
        <w:pStyle w:val="Geenafstand"/>
        <w:spacing w:line="480" w:lineRule="auto"/>
      </w:pPr>
      <w:r w:rsidRPr="007D7F01">
        <w:lastRenderedPageBreak/>
        <w:t xml:space="preserve">A </w:t>
      </w:r>
      <w:r w:rsidR="00C6257F" w:rsidRPr="007D7F01">
        <w:t xml:space="preserve">third approach is that </w:t>
      </w:r>
      <w:r w:rsidR="009706E9" w:rsidRPr="007D7F01">
        <w:t xml:space="preserve">developed by </w:t>
      </w:r>
      <w:r w:rsidR="00C6257F" w:rsidRPr="007D7F01">
        <w:t>Sh</w:t>
      </w:r>
      <w:r w:rsidR="009B7FAC" w:rsidRPr="007D7F01">
        <w:t xml:space="preserve">alom </w:t>
      </w:r>
      <w:r w:rsidR="00C6257F" w:rsidRPr="007D7F01">
        <w:t>Schwartz, an American-Israeli social psychologist</w:t>
      </w:r>
      <w:r w:rsidR="009706E9" w:rsidRPr="007D7F01">
        <w:t>. O</w:t>
      </w:r>
      <w:r w:rsidR="0081776E" w:rsidRPr="007D7F01">
        <w:t xml:space="preserve">n the basis of a </w:t>
      </w:r>
      <w:r w:rsidR="00C6257F" w:rsidRPr="007D7F01">
        <w:t xml:space="preserve">theory of basic human </w:t>
      </w:r>
      <w:r w:rsidR="009706E9" w:rsidRPr="007D7F01">
        <w:t xml:space="preserve">needs, and of surveys measuring the priority attached to items within each of these </w:t>
      </w:r>
      <w:r w:rsidR="00D5456F" w:rsidRPr="007D7F01">
        <w:t xml:space="preserve">needs </w:t>
      </w:r>
      <w:r w:rsidR="009706E9" w:rsidRPr="007D7F01">
        <w:t xml:space="preserve">domains, he </w:t>
      </w:r>
      <w:r w:rsidR="0081776E" w:rsidRPr="007D7F01">
        <w:t xml:space="preserve">proposed seven </w:t>
      </w:r>
      <w:r w:rsidR="009706E9" w:rsidRPr="007D7F01">
        <w:t>cultural orientations</w:t>
      </w:r>
      <w:r w:rsidR="005E380D" w:rsidRPr="007D7F01">
        <w:t xml:space="preserve">. These are </w:t>
      </w:r>
      <w:r w:rsidR="000D4320" w:rsidRPr="007D7F01">
        <w:t>‘</w:t>
      </w:r>
      <w:r w:rsidR="009706E9" w:rsidRPr="007D7F01">
        <w:t>affective autonomy</w:t>
      </w:r>
      <w:r w:rsidR="000D4320" w:rsidRPr="007D7F01">
        <w:t>’</w:t>
      </w:r>
      <w:r w:rsidR="005E380D" w:rsidRPr="007D7F01">
        <w:t xml:space="preserve"> (emphasis on the desirability of individuals independently pursuing pleasure and other positive experiences)</w:t>
      </w:r>
      <w:r w:rsidR="00BC1C38" w:rsidRPr="007D7F01">
        <w:t xml:space="preserve">, </w:t>
      </w:r>
      <w:r w:rsidR="000D4320" w:rsidRPr="007D7F01">
        <w:t>‘</w:t>
      </w:r>
      <w:r w:rsidR="009706E9" w:rsidRPr="007D7F01">
        <w:t>intellectual autonomy</w:t>
      </w:r>
      <w:r w:rsidR="000D4320" w:rsidRPr="007D7F01">
        <w:t>’</w:t>
      </w:r>
      <w:r w:rsidR="005E380D" w:rsidRPr="007D7F01">
        <w:t xml:space="preserve"> (desirability of individuals independently pursuing their own ideas)</w:t>
      </w:r>
      <w:r w:rsidR="00D5456F" w:rsidRPr="007D7F01">
        <w:t>,</w:t>
      </w:r>
      <w:r w:rsidR="005E380D" w:rsidRPr="007D7F01">
        <w:t xml:space="preserve"> </w:t>
      </w:r>
      <w:r w:rsidR="000D4320" w:rsidRPr="007D7F01">
        <w:t>‘</w:t>
      </w:r>
      <w:r w:rsidR="009706E9" w:rsidRPr="007D7F01">
        <w:t>embeddedness</w:t>
      </w:r>
      <w:r w:rsidR="000D4320" w:rsidRPr="007D7F01">
        <w:t>’</w:t>
      </w:r>
      <w:r w:rsidR="005E380D" w:rsidRPr="007D7F01">
        <w:t xml:space="preserve"> (or conservatism; importance of maintaining the social order)</w:t>
      </w:r>
      <w:r w:rsidR="00BC1C38" w:rsidRPr="007D7F01">
        <w:t xml:space="preserve">, </w:t>
      </w:r>
      <w:r w:rsidR="000D4320" w:rsidRPr="007D7F01">
        <w:t>‘</w:t>
      </w:r>
      <w:r w:rsidR="009706E9" w:rsidRPr="007D7F01">
        <w:t>egalitarianism</w:t>
      </w:r>
      <w:r w:rsidR="000D4320" w:rsidRPr="007D7F01">
        <w:t>’</w:t>
      </w:r>
      <w:r w:rsidR="005E380D" w:rsidRPr="007D7F01">
        <w:t xml:space="preserve"> (importance of transcending self-interest and promoting the welfare of others)</w:t>
      </w:r>
      <w:r w:rsidR="00D5456F" w:rsidRPr="007D7F01">
        <w:t>,</w:t>
      </w:r>
      <w:r w:rsidR="005E380D" w:rsidRPr="007D7F01">
        <w:t xml:space="preserve"> </w:t>
      </w:r>
      <w:r w:rsidR="000D4320" w:rsidRPr="007D7F01">
        <w:t>‘</w:t>
      </w:r>
      <w:r w:rsidR="009706E9" w:rsidRPr="007D7F01">
        <w:t>hierarchy</w:t>
      </w:r>
      <w:r w:rsidR="000D4320" w:rsidRPr="007D7F01">
        <w:t>’</w:t>
      </w:r>
      <w:r w:rsidR="005E380D" w:rsidRPr="007D7F01">
        <w:t xml:space="preserve"> (legitimacy of an unequal distribution of power and resources)</w:t>
      </w:r>
      <w:r w:rsidR="00BC1C38" w:rsidRPr="007D7F01">
        <w:t xml:space="preserve">, </w:t>
      </w:r>
      <w:r w:rsidR="000D4320" w:rsidRPr="007D7F01">
        <w:t>‘</w:t>
      </w:r>
      <w:r w:rsidR="009706E9" w:rsidRPr="007D7F01">
        <w:t>harmony</w:t>
      </w:r>
      <w:r w:rsidR="000D4320" w:rsidRPr="007D7F01">
        <w:t>’</w:t>
      </w:r>
      <w:r w:rsidR="005E380D" w:rsidRPr="007D7F01">
        <w:t xml:space="preserve"> (fitting harmoniously into the environment)</w:t>
      </w:r>
      <w:r w:rsidR="00D5456F" w:rsidRPr="007D7F01">
        <w:t>,</w:t>
      </w:r>
      <w:r w:rsidR="005E380D" w:rsidRPr="007D7F01">
        <w:t xml:space="preserve"> </w:t>
      </w:r>
      <w:r w:rsidR="00BC1C38" w:rsidRPr="007D7F01">
        <w:t xml:space="preserve">and </w:t>
      </w:r>
      <w:r w:rsidR="000D4320" w:rsidRPr="007D7F01">
        <w:t>‘</w:t>
      </w:r>
      <w:r w:rsidR="009706E9" w:rsidRPr="007D7F01">
        <w:t>mastery</w:t>
      </w:r>
      <w:r w:rsidR="000D4320" w:rsidRPr="007D7F01">
        <w:t>’</w:t>
      </w:r>
      <w:r w:rsidR="0081776E" w:rsidRPr="007D7F01">
        <w:t xml:space="preserve"> </w:t>
      </w:r>
      <w:r w:rsidR="005E380D" w:rsidRPr="007D7F01">
        <w:t xml:space="preserve">(getting ahead through active self-assertion) </w:t>
      </w:r>
      <w:r w:rsidR="0081776E" w:rsidRPr="007D7F01">
        <w:fldChar w:fldCharType="begin">
          <w:fldData xml:space="preserve">PEVuZE5vdGU+PENpdGU+PEF1dGhvcj5TY2h3YXJ0ejwvQXV0aG9yPjxZZWFyPjE5OTQ8L1llYXI+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</w:fldData>
        </w:fldChar>
      </w:r>
      <w:r w:rsidR="003E014B" w:rsidRPr="007D7F01">
        <w:instrText xml:space="preserve"> ADDIN EN.CITE </w:instrText>
      </w:r>
      <w:r w:rsidR="003E014B" w:rsidRPr="007D7F01">
        <w:fldChar w:fldCharType="begin">
          <w:fldData xml:space="preserve">PEVuZE5vdGU+PENpdGU+PEF1dGhvcj5TY2h3YXJ0ejwvQXV0aG9yPjxZZWFyPjE5OTQ8L1llYXI+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</w:fldData>
        </w:fldChar>
      </w:r>
      <w:r w:rsidR="003E014B" w:rsidRPr="007D7F01">
        <w:instrText xml:space="preserve"> ADDIN EN.CITE.DATA </w:instrText>
      </w:r>
      <w:r w:rsidR="003E014B" w:rsidRPr="007D7F01">
        <w:fldChar w:fldCharType="end"/>
      </w:r>
      <w:r w:rsidR="0081776E" w:rsidRPr="007D7F01">
        <w:fldChar w:fldCharType="separate"/>
      </w:r>
      <w:r w:rsidR="003E014B" w:rsidRPr="007D7F01">
        <w:rPr>
          <w:noProof/>
        </w:rPr>
        <w:t>(</w:t>
      </w:r>
      <w:hyperlink w:anchor="_ENREF_65" w:tooltip="Schwartz, 1994 #21" w:history="1">
        <w:r w:rsidR="007A46D2" w:rsidRPr="007D7F01">
          <w:rPr>
            <w:noProof/>
          </w:rPr>
          <w:t>Schwartz, 1994</w:t>
        </w:r>
      </w:hyperlink>
      <w:r w:rsidR="003E014B" w:rsidRPr="007D7F01">
        <w:rPr>
          <w:noProof/>
        </w:rPr>
        <w:t xml:space="preserve">, </w:t>
      </w:r>
      <w:hyperlink w:anchor="_ENREF_66" w:tooltip="Schwartz, 1999 #23" w:history="1">
        <w:r w:rsidR="007A46D2" w:rsidRPr="007D7F01">
          <w:rPr>
            <w:noProof/>
          </w:rPr>
          <w:t>1999</w:t>
        </w:r>
      </w:hyperlink>
      <w:r w:rsidR="003E014B" w:rsidRPr="007D7F01">
        <w:rPr>
          <w:noProof/>
        </w:rPr>
        <w:t xml:space="preserve">, </w:t>
      </w:r>
      <w:hyperlink w:anchor="_ENREF_67" w:tooltip="Schwartz, 2006 #22" w:history="1">
        <w:r w:rsidR="007A46D2" w:rsidRPr="007D7F01">
          <w:rPr>
            <w:noProof/>
          </w:rPr>
          <w:t>2006</w:t>
        </w:r>
      </w:hyperlink>
      <w:r w:rsidR="003E014B" w:rsidRPr="007D7F01">
        <w:rPr>
          <w:noProof/>
        </w:rPr>
        <w:t>)</w:t>
      </w:r>
      <w:r w:rsidR="0081776E" w:rsidRPr="007D7F01">
        <w:fldChar w:fldCharType="end"/>
      </w:r>
      <w:r w:rsidR="005E380D" w:rsidRPr="007D7F01">
        <w:t xml:space="preserve">. </w:t>
      </w:r>
      <w:r w:rsidR="0081776E" w:rsidRPr="007D7F01">
        <w:t xml:space="preserve"> </w:t>
      </w:r>
      <w:r w:rsidR="00C6257F" w:rsidRPr="007D7F01">
        <w:t xml:space="preserve">Originally measured in </w:t>
      </w:r>
      <w:r w:rsidR="009706E9" w:rsidRPr="007D7F01">
        <w:t xml:space="preserve">relatively </w:t>
      </w:r>
      <w:r w:rsidR="00C6257F" w:rsidRPr="007D7F01">
        <w:t xml:space="preserve">small </w:t>
      </w:r>
      <w:r w:rsidR="009706E9" w:rsidRPr="007D7F01">
        <w:t xml:space="preserve">and restricted </w:t>
      </w:r>
      <w:r w:rsidR="00C6257F" w:rsidRPr="007D7F01">
        <w:t xml:space="preserve">samples, </w:t>
      </w:r>
      <w:r w:rsidR="009706E9" w:rsidRPr="007D7F01">
        <w:t xml:space="preserve">particularly </w:t>
      </w:r>
      <w:r w:rsidR="00C6257F" w:rsidRPr="007D7F01">
        <w:t>students</w:t>
      </w:r>
      <w:r w:rsidR="009706E9" w:rsidRPr="007D7F01">
        <w:t xml:space="preserve"> and teachers</w:t>
      </w:r>
      <w:r w:rsidR="00C6257F" w:rsidRPr="007D7F01">
        <w:t xml:space="preserve">, </w:t>
      </w:r>
      <w:r w:rsidR="002C207C" w:rsidRPr="007D7F01">
        <w:t xml:space="preserve">questions capturing these dimensions are </w:t>
      </w:r>
      <w:r w:rsidR="00C6257F" w:rsidRPr="007D7F01">
        <w:t xml:space="preserve">now also included in the European Social Survey </w:t>
      </w:r>
      <w:r w:rsidR="002C207C" w:rsidRPr="007D7F01">
        <w:fldChar w:fldCharType="begin"/>
      </w:r>
      <w:r w:rsidR="003E014B" w:rsidRPr="007D7F01">
        <w:instrText xml:space="preserve"> ADDIN EN.CITE &lt;EndNote&gt;&lt;Cite&gt;&lt;Author&gt;Davidov&lt;/Author&gt;&lt;Year&gt;2008&lt;/Year&gt;&lt;RecNum&gt;24&lt;/RecNum&gt;&lt;DisplayText&gt;(Davidov, Schmidt, &amp;amp; Schwartz, 2008)&lt;/DisplayText&gt;&lt;record&gt;&lt;rec-number&gt;24&lt;/rec-number&gt;&lt;foreign-keys&gt;&lt;key app="EN" db-id="xzd0pearxetze3esvzlxf2vwafa099p0tpdf"&gt;24&lt;/key&gt;&lt;/foreign-keys&gt;&lt;ref-type name="Journal Article"&gt;17&lt;/ref-type&gt;&lt;contributors&gt;&lt;authors&gt;&lt;author&gt;Davidov, E.&lt;/author&gt;&lt;author&gt;Schmidt, P.&lt;/author&gt;&lt;author&gt;Schwartz, S.H.&lt;/author&gt;&lt;/authors&gt;&lt;/contributors&gt;&lt;titles&gt;&lt;title&gt;Bringing values back in the adequacy of the European Social Survey to measure values in 20 countries&lt;/title&gt;&lt;secondary-title&gt;Public Opinion Quarterly&lt;/secondary-title&gt;&lt;/titles&gt;&lt;periodical&gt;&lt;full-title&gt;Public opinion quarterly&lt;/full-title&gt;&lt;/periodical&gt;&lt;pages&gt;420-445&lt;/pages&gt;&lt;volume&gt;72&lt;/volume&gt;&lt;number&gt;3&lt;/number&gt;&lt;dates&gt;&lt;year&gt;2008&lt;/year&gt;&lt;/dates&gt;&lt;isbn&gt;0033-362X&lt;/isbn&gt;&lt;urls&gt;&lt;/urls&gt;&lt;/record&gt;&lt;/Cite&gt;&lt;/EndNote&gt;</w:instrText>
      </w:r>
      <w:r w:rsidR="002C207C" w:rsidRPr="007D7F01">
        <w:fldChar w:fldCharType="separate"/>
      </w:r>
      <w:r w:rsidR="003E014B" w:rsidRPr="007D7F01">
        <w:rPr>
          <w:noProof/>
        </w:rPr>
        <w:t>(</w:t>
      </w:r>
      <w:hyperlink w:anchor="_ENREF_7" w:tooltip="Davidov, 2008 #24" w:history="1">
        <w:r w:rsidR="007A46D2" w:rsidRPr="007D7F01">
          <w:rPr>
            <w:noProof/>
          </w:rPr>
          <w:t>Davidov, Schmidt, &amp; Schwartz, 2008</w:t>
        </w:r>
      </w:hyperlink>
      <w:r w:rsidR="003E014B" w:rsidRPr="007D7F01">
        <w:rPr>
          <w:noProof/>
        </w:rPr>
        <w:t>)</w:t>
      </w:r>
      <w:r w:rsidR="002C207C" w:rsidRPr="007D7F01">
        <w:fldChar w:fldCharType="end"/>
      </w:r>
      <w:r w:rsidR="002C207C" w:rsidRPr="007D7F01">
        <w:t xml:space="preserve">. </w:t>
      </w:r>
      <w:r w:rsidR="00F74F24" w:rsidRPr="007D7F01">
        <w:t xml:space="preserve">Applications have documented important cross-national variations, also within Europe </w:t>
      </w:r>
      <w:r w:rsidR="00F74F24" w:rsidRPr="007D7F01">
        <w:fldChar w:fldCharType="begin">
          <w:fldData xml:space="preserve">PEVuZE5vdGU+PENpdGU+PEF1dGhvcj5TY2h3YXJ0ejwvQXV0aG9yPjxZZWFyPjE5OTk8L1llYXI+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</w:fldData>
        </w:fldChar>
      </w:r>
      <w:r w:rsidR="003E014B" w:rsidRPr="007D7F01">
        <w:instrText xml:space="preserve"> ADDIN EN.CITE </w:instrText>
      </w:r>
      <w:r w:rsidR="003E014B" w:rsidRPr="007D7F01">
        <w:fldChar w:fldCharType="begin">
          <w:fldData xml:space="preserve">PEVuZE5vdGU+PENpdGU+PEF1dGhvcj5TY2h3YXJ0ejwvQXV0aG9yPjxZZWFyPjE5OTk8L1llYXI+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</w:fldData>
        </w:fldChar>
      </w:r>
      <w:r w:rsidR="003E014B" w:rsidRPr="007D7F01">
        <w:instrText xml:space="preserve"> ADDIN EN.CITE.DATA </w:instrText>
      </w:r>
      <w:r w:rsidR="003E014B" w:rsidRPr="007D7F01">
        <w:fldChar w:fldCharType="end"/>
      </w:r>
      <w:r w:rsidR="00F74F24" w:rsidRPr="007D7F01">
        <w:fldChar w:fldCharType="separate"/>
      </w:r>
      <w:r w:rsidR="003E014B" w:rsidRPr="007D7F01">
        <w:rPr>
          <w:noProof/>
        </w:rPr>
        <w:t>(</w:t>
      </w:r>
      <w:hyperlink w:anchor="_ENREF_66" w:tooltip="Schwartz, 1999 #23" w:history="1">
        <w:r w:rsidR="007A46D2" w:rsidRPr="007D7F01">
          <w:rPr>
            <w:noProof/>
          </w:rPr>
          <w:t>Schwartz, 1999</w:t>
        </w:r>
      </w:hyperlink>
      <w:r w:rsidR="003E014B" w:rsidRPr="007D7F01">
        <w:rPr>
          <w:noProof/>
        </w:rPr>
        <w:t xml:space="preserve">, </w:t>
      </w:r>
      <w:hyperlink w:anchor="_ENREF_67" w:tooltip="Schwartz, 2006 #22" w:history="1">
        <w:r w:rsidR="007A46D2" w:rsidRPr="007D7F01">
          <w:rPr>
            <w:noProof/>
          </w:rPr>
          <w:t>2006</w:t>
        </w:r>
      </w:hyperlink>
      <w:r w:rsidR="003E014B" w:rsidRPr="007D7F01">
        <w:rPr>
          <w:noProof/>
        </w:rPr>
        <w:t xml:space="preserve">; </w:t>
      </w:r>
      <w:hyperlink w:anchor="_ENREF_68" w:tooltip="Schwartz, 1997 #25" w:history="1">
        <w:r w:rsidR="007A46D2" w:rsidRPr="007D7F01">
          <w:rPr>
            <w:noProof/>
          </w:rPr>
          <w:t>Schwartz &amp; Bardi, 1997</w:t>
        </w:r>
      </w:hyperlink>
      <w:r w:rsidR="003E014B" w:rsidRPr="007D7F01">
        <w:rPr>
          <w:noProof/>
        </w:rPr>
        <w:t>)</w:t>
      </w:r>
      <w:r w:rsidR="00F74F24" w:rsidRPr="007D7F01">
        <w:fldChar w:fldCharType="end"/>
      </w:r>
      <w:r w:rsidR="00F74F24" w:rsidRPr="007D7F01">
        <w:t xml:space="preserve">. </w:t>
      </w:r>
    </w:p>
    <w:p w:rsidR="002C207C" w:rsidRPr="007D7F01" w:rsidRDefault="002C207C" w:rsidP="00DD0F47">
      <w:pPr>
        <w:pStyle w:val="Geenafstand"/>
        <w:spacing w:line="480" w:lineRule="auto"/>
      </w:pPr>
    </w:p>
    <w:p w:rsidR="00797774" w:rsidRPr="007D7F01" w:rsidRDefault="00872191" w:rsidP="00DD0F47">
      <w:pPr>
        <w:pStyle w:val="Geenafstand"/>
        <w:spacing w:line="480" w:lineRule="auto"/>
      </w:pPr>
      <w:r w:rsidRPr="007D7F01">
        <w:t>Although these three approaches have different theoretical rationales, the dimensions overlap both conceptually</w:t>
      </w:r>
      <w:r w:rsidR="00B310F4" w:rsidRPr="007D7F01">
        <w:t xml:space="preserve"> </w:t>
      </w:r>
      <w:r w:rsidR="0080085C" w:rsidRPr="007D7F01">
        <w:t>and empirically</w:t>
      </w:r>
      <w:r w:rsidRPr="007D7F01">
        <w:t xml:space="preserve"> </w:t>
      </w:r>
      <w:r w:rsidRPr="007D7F01">
        <w:fldChar w:fldCharType="begin">
          <w:fldData xml:space="preserve">PEVuZE5vdGU+PENpdGU+PEF1dGhvcj5TY2h3YXJ0ejwvQXV0aG9yPjxZZWFyPjIwMDY8L1llYXI+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</w:fldData>
        </w:fldChar>
      </w:r>
      <w:r w:rsidR="003868B1" w:rsidRPr="007D7F01">
        <w:instrText xml:space="preserve"> ADDIN EN.CITE </w:instrText>
      </w:r>
      <w:r w:rsidR="003868B1" w:rsidRPr="007D7F01">
        <w:fldChar w:fldCharType="begin">
          <w:fldData xml:space="preserve">PEVuZE5vdGU+PENpdGU+PEF1dGhvcj5TY2h3YXJ0ejwvQXV0aG9yPjxZZWFyPjIwMDY8L1llYXI+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</w:fldData>
        </w:fldChar>
      </w:r>
      <w:r w:rsidR="003868B1" w:rsidRPr="007D7F01">
        <w:instrText xml:space="preserve"> ADDIN EN.CITE.DATA </w:instrText>
      </w:r>
      <w:r w:rsidR="003868B1" w:rsidRPr="007D7F01">
        <w:fldChar w:fldCharType="end"/>
      </w:r>
      <w:r w:rsidRPr="007D7F01">
        <w:fldChar w:fldCharType="separate"/>
      </w:r>
      <w:r w:rsidR="003868B1" w:rsidRPr="007D7F01">
        <w:rPr>
          <w:noProof/>
        </w:rPr>
        <w:t>(</w:t>
      </w:r>
      <w:hyperlink w:anchor="_ENREF_16" w:tooltip="Gouveia, 2000 #30" w:history="1">
        <w:r w:rsidR="007A46D2" w:rsidRPr="007D7F01">
          <w:rPr>
            <w:noProof/>
          </w:rPr>
          <w:t>Gouveia &amp; Ros, 2000</w:t>
        </w:r>
      </w:hyperlink>
      <w:r w:rsidR="003868B1" w:rsidRPr="007D7F01">
        <w:rPr>
          <w:noProof/>
        </w:rPr>
        <w:t xml:space="preserve">; </w:t>
      </w:r>
      <w:hyperlink w:anchor="_ENREF_31" w:tooltip="Inglehart, 2004 #16" w:history="1">
        <w:r w:rsidR="007A46D2" w:rsidRPr="007D7F01">
          <w:rPr>
            <w:noProof/>
          </w:rPr>
          <w:t>Inglehart &amp; Oyserman, 2004</w:t>
        </w:r>
      </w:hyperlink>
      <w:r w:rsidR="003868B1" w:rsidRPr="007D7F01">
        <w:rPr>
          <w:noProof/>
        </w:rPr>
        <w:t xml:space="preserve">; </w:t>
      </w:r>
      <w:hyperlink w:anchor="_ENREF_67" w:tooltip="Schwartz, 2006 #22" w:history="1">
        <w:r w:rsidR="007A46D2" w:rsidRPr="007D7F01">
          <w:rPr>
            <w:noProof/>
          </w:rPr>
          <w:t>Schwartz, 2006</w:t>
        </w:r>
      </w:hyperlink>
      <w:r w:rsidR="003868B1" w:rsidRPr="007D7F01">
        <w:rPr>
          <w:noProof/>
        </w:rPr>
        <w:t>)</w:t>
      </w:r>
      <w:r w:rsidRPr="007D7F01">
        <w:fldChar w:fldCharType="end"/>
      </w:r>
      <w:r w:rsidRPr="007D7F01">
        <w:t xml:space="preserve">. </w:t>
      </w:r>
      <w:r w:rsidR="003A682A" w:rsidRPr="007D7F01">
        <w:t xml:space="preserve">This </w:t>
      </w:r>
      <w:r w:rsidR="008318B0" w:rsidRPr="007D7F01">
        <w:t xml:space="preserve">also emerges from </w:t>
      </w:r>
      <w:r w:rsidR="003A682A" w:rsidRPr="007D7F01">
        <w:t xml:space="preserve">figure </w:t>
      </w:r>
      <w:r w:rsidR="007D1D19" w:rsidRPr="007D7F01">
        <w:t xml:space="preserve">1 </w:t>
      </w:r>
      <w:r w:rsidR="003A682A" w:rsidRPr="007D7F01">
        <w:t xml:space="preserve">which summarizes </w:t>
      </w:r>
      <w:r w:rsidR="007D1D19" w:rsidRPr="007D7F01">
        <w:t xml:space="preserve">the geographical distribution of countries’ scores on these variables </w:t>
      </w:r>
      <w:r w:rsidR="003A682A" w:rsidRPr="007D7F01">
        <w:t>within Europe</w:t>
      </w:r>
      <w:r w:rsidR="00D132E6" w:rsidRPr="007D7F01">
        <w:t>,</w:t>
      </w:r>
      <w:r w:rsidR="00191E99" w:rsidRPr="007D7F01">
        <w:t xml:space="preserve"> on the basis of their associations with longitude and latitude</w:t>
      </w:r>
      <w:r w:rsidR="003A682A" w:rsidRPr="007D7F01">
        <w:t xml:space="preserve">. </w:t>
      </w:r>
      <w:r w:rsidR="00F275BD" w:rsidRPr="007D7F01">
        <w:t xml:space="preserve">Some </w:t>
      </w:r>
      <w:r w:rsidR="00191E99" w:rsidRPr="007D7F01">
        <w:t xml:space="preserve">dimensions, such as </w:t>
      </w:r>
      <w:r w:rsidR="0080085C" w:rsidRPr="007D7F01">
        <w:t xml:space="preserve">Inglehart’s  </w:t>
      </w:r>
      <w:r w:rsidR="00797774" w:rsidRPr="007D7F01">
        <w:t>‘</w:t>
      </w:r>
      <w:r w:rsidR="00191E99" w:rsidRPr="007D7F01">
        <w:t>self-expression</w:t>
      </w:r>
      <w:r w:rsidR="00797774" w:rsidRPr="007D7F01">
        <w:t>’</w:t>
      </w:r>
      <w:r w:rsidR="007D03BC" w:rsidRPr="007D7F01">
        <w:t xml:space="preserve"> </w:t>
      </w:r>
      <w:r w:rsidR="0080085C" w:rsidRPr="007D7F01">
        <w:t xml:space="preserve">and Schwartz’s </w:t>
      </w:r>
      <w:r w:rsidR="00797774" w:rsidRPr="007D7F01">
        <w:t>‘</w:t>
      </w:r>
      <w:r w:rsidR="00191E99" w:rsidRPr="007D7F01">
        <w:t>intellectual</w:t>
      </w:r>
      <w:r w:rsidR="00783A25" w:rsidRPr="007D7F01">
        <w:t>’</w:t>
      </w:r>
      <w:r w:rsidR="00191E99" w:rsidRPr="007D7F01">
        <w:t xml:space="preserve"> and </w:t>
      </w:r>
      <w:r w:rsidR="00797774" w:rsidRPr="007D7F01">
        <w:t>‘</w:t>
      </w:r>
      <w:r w:rsidR="00191E99" w:rsidRPr="007D7F01">
        <w:t>affective autonomy</w:t>
      </w:r>
      <w:r w:rsidR="00797774" w:rsidRPr="007D7F01">
        <w:t>’</w:t>
      </w:r>
      <w:r w:rsidR="00191E99" w:rsidRPr="007D7F01">
        <w:t xml:space="preserve"> cluster closely together</w:t>
      </w:r>
      <w:r w:rsidR="00B310F4" w:rsidRPr="007D7F01">
        <w:t>,</w:t>
      </w:r>
      <w:r w:rsidR="008B71BC" w:rsidRPr="007D7F01">
        <w:t xml:space="preserve"> all</w:t>
      </w:r>
      <w:r w:rsidR="00191E99" w:rsidRPr="007D7F01">
        <w:t xml:space="preserve"> </w:t>
      </w:r>
      <w:r w:rsidR="008B71BC" w:rsidRPr="007D7F01">
        <w:t xml:space="preserve">having higher values in the West, </w:t>
      </w:r>
      <w:r w:rsidR="00191E99" w:rsidRPr="007D7F01">
        <w:t xml:space="preserve">with </w:t>
      </w:r>
      <w:r w:rsidR="0080085C" w:rsidRPr="007D7F01">
        <w:t xml:space="preserve">Hofstede’s </w:t>
      </w:r>
      <w:r w:rsidR="00797774" w:rsidRPr="007D7F01">
        <w:t>‘</w:t>
      </w:r>
      <w:r w:rsidR="00191E99" w:rsidRPr="007D7F01">
        <w:t>individualism</w:t>
      </w:r>
      <w:r w:rsidR="00797774" w:rsidRPr="007D7F01">
        <w:t>’</w:t>
      </w:r>
      <w:r w:rsidR="00191E99" w:rsidRPr="007D7F01">
        <w:t xml:space="preserve"> and </w:t>
      </w:r>
      <w:r w:rsidR="00797774" w:rsidRPr="007D7F01">
        <w:t>‘</w:t>
      </w:r>
      <w:r w:rsidR="00191E99" w:rsidRPr="007D7F01">
        <w:t>indulgence</w:t>
      </w:r>
      <w:r w:rsidR="00797774" w:rsidRPr="007D7F01">
        <w:t>’</w:t>
      </w:r>
      <w:r w:rsidR="00191E99" w:rsidRPr="007D7F01">
        <w:t xml:space="preserve"> not far away. </w:t>
      </w:r>
    </w:p>
    <w:p w:rsidR="00797774" w:rsidRPr="007D7F01" w:rsidRDefault="00797774" w:rsidP="00DD0F47">
      <w:pPr>
        <w:pStyle w:val="Geenafstand"/>
        <w:spacing w:line="480" w:lineRule="auto"/>
      </w:pPr>
    </w:p>
    <w:p w:rsidR="00797774" w:rsidRPr="007D7F01" w:rsidRDefault="00797774" w:rsidP="00DD0F47">
      <w:pPr>
        <w:pStyle w:val="Geenafstand"/>
        <w:spacing w:line="480" w:lineRule="auto"/>
        <w:jc w:val="center"/>
      </w:pPr>
      <w:r w:rsidRPr="007D7F01">
        <w:t>Figure 1 here</w:t>
      </w:r>
    </w:p>
    <w:p w:rsidR="00797774" w:rsidRPr="007D7F01" w:rsidRDefault="00797774" w:rsidP="00DD0F47">
      <w:pPr>
        <w:pStyle w:val="Geenafstand"/>
        <w:spacing w:line="480" w:lineRule="auto"/>
      </w:pPr>
    </w:p>
    <w:p w:rsidR="00797774" w:rsidRPr="007D7F01" w:rsidRDefault="007D03BC" w:rsidP="00DD0F47">
      <w:pPr>
        <w:pStyle w:val="Geenafstand"/>
        <w:spacing w:line="480" w:lineRule="auto"/>
      </w:pPr>
      <w:r w:rsidRPr="007D7F01">
        <w:t>On the other hand, many others have more distinct geographical patterns</w:t>
      </w:r>
      <w:r w:rsidR="00797774" w:rsidRPr="007D7F01">
        <w:t>, implying that there may be scope for a comparative analysis of their impact on health behaviours</w:t>
      </w:r>
      <w:r w:rsidRPr="007D7F01">
        <w:t xml:space="preserve">. Several </w:t>
      </w:r>
      <w:r w:rsidR="003A682A" w:rsidRPr="007D7F01">
        <w:t xml:space="preserve">cultural </w:t>
      </w:r>
      <w:r w:rsidR="00F275BD" w:rsidRPr="007D7F01">
        <w:t xml:space="preserve">values </w:t>
      </w:r>
      <w:r w:rsidR="003A682A" w:rsidRPr="007D7F01">
        <w:t xml:space="preserve">display </w:t>
      </w:r>
      <w:r w:rsidR="000E239F" w:rsidRPr="007D7F01">
        <w:t xml:space="preserve">either </w:t>
      </w:r>
      <w:r w:rsidR="00F275BD" w:rsidRPr="007D7F01">
        <w:t xml:space="preserve">a </w:t>
      </w:r>
      <w:r w:rsidR="000E239F" w:rsidRPr="007D7F01">
        <w:t xml:space="preserve">clear </w:t>
      </w:r>
      <w:r w:rsidR="00F275BD" w:rsidRPr="007D7F01">
        <w:t>North-South pattern</w:t>
      </w:r>
      <w:r w:rsidR="00B310F4" w:rsidRPr="007D7F01">
        <w:t xml:space="preserve"> (such as </w:t>
      </w:r>
      <w:r w:rsidR="0080085C" w:rsidRPr="007D7F01">
        <w:t xml:space="preserve">the </w:t>
      </w:r>
      <w:r w:rsidR="00797774" w:rsidRPr="007D7F01">
        <w:t>‘</w:t>
      </w:r>
      <w:r w:rsidR="000E34EA" w:rsidRPr="007D7F01">
        <w:t>secular-rational</w:t>
      </w:r>
      <w:r w:rsidR="00797774" w:rsidRPr="007D7F01">
        <w:t>’</w:t>
      </w:r>
      <w:r w:rsidR="00B310F4" w:rsidRPr="007D7F01">
        <w:t xml:space="preserve">, </w:t>
      </w:r>
      <w:r w:rsidR="00797774" w:rsidRPr="007D7F01">
        <w:t>‘</w:t>
      </w:r>
      <w:r w:rsidR="00191E99" w:rsidRPr="007D7F01">
        <w:t>normative/religious</w:t>
      </w:r>
      <w:r w:rsidR="00797774" w:rsidRPr="007D7F01">
        <w:t>’</w:t>
      </w:r>
      <w:r w:rsidR="00B310F4" w:rsidRPr="007D7F01">
        <w:t>,</w:t>
      </w:r>
      <w:r w:rsidR="000E34EA" w:rsidRPr="007D7F01">
        <w:t xml:space="preserve"> and </w:t>
      </w:r>
      <w:r w:rsidR="00797774" w:rsidRPr="007D7F01">
        <w:t>‘</w:t>
      </w:r>
      <w:r w:rsidR="000E239F" w:rsidRPr="007D7F01">
        <w:t>uncertainty avoidance</w:t>
      </w:r>
      <w:r w:rsidR="00797774" w:rsidRPr="007D7F01">
        <w:t>’</w:t>
      </w:r>
      <w:r w:rsidR="000E239F" w:rsidRPr="007D7F01">
        <w:t xml:space="preserve"> </w:t>
      </w:r>
      <w:r w:rsidR="0080085C" w:rsidRPr="007D7F01">
        <w:t>scales</w:t>
      </w:r>
      <w:r w:rsidR="00B310F4" w:rsidRPr="007D7F01">
        <w:t>)</w:t>
      </w:r>
      <w:r w:rsidR="000E239F" w:rsidRPr="007D7F01">
        <w:t>, or a clear West-East pattern</w:t>
      </w:r>
      <w:r w:rsidR="00B310F4" w:rsidRPr="007D7F01">
        <w:t xml:space="preserve"> (such as </w:t>
      </w:r>
      <w:r w:rsidR="00797774" w:rsidRPr="007D7F01">
        <w:t>‘</w:t>
      </w:r>
      <w:r w:rsidR="000E239F" w:rsidRPr="007D7F01">
        <w:t>embeddedness</w:t>
      </w:r>
      <w:r w:rsidR="00797774" w:rsidRPr="007D7F01">
        <w:t>’</w:t>
      </w:r>
      <w:r w:rsidR="00B310F4" w:rsidRPr="007D7F01">
        <w:t xml:space="preserve"> </w:t>
      </w:r>
      <w:r w:rsidR="000E239F" w:rsidRPr="007D7F01">
        <w:t xml:space="preserve">and </w:t>
      </w:r>
      <w:r w:rsidR="00797774" w:rsidRPr="007D7F01">
        <w:t>‘</w:t>
      </w:r>
      <w:r w:rsidR="000E239F" w:rsidRPr="007D7F01">
        <w:t>egalitarianism</w:t>
      </w:r>
      <w:r w:rsidR="00797774" w:rsidRPr="007D7F01">
        <w:t>’</w:t>
      </w:r>
      <w:r w:rsidR="00B310F4" w:rsidRPr="007D7F01">
        <w:t>)</w:t>
      </w:r>
      <w:r w:rsidRPr="007D7F01">
        <w:t>.</w:t>
      </w:r>
      <w:r w:rsidR="000E239F" w:rsidRPr="007D7F01">
        <w:t xml:space="preserve"> S</w:t>
      </w:r>
      <w:r w:rsidR="00F275BD" w:rsidRPr="007D7F01">
        <w:t>ome other values escape a simple geographical pattern</w:t>
      </w:r>
      <w:r w:rsidR="000E239F" w:rsidRPr="007D7F01">
        <w:t xml:space="preserve">, as in the case of </w:t>
      </w:r>
      <w:r w:rsidR="00797774" w:rsidRPr="007D7F01">
        <w:t>‘</w:t>
      </w:r>
      <w:r w:rsidR="000E239F" w:rsidRPr="007D7F01">
        <w:t>masculinity</w:t>
      </w:r>
      <w:r w:rsidR="00797774" w:rsidRPr="007D7F01">
        <w:t>’</w:t>
      </w:r>
      <w:r w:rsidR="000E239F" w:rsidRPr="007D7F01">
        <w:t xml:space="preserve">, </w:t>
      </w:r>
      <w:r w:rsidR="00797774" w:rsidRPr="007D7F01">
        <w:t>‘</w:t>
      </w:r>
      <w:r w:rsidR="000E239F" w:rsidRPr="007D7F01">
        <w:t>long-term orientation</w:t>
      </w:r>
      <w:r w:rsidR="00797774" w:rsidRPr="007D7F01">
        <w:t>’</w:t>
      </w:r>
      <w:r w:rsidR="000E239F" w:rsidRPr="007D7F01">
        <w:t xml:space="preserve">, and </w:t>
      </w:r>
      <w:r w:rsidR="00797774" w:rsidRPr="007D7F01">
        <w:t>‘</w:t>
      </w:r>
      <w:r w:rsidR="000E239F" w:rsidRPr="007D7F01">
        <w:t>mastery</w:t>
      </w:r>
      <w:r w:rsidR="00797774" w:rsidRPr="007D7F01">
        <w:t>’</w:t>
      </w:r>
      <w:r w:rsidR="000E239F" w:rsidRPr="007D7F01">
        <w:t>.</w:t>
      </w:r>
    </w:p>
    <w:p w:rsidR="00525FDF" w:rsidRPr="007D7F01" w:rsidRDefault="00525FDF" w:rsidP="00525FDF">
      <w:pPr>
        <w:pStyle w:val="Kop2"/>
        <w:spacing w:line="480" w:lineRule="auto"/>
      </w:pPr>
      <w:r w:rsidRPr="007D7F01">
        <w:t>Hypotheses and study objectives</w:t>
      </w:r>
    </w:p>
    <w:p w:rsidR="00A07365" w:rsidRPr="007D7F01" w:rsidRDefault="00A07365" w:rsidP="00525FDF">
      <w:pPr>
        <w:pStyle w:val="Geenafstand"/>
        <w:spacing w:line="480" w:lineRule="auto"/>
      </w:pPr>
      <w:r w:rsidRPr="007D7F01">
        <w:t>Empirical studies of the relation between cultural values and health</w:t>
      </w:r>
      <w:r w:rsidR="00255DDE" w:rsidRPr="007D7F01">
        <w:t xml:space="preserve">-related variables </w:t>
      </w:r>
      <w:r w:rsidRPr="007D7F01">
        <w:t xml:space="preserve">are scarce, but </w:t>
      </w:r>
      <w:r w:rsidR="00034600" w:rsidRPr="007D7F01">
        <w:t>n</w:t>
      </w:r>
      <w:r w:rsidRPr="007D7F01">
        <w:t xml:space="preserve">ational scores on ‘self-expression’ and related scales like ‘individualism’, ‘indulgence’ and ‘autonomy’ have </w:t>
      </w:r>
      <w:r w:rsidR="00034600" w:rsidRPr="007D7F01">
        <w:t xml:space="preserve">on occasion </w:t>
      </w:r>
      <w:r w:rsidR="00C238F8" w:rsidRPr="007D7F01">
        <w:t>b</w:t>
      </w:r>
      <w:r w:rsidRPr="007D7F01">
        <w:t xml:space="preserve">een found to be associated with better self-assessed health, higher life expectancy, greater happiness, </w:t>
      </w:r>
      <w:r w:rsidR="00B579FE" w:rsidRPr="007D7F01">
        <w:t xml:space="preserve">lower cause-specific mortality, </w:t>
      </w:r>
      <w:r w:rsidRPr="007D7F01">
        <w:t xml:space="preserve">extraversion, modern consumer behaviour, sports participation and other positive health outcomes </w:t>
      </w:r>
      <w:r w:rsidRPr="007D7F01">
        <w:fldChar w:fldCharType="begin">
          <w:fldData xml:space="preserve">PEVuZE5vdGU+PENpdGU+PEF1dGhvcj5Ib2ZzdGVkZTwvQXV0aG9yPjxZZWFyPjIwMTA8L1llYXI+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MTk1LTIwMTwvcGFnZXM+PHZv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==
</w:fldData>
        </w:fldChar>
      </w:r>
      <w:r w:rsidR="00DE1EF1" w:rsidRPr="007D7F01">
        <w:instrText xml:space="preserve"> ADDIN EN.CITE </w:instrText>
      </w:r>
      <w:r w:rsidR="00DE1EF1" w:rsidRPr="007D7F01">
        <w:fldChar w:fldCharType="begin">
          <w:fldData xml:space="preserve">PEVuZE5vdGU+PENpdGU+PEF1dGhvcj5Ib2ZzdGVkZTwvQXV0aG9yPjxZZWFyPjIwMTA8L1llYXI+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MTk1LTIwMTwvcGFnZXM+PHZv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==
</w:fldData>
        </w:fldChar>
      </w:r>
      <w:r w:rsidR="00DE1EF1" w:rsidRPr="007D7F01">
        <w:instrText xml:space="preserve"> ADDIN EN.CITE.DATA </w:instrText>
      </w:r>
      <w:r w:rsidR="00DE1EF1" w:rsidRPr="007D7F01">
        <w:fldChar w:fldCharType="end"/>
      </w:r>
      <w:r w:rsidRPr="007D7F01">
        <w:fldChar w:fldCharType="separate"/>
      </w:r>
      <w:r w:rsidR="00DE1EF1" w:rsidRPr="007D7F01">
        <w:rPr>
          <w:noProof/>
        </w:rPr>
        <w:t>(</w:t>
      </w:r>
      <w:hyperlink w:anchor="_ENREF_22" w:tooltip="Hofstede, 2010 #29" w:history="1">
        <w:r w:rsidR="007A46D2" w:rsidRPr="007D7F01">
          <w:rPr>
            <w:noProof/>
          </w:rPr>
          <w:t>Hofstede et al., 2010</w:t>
        </w:r>
      </w:hyperlink>
      <w:r w:rsidR="00DE1EF1" w:rsidRPr="007D7F01">
        <w:rPr>
          <w:noProof/>
        </w:rPr>
        <w:t xml:space="preserve">; </w:t>
      </w:r>
      <w:hyperlink w:anchor="_ENREF_23" w:tooltip="Hofstede, 2004 #53" w:history="1">
        <w:r w:rsidR="007A46D2" w:rsidRPr="007D7F01">
          <w:rPr>
            <w:noProof/>
          </w:rPr>
          <w:t>Hofstede &amp; McCrae, 2004</w:t>
        </w:r>
      </w:hyperlink>
      <w:r w:rsidR="00DE1EF1" w:rsidRPr="007D7F01">
        <w:rPr>
          <w:noProof/>
        </w:rPr>
        <w:t xml:space="preserve">; </w:t>
      </w:r>
      <w:hyperlink w:anchor="_ENREF_46" w:tooltip="Mackenbach, 2013 #33" w:history="1">
        <w:r w:rsidR="007A46D2" w:rsidRPr="007D7F01">
          <w:rPr>
            <w:noProof/>
          </w:rPr>
          <w:t>Mackenbach &amp; McKee, 2013a</w:t>
        </w:r>
      </w:hyperlink>
      <w:r w:rsidR="00DE1EF1" w:rsidRPr="007D7F01">
        <w:rPr>
          <w:noProof/>
        </w:rPr>
        <w:t xml:space="preserve">; </w:t>
      </w:r>
      <w:hyperlink w:anchor="_ENREF_50" w:tooltip="Matsumoto, 1996 #54" w:history="1">
        <w:r w:rsidR="007A46D2" w:rsidRPr="007D7F01">
          <w:rPr>
            <w:noProof/>
          </w:rPr>
          <w:t>Matsumoto &amp; Fletcher, 1996</w:t>
        </w:r>
      </w:hyperlink>
      <w:r w:rsidR="00DE1EF1" w:rsidRPr="007D7F01">
        <w:rPr>
          <w:noProof/>
        </w:rPr>
        <w:t xml:space="preserve">; </w:t>
      </w:r>
      <w:hyperlink w:anchor="_ENREF_55" w:tooltip="Minkov, 2009 #52" w:history="1">
        <w:r w:rsidR="007A46D2" w:rsidRPr="007D7F01">
          <w:rPr>
            <w:noProof/>
          </w:rPr>
          <w:t>Minkov, 2009</w:t>
        </w:r>
      </w:hyperlink>
      <w:r w:rsidR="00DE1EF1" w:rsidRPr="007D7F01">
        <w:rPr>
          <w:noProof/>
        </w:rPr>
        <w:t>)</w:t>
      </w:r>
      <w:r w:rsidRPr="007D7F01">
        <w:fldChar w:fldCharType="end"/>
      </w:r>
      <w:r w:rsidRPr="007D7F01">
        <w:t>, perhaps through an effect on citizens’ tendency to invest in their personal well-being, or through an effect on levels of democracy, health care spending and other aspects of the functioning of public institutions</w:t>
      </w:r>
      <w:r w:rsidR="00B579FE" w:rsidRPr="007D7F01">
        <w:t xml:space="preserve"> </w:t>
      </w:r>
      <w:r w:rsidR="00B579FE" w:rsidRPr="007D7F01">
        <w:fldChar w:fldCharType="begin"/>
      </w:r>
      <w:r w:rsidR="003868B1" w:rsidRPr="007D7F01">
        <w:instrText xml:space="preserve"> ADDIN EN.CITE &lt;EndNote&gt;&lt;Cite&gt;&lt;Author&gt;Hofstede&lt;/Author&gt;&lt;Year&gt;2010&lt;/Year&gt;&lt;RecNum&gt;29&lt;/RecNum&gt;&lt;DisplayText&gt;(Hofstede et al., 2010; Inglehart &amp;amp; Welzel, 2005)&lt;/DisplayText&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Cite&gt;&lt;Author&gt;Inglehart&lt;/Author&gt;&lt;Year&gt;2005&lt;/Year&gt;&lt;RecNum&gt;15&lt;/RecNum&gt;&lt;record&gt;&lt;rec-number&gt;15&lt;/rec-number&gt;&lt;foreign-keys&gt;&lt;key app="EN" db-id="xzd0pearxetze3esvzlxf2vwafa099p0tpdf"&gt;15&lt;/key&gt;&lt;/foreign-keys&gt;&lt;ref-type name="Book"&gt;6&lt;/ref-type&gt;&lt;contributors&gt;&lt;authors&gt;&lt;author&gt;Inglehart, R.&lt;/author&gt;&lt;author&gt;Welzel, C.&lt;/author&gt;&lt;/authors&gt;&lt;/contributors&gt;&lt;titles&gt;&lt;title&gt;Modernization, cultural change, and democracy. The human development sequence.&lt;/title&gt;&lt;/titles&gt;&lt;dates&gt;&lt;year&gt;2005&lt;/year&gt;&lt;/dates&gt;&lt;pub-location&gt;Cambridge&lt;/pub-location&gt;&lt;publisher&gt;Cambridge University Press&lt;/publisher&gt;&lt;urls&gt;&lt;/urls&gt;&lt;/record&gt;&lt;/Cite&gt;&lt;/EndNote&gt;</w:instrText>
      </w:r>
      <w:r w:rsidR="00B579FE" w:rsidRPr="007D7F01">
        <w:fldChar w:fldCharType="separate"/>
      </w:r>
      <w:r w:rsidR="003868B1" w:rsidRPr="007D7F01">
        <w:rPr>
          <w:noProof/>
        </w:rPr>
        <w:t>(</w:t>
      </w:r>
      <w:hyperlink w:anchor="_ENREF_22" w:tooltip="Hofstede, 2010 #29" w:history="1">
        <w:r w:rsidR="007A46D2" w:rsidRPr="007D7F01">
          <w:rPr>
            <w:noProof/>
          </w:rPr>
          <w:t>Hofstede et al., 2010</w:t>
        </w:r>
      </w:hyperlink>
      <w:r w:rsidR="003868B1" w:rsidRPr="007D7F01">
        <w:rPr>
          <w:noProof/>
        </w:rPr>
        <w:t xml:space="preserve">; </w:t>
      </w:r>
      <w:hyperlink w:anchor="_ENREF_32" w:tooltip="Inglehart, 2005 #15" w:history="1">
        <w:r w:rsidR="007A46D2" w:rsidRPr="007D7F01">
          <w:rPr>
            <w:noProof/>
          </w:rPr>
          <w:t>Inglehart &amp; Welzel, 2005</w:t>
        </w:r>
      </w:hyperlink>
      <w:r w:rsidR="003868B1" w:rsidRPr="007D7F01">
        <w:rPr>
          <w:noProof/>
        </w:rPr>
        <w:t>)</w:t>
      </w:r>
      <w:r w:rsidR="00B579FE" w:rsidRPr="007D7F01">
        <w:fldChar w:fldCharType="end"/>
      </w:r>
      <w:r w:rsidRPr="007D7F01">
        <w:t>. We therefore expect high</w:t>
      </w:r>
      <w:r w:rsidR="008B71BC" w:rsidRPr="007D7F01">
        <w:t>er</w:t>
      </w:r>
      <w:r w:rsidRPr="007D7F01">
        <w:t xml:space="preserve"> average scores on these scales to be associated, over-all, with better health behavio</w:t>
      </w:r>
      <w:r w:rsidR="00B579FE" w:rsidRPr="007D7F01">
        <w:t>u</w:t>
      </w:r>
      <w:r w:rsidRPr="007D7F01">
        <w:t>rs</w:t>
      </w:r>
      <w:r w:rsidR="00255DDE" w:rsidRPr="007D7F01">
        <w:t xml:space="preserve"> and better health outcomes</w:t>
      </w:r>
      <w:r w:rsidRPr="007D7F01">
        <w:t xml:space="preserve">. </w:t>
      </w:r>
    </w:p>
    <w:p w:rsidR="00B579FE" w:rsidRPr="007D7F01" w:rsidRDefault="00B579FE" w:rsidP="00DD0F47">
      <w:pPr>
        <w:pStyle w:val="Geenafstand"/>
        <w:spacing w:line="480" w:lineRule="auto"/>
      </w:pPr>
    </w:p>
    <w:p w:rsidR="0080085C" w:rsidRPr="007D7F01" w:rsidRDefault="00A07365" w:rsidP="00DD0F47">
      <w:pPr>
        <w:pStyle w:val="Geenafstand"/>
        <w:spacing w:line="480" w:lineRule="auto"/>
      </w:pPr>
      <w:r w:rsidRPr="007D7F01">
        <w:t>We also expect average scores on the ‘secular-rational’ and ‘autonomy’</w:t>
      </w:r>
      <w:r w:rsidR="008A6B78" w:rsidRPr="007D7F01">
        <w:t xml:space="preserve"> </w:t>
      </w:r>
      <w:r w:rsidRPr="007D7F01">
        <w:t>scales to be associated with better health behavio</w:t>
      </w:r>
      <w:r w:rsidR="00B579FE" w:rsidRPr="007D7F01">
        <w:t>u</w:t>
      </w:r>
      <w:r w:rsidRPr="007D7F01">
        <w:t>rs</w:t>
      </w:r>
      <w:r w:rsidR="00255DDE" w:rsidRPr="007D7F01">
        <w:t xml:space="preserve"> and better health outcomes</w:t>
      </w:r>
      <w:r w:rsidRPr="007D7F01">
        <w:t xml:space="preserve">, through greater </w:t>
      </w:r>
      <w:r w:rsidRPr="007D7F01">
        <w:lastRenderedPageBreak/>
        <w:t>individual and collective reliance on modern scientific thought instead of tradition</w:t>
      </w:r>
      <w:r w:rsidR="008A6B78" w:rsidRPr="007D7F01">
        <w:t xml:space="preserve"> (and a reverse </w:t>
      </w:r>
      <w:r w:rsidR="00CB1191">
        <w:t>e</w:t>
      </w:r>
      <w:r w:rsidR="008A6B78" w:rsidRPr="007D7F01">
        <w:t>ffect for ‘embeddedness’)</w:t>
      </w:r>
      <w:r w:rsidRPr="007D7F01">
        <w:t xml:space="preserve">. On the other hand, ‘uncertainty avoidance’ and ‘power distance’ have previously been </w:t>
      </w:r>
      <w:r w:rsidR="00034600" w:rsidRPr="007D7F01">
        <w:t xml:space="preserve">found </w:t>
      </w:r>
      <w:r w:rsidRPr="007D7F01">
        <w:t>to be associated with more unfavo</w:t>
      </w:r>
      <w:r w:rsidR="00B579FE" w:rsidRPr="007D7F01">
        <w:t>u</w:t>
      </w:r>
      <w:r w:rsidRPr="007D7F01">
        <w:t>rable health outcomes, such as worse self-assessed health, higher rates of suicide, higher use of antibiotics, and less willingness to donate blood</w:t>
      </w:r>
      <w:r w:rsidR="00B579FE" w:rsidRPr="007D7F01">
        <w:t xml:space="preserve"> </w:t>
      </w:r>
      <w:r w:rsidR="00B579FE" w:rsidRPr="007D7F01">
        <w:fldChar w:fldCharType="begin">
          <w:fldData xml:space="preserve">PEVuZE5vdGU+PENpdGU+PEF1dGhvcj5Ib2ZzdGVkZTwvQXV0aG9yPjxZZWFyPjIwMTA8L1llYXI+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</w:fldData>
        </w:fldChar>
      </w:r>
      <w:r w:rsidR="003F3856" w:rsidRPr="007D7F01">
        <w:instrText xml:space="preserve"> ADDIN EN.CITE </w:instrText>
      </w:r>
      <w:r w:rsidR="003F3856" w:rsidRPr="007D7F01">
        <w:fldChar w:fldCharType="begin">
          <w:fldData xml:space="preserve">PEVuZE5vdGU+PENpdGU+PEF1dGhvcj5Ib2ZzdGVkZTwvQXV0aG9yPjxZZWFyPjIwMTA8L1llYXI+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</w:fldData>
        </w:fldChar>
      </w:r>
      <w:r w:rsidR="003F3856" w:rsidRPr="007D7F01">
        <w:instrText xml:space="preserve"> ADDIN EN.CITE.DATA </w:instrText>
      </w:r>
      <w:r w:rsidR="003F3856" w:rsidRPr="007D7F01">
        <w:fldChar w:fldCharType="end"/>
      </w:r>
      <w:r w:rsidR="00B579FE" w:rsidRPr="007D7F01">
        <w:fldChar w:fldCharType="separate"/>
      </w:r>
      <w:r w:rsidR="003E014B" w:rsidRPr="007D7F01">
        <w:rPr>
          <w:noProof/>
        </w:rPr>
        <w:t>(</w:t>
      </w:r>
      <w:hyperlink w:anchor="_ENREF_3" w:tooltip="Arrindell, 1997 #42" w:history="1">
        <w:r w:rsidR="007A46D2" w:rsidRPr="007D7F01">
          <w:rPr>
            <w:noProof/>
          </w:rPr>
          <w:t>Arrindell et al., 1997</w:t>
        </w:r>
      </w:hyperlink>
      <w:r w:rsidR="003E014B" w:rsidRPr="007D7F01">
        <w:rPr>
          <w:noProof/>
        </w:rPr>
        <w:t xml:space="preserve">; </w:t>
      </w:r>
      <w:hyperlink w:anchor="_ENREF_9" w:tooltip="de Kort, 2010 #43" w:history="1">
        <w:r w:rsidR="007A46D2" w:rsidRPr="007D7F01">
          <w:rPr>
            <w:noProof/>
          </w:rPr>
          <w:t>de Kort et al., 2010</w:t>
        </w:r>
      </w:hyperlink>
      <w:r w:rsidR="003E014B" w:rsidRPr="007D7F01">
        <w:rPr>
          <w:noProof/>
        </w:rPr>
        <w:t xml:space="preserve">; </w:t>
      </w:r>
      <w:hyperlink w:anchor="_ENREF_11" w:tooltip="Deschepper, 2008 #91" w:history="1">
        <w:r w:rsidR="007A46D2" w:rsidRPr="007D7F01">
          <w:rPr>
            <w:noProof/>
          </w:rPr>
          <w:t>Deschepper et al., 2008</w:t>
        </w:r>
      </w:hyperlink>
      <w:r w:rsidR="003E014B" w:rsidRPr="007D7F01">
        <w:rPr>
          <w:noProof/>
        </w:rPr>
        <w:t xml:space="preserve">; </w:t>
      </w:r>
      <w:hyperlink w:anchor="_ENREF_22" w:tooltip="Hofstede, 2010 #29" w:history="1">
        <w:r w:rsidR="007A46D2" w:rsidRPr="007D7F01">
          <w:rPr>
            <w:noProof/>
          </w:rPr>
          <w:t>Hofstede et al., 2010</w:t>
        </w:r>
      </w:hyperlink>
      <w:r w:rsidR="003E014B" w:rsidRPr="007D7F01">
        <w:rPr>
          <w:noProof/>
        </w:rPr>
        <w:t>)</w:t>
      </w:r>
      <w:r w:rsidR="00B579FE" w:rsidRPr="007D7F01">
        <w:fldChar w:fldCharType="end"/>
      </w:r>
      <w:r w:rsidR="00B579FE" w:rsidRPr="007D7F01">
        <w:t xml:space="preserve">, </w:t>
      </w:r>
      <w:r w:rsidRPr="007D7F01">
        <w:t>perhaps through higher levels of individual anxiety (in the case of ‘uncertainty avoidance’) or less effective functioning of health care professionals and other public institutions (in the case of ‘power distance’)</w:t>
      </w:r>
      <w:r w:rsidR="008B71BC" w:rsidRPr="007D7F01">
        <w:fldChar w:fldCharType="begin"/>
      </w:r>
      <w:r w:rsidR="003E014B" w:rsidRPr="007D7F01">
        <w:instrText xml:space="preserve"> ADDIN EN.CITE &lt;EndNote&gt;&lt;Cite&gt;&lt;Author&gt;Hofstede&lt;/Author&gt;&lt;Year&gt;2010&lt;/Year&gt;&lt;RecNum&gt;29&lt;/RecNum&gt;&lt;DisplayText&gt;(Hofstede et al., 2010)&lt;/DisplayText&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008B71BC" w:rsidRPr="007D7F01">
        <w:fldChar w:fldCharType="separate"/>
      </w:r>
      <w:r w:rsidR="003E014B" w:rsidRPr="007D7F01">
        <w:rPr>
          <w:noProof/>
        </w:rPr>
        <w:t>(</w:t>
      </w:r>
      <w:hyperlink w:anchor="_ENREF_22" w:tooltip="Hofstede, 2010 #29" w:history="1">
        <w:r w:rsidR="007A46D2" w:rsidRPr="007D7F01">
          <w:rPr>
            <w:noProof/>
          </w:rPr>
          <w:t>Hofstede et al., 2010</w:t>
        </w:r>
      </w:hyperlink>
      <w:r w:rsidR="003E014B" w:rsidRPr="007D7F01">
        <w:rPr>
          <w:noProof/>
        </w:rPr>
        <w:t>)</w:t>
      </w:r>
      <w:r w:rsidR="008B71BC" w:rsidRPr="007D7F01">
        <w:fldChar w:fldCharType="end"/>
      </w:r>
      <w:r w:rsidRPr="007D7F01">
        <w:t xml:space="preserve">. The same may, by analogy, apply to the ‘hierarchy’ </w:t>
      </w:r>
      <w:r w:rsidR="008A6B78" w:rsidRPr="007D7F01">
        <w:t xml:space="preserve">and </w:t>
      </w:r>
      <w:r w:rsidRPr="007D7F01">
        <w:t xml:space="preserve">‘egalitarianism’ scales. For the other scales it is more difficult to derive testable predictions. </w:t>
      </w:r>
    </w:p>
    <w:p w:rsidR="0080085C" w:rsidRPr="007D7F01" w:rsidRDefault="0080085C" w:rsidP="00DD0F47">
      <w:pPr>
        <w:pStyle w:val="Geenafstand"/>
        <w:spacing w:line="480" w:lineRule="auto"/>
      </w:pPr>
    </w:p>
    <w:p w:rsidR="008318B0" w:rsidRPr="007D7F01" w:rsidRDefault="00682CD7" w:rsidP="00DD0F47">
      <w:pPr>
        <w:pStyle w:val="Geenafstand"/>
        <w:spacing w:line="480" w:lineRule="auto"/>
      </w:pPr>
      <w:r w:rsidRPr="007D7F01">
        <w:t xml:space="preserve">The </w:t>
      </w:r>
      <w:r w:rsidR="00E4209D" w:rsidRPr="007D7F01">
        <w:t xml:space="preserve">main </w:t>
      </w:r>
      <w:r w:rsidRPr="007D7F01">
        <w:t xml:space="preserve">objective of the study reported </w:t>
      </w:r>
      <w:r w:rsidR="00385FB2" w:rsidRPr="007D7F01">
        <w:t>i</w:t>
      </w:r>
      <w:r w:rsidR="002A7B6F" w:rsidRPr="007D7F01">
        <w:t xml:space="preserve">n </w:t>
      </w:r>
      <w:r w:rsidRPr="007D7F01">
        <w:t xml:space="preserve">this paper </w:t>
      </w:r>
      <w:r w:rsidR="008B71BC" w:rsidRPr="007D7F01">
        <w:t xml:space="preserve">then </w:t>
      </w:r>
      <w:r w:rsidR="00E4209D" w:rsidRPr="007D7F01">
        <w:t xml:space="preserve">is </w:t>
      </w:r>
      <w:r w:rsidRPr="007D7F01">
        <w:t xml:space="preserve">to </w:t>
      </w:r>
      <w:r w:rsidR="00E4209D" w:rsidRPr="007D7F01">
        <w:t xml:space="preserve">assess the explanatory power of </w:t>
      </w:r>
      <w:r w:rsidR="00385FB2" w:rsidRPr="007D7F01">
        <w:t xml:space="preserve">these three sets of cultural values </w:t>
      </w:r>
      <w:r w:rsidR="00E4209D" w:rsidRPr="007D7F01">
        <w:t xml:space="preserve">for variations between European countries in </w:t>
      </w:r>
      <w:r w:rsidR="00385FB2" w:rsidRPr="007D7F01">
        <w:t>a wide range of health behaviours</w:t>
      </w:r>
      <w:r w:rsidR="00255DDE" w:rsidRPr="007D7F01">
        <w:t xml:space="preserve"> and health outcomes</w:t>
      </w:r>
      <w:r w:rsidR="00E4209D" w:rsidRPr="007D7F01">
        <w:t>.</w:t>
      </w:r>
      <w:r w:rsidR="00255DDE" w:rsidRPr="007D7F01">
        <w:t xml:space="preserve"> We will also evaluate whether the associations </w:t>
      </w:r>
      <w:r w:rsidR="008318B0" w:rsidRPr="007D7F01">
        <w:t xml:space="preserve">of cultural values and health outcomes </w:t>
      </w:r>
      <w:r w:rsidR="00255DDE" w:rsidRPr="007D7F01">
        <w:t xml:space="preserve">are mediated by variations in specific health behaviours. </w:t>
      </w:r>
    </w:p>
    <w:p w:rsidR="008318B0" w:rsidRPr="007D7F01" w:rsidRDefault="008318B0" w:rsidP="00DD0F47">
      <w:pPr>
        <w:pStyle w:val="Geenafstand"/>
        <w:spacing w:line="480" w:lineRule="auto"/>
      </w:pPr>
    </w:p>
    <w:p w:rsidR="00CB76F7" w:rsidRPr="007D7F01" w:rsidRDefault="008318B0" w:rsidP="00DD0F47">
      <w:pPr>
        <w:pStyle w:val="Geenafstand"/>
        <w:spacing w:line="480" w:lineRule="auto"/>
      </w:pPr>
      <w:r w:rsidRPr="007D7F01">
        <w:t>Finally, a</w:t>
      </w:r>
      <w:r w:rsidR="001E71A7" w:rsidRPr="007D7F01">
        <w:t xml:space="preserve">fter having determined </w:t>
      </w:r>
      <w:r w:rsidRPr="007D7F01">
        <w:t xml:space="preserve">the role of cultural </w:t>
      </w:r>
      <w:r w:rsidR="001E71A7" w:rsidRPr="007D7F01">
        <w:t>value</w:t>
      </w:r>
      <w:r w:rsidRPr="007D7F01">
        <w:t>s</w:t>
      </w:r>
      <w:r w:rsidR="001E71A7" w:rsidRPr="007D7F01">
        <w:t xml:space="preserve"> in the full range of countries with available data, we will further test their explanatory power by</w:t>
      </w:r>
      <w:r w:rsidR="00AA512E" w:rsidRPr="007D7F01">
        <w:t xml:space="preserve"> comparing the value orientations of neighbouring countries, which, despite being similar in many respects, including national income, have very different levels of health behaviour</w:t>
      </w:r>
      <w:r w:rsidR="001E71A7" w:rsidRPr="007D7F01">
        <w:t xml:space="preserve">: Sweden and Denmark, the Netherlands and Belgium, the Czech Republic and Slovakia, and Estonia and Latvia </w:t>
      </w:r>
      <w:r w:rsidR="001E71A7" w:rsidRPr="007D7F01">
        <w:fldChar w:fldCharType="begin">
          <w:fldData xml:space="preserve">PEVuZE5vdGU+PENpdGU+PEF1dGhvcj5NYWNrZW5iYWNoPC9BdXRob3I+PFllYXI+MjAxMzwvWWVh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</w:fldData>
        </w:fldChar>
      </w:r>
      <w:r w:rsidR="0090129C">
        <w:instrText xml:space="preserve"> ADDIN EN.CITE </w:instrText>
      </w:r>
      <w:r w:rsidR="0090129C">
        <w:fldChar w:fldCharType="begin">
          <w:fldData xml:space="preserve">PEVuZE5vdGU+PENpdGU+PEF1dGhvcj5NYWNrZW5iYWNoPC9BdXRob3I+PFllYXI+MjAxMzwvWWVh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</w:fldData>
        </w:fldChar>
      </w:r>
      <w:r w:rsidR="0090129C">
        <w:instrText xml:space="preserve"> ADDIN EN.CITE.DATA </w:instrText>
      </w:r>
      <w:r w:rsidR="0090129C">
        <w:fldChar w:fldCharType="end"/>
      </w:r>
      <w:r w:rsidR="001E71A7" w:rsidRPr="007D7F01">
        <w:fldChar w:fldCharType="separate"/>
      </w:r>
      <w:r w:rsidR="0090129C">
        <w:rPr>
          <w:noProof/>
        </w:rPr>
        <w:t>(</w:t>
      </w:r>
      <w:hyperlink w:anchor="_ENREF_42" w:tooltip="Mackenbach, 2013 #4" w:history="1">
        <w:r w:rsidR="007A46D2">
          <w:rPr>
            <w:noProof/>
          </w:rPr>
          <w:t>Mackenbach, 2013b</w:t>
        </w:r>
      </w:hyperlink>
      <w:r w:rsidR="0090129C">
        <w:rPr>
          <w:noProof/>
        </w:rPr>
        <w:t xml:space="preserve">; </w:t>
      </w:r>
      <w:hyperlink w:anchor="_ENREF_46" w:tooltip="Mackenbach, 2013 #33" w:history="1">
        <w:r w:rsidR="007A46D2">
          <w:rPr>
            <w:noProof/>
          </w:rPr>
          <w:t>Mackenbach &amp; McKee, 2013a</w:t>
        </w:r>
      </w:hyperlink>
      <w:r w:rsidR="0090129C">
        <w:rPr>
          <w:noProof/>
        </w:rPr>
        <w:t>)</w:t>
      </w:r>
      <w:r w:rsidR="001E71A7" w:rsidRPr="007D7F01">
        <w:fldChar w:fldCharType="end"/>
      </w:r>
      <w:r w:rsidR="00AA512E" w:rsidRPr="007D7F01">
        <w:t>.</w:t>
      </w:r>
      <w:r w:rsidR="00DF73C0" w:rsidRPr="007D7F01">
        <w:t xml:space="preserve"> </w:t>
      </w:r>
    </w:p>
    <w:p w:rsidR="00CB76F7" w:rsidRPr="007D7F01" w:rsidRDefault="00CB76F7" w:rsidP="00DD0F47">
      <w:pPr>
        <w:spacing w:line="480" w:lineRule="auto"/>
      </w:pPr>
      <w:r w:rsidRPr="007D7F01">
        <w:br w:type="page"/>
      </w:r>
    </w:p>
    <w:p w:rsidR="00CB76F7" w:rsidRPr="007D7F01" w:rsidRDefault="00CB76F7" w:rsidP="00DD0F47">
      <w:pPr>
        <w:pStyle w:val="Kop1"/>
        <w:spacing w:line="480" w:lineRule="auto"/>
      </w:pPr>
      <w:r w:rsidRPr="007D7F01">
        <w:lastRenderedPageBreak/>
        <w:t>Data and methods</w:t>
      </w:r>
    </w:p>
    <w:p w:rsidR="00CB76F7" w:rsidRPr="007D7F01" w:rsidRDefault="00CB76F7" w:rsidP="00DD0F47">
      <w:pPr>
        <w:pStyle w:val="Kop2"/>
        <w:spacing w:line="480" w:lineRule="auto"/>
      </w:pPr>
      <w:r w:rsidRPr="007D7F01">
        <w:t>Data</w:t>
      </w:r>
      <w:r w:rsidR="001C22B3" w:rsidRPr="007D7F01">
        <w:t xml:space="preserve"> (independent variables) </w:t>
      </w:r>
    </w:p>
    <w:p w:rsidR="007C4C47" w:rsidRPr="007D7F01" w:rsidRDefault="00F30599" w:rsidP="00DD0F47">
      <w:pPr>
        <w:pStyle w:val="Geenafstand"/>
        <w:spacing w:line="480" w:lineRule="auto"/>
      </w:pPr>
      <w:r w:rsidRPr="007D7F01">
        <w:t xml:space="preserve">Data on </w:t>
      </w:r>
      <w:r w:rsidR="00F341DA" w:rsidRPr="007D7F01">
        <w:t>Inglehart</w:t>
      </w:r>
      <w:r w:rsidRPr="007D7F01">
        <w:t xml:space="preserve">’s </w:t>
      </w:r>
      <w:r w:rsidR="00AF5389" w:rsidRPr="007D7F01">
        <w:t>‘</w:t>
      </w:r>
      <w:r w:rsidRPr="007D7F01">
        <w:t>self-expression</w:t>
      </w:r>
      <w:r w:rsidR="00AF5389" w:rsidRPr="007D7F01">
        <w:t>’</w:t>
      </w:r>
      <w:r w:rsidRPr="007D7F01">
        <w:t xml:space="preserve"> and </w:t>
      </w:r>
      <w:r w:rsidR="00AF5389" w:rsidRPr="007D7F01">
        <w:t>‘</w:t>
      </w:r>
      <w:r w:rsidRPr="007D7F01">
        <w:t>secular-rational</w:t>
      </w:r>
      <w:r w:rsidR="00AF5389" w:rsidRPr="007D7F01">
        <w:t>’</w:t>
      </w:r>
      <w:r w:rsidRPr="007D7F01">
        <w:t xml:space="preserve"> scales come from the 2006 or most recent waves of the World Values Study, and were extracted from the Quality of Government Dataset </w:t>
      </w:r>
      <w:r w:rsidRPr="007D7F01">
        <w:fldChar w:fldCharType="begin"/>
      </w:r>
      <w:r w:rsidR="003E014B" w:rsidRPr="007D7F01">
        <w:instrText xml:space="preserve"> ADDIN EN.CITE &lt;EndNote&gt;&lt;Cite&gt;&lt;Author&gt;Teorell&lt;/Author&gt;&lt;Year&gt;2011&lt;/Year&gt;&lt;RecNum&gt;32&lt;/RecNum&gt;&lt;DisplayText&gt;(Teorell, Samanni, Holmberg, &amp;amp; Rothstein, 2011)&lt;/DisplayText&gt;&lt;record&gt;&lt;rec-number&gt;32&lt;/rec-number&gt;&lt;foreign-keys&gt;&lt;key app="EN" db-id="twp0sxr2lreteme9wecpar9f5x50t5f02szz"&gt;32&lt;/key&gt;&lt;/foreign-keys&gt;&lt;ref-type name="Generic"&gt;13&lt;/ref-type&gt;&lt;contributors&gt;&lt;authors&gt;&lt;author&gt;Teorell, J.&lt;/author&gt;&lt;author&gt;Samanni, M.&lt;/author&gt;&lt;author&gt;Holmberg, S.&lt;/author&gt;&lt;author&gt;Rothstein, B.&lt;/author&gt;&lt;/authors&gt;&lt;secondary-authors&gt;&lt;author&gt;University of Gothenburg: The Quality of Government Institute&lt;/author&gt;&lt;/secondary-authors&gt;&lt;/contributors&gt;&lt;titles&gt;&lt;title&gt;The Quality of Government Dataset, version 6Apr11.&lt;/title&gt;&lt;/titles&gt;&lt;dates&gt;&lt;year&gt;2011&lt;/year&gt;&lt;/dates&gt;&lt;pub-location&gt;Gothenburg&lt;/pub-location&gt;&lt;urls&gt;&lt;related-urls&gt;&lt;url&gt;http://www.qog.pol.gu.se&lt;/url&gt;&lt;/related-urls&gt;&lt;/urls&gt;&lt;/record&gt;&lt;/Cite&gt;&lt;Cite&gt;&lt;Author&gt;Teorell&lt;/Author&gt;&lt;Year&gt;2011&lt;/Year&gt;&lt;RecNum&gt;32&lt;/RecNum&gt;&lt;record&gt;&lt;rec-number&gt;32&lt;/rec-number&gt;&lt;foreign-keys&gt;&lt;key app="EN" db-id="twp0sxr2lreteme9wecpar9f5x50t5f02szz"&gt;32&lt;/key&gt;&lt;/foreign-keys&gt;&lt;ref-type name="Generic"&gt;13&lt;/ref-type&gt;&lt;contributors&gt;&lt;authors&gt;&lt;author&gt;Teorell, J.&lt;/author&gt;&lt;author&gt;Samanni, M.&lt;/author&gt;&lt;author&gt;Holmberg, S.&lt;/author&gt;&lt;author&gt;Rothstein, B.&lt;/author&gt;&lt;/authors&gt;&lt;secondary-authors&gt;&lt;author&gt;University of Gothenburg: The Quality of Government Institute&lt;/author&gt;&lt;/secondary-authors&gt;&lt;/contributors&gt;&lt;titles&gt;&lt;title&gt;The Quality of Government Dataset, version 6Apr11.&lt;/title&gt;&lt;/titles&gt;&lt;dates&gt;&lt;year&gt;2011&lt;/year&gt;&lt;/dates&gt;&lt;pub-location&gt;Gothenburg&lt;/pub-location&gt;&lt;urls&gt;&lt;related-urls&gt;&lt;url&gt;http://www.qog.pol.gu.se&lt;/url&gt;&lt;/related-urls&gt;&lt;/urls&gt;&lt;/record&gt;&lt;/Cite&gt;&lt;/EndNote&gt;</w:instrText>
      </w:r>
      <w:r w:rsidRPr="007D7F01">
        <w:fldChar w:fldCharType="separate"/>
      </w:r>
      <w:r w:rsidR="003E014B" w:rsidRPr="007D7F01">
        <w:rPr>
          <w:noProof/>
        </w:rPr>
        <w:t>(</w:t>
      </w:r>
      <w:hyperlink w:anchor="_ENREF_70" w:tooltip="Teorell, 2011 #32" w:history="1">
        <w:r w:rsidR="007A46D2" w:rsidRPr="007D7F01">
          <w:rPr>
            <w:noProof/>
          </w:rPr>
          <w:t>Teorell, Samanni, Holmberg, &amp; Rothstein, 2011</w:t>
        </w:r>
      </w:hyperlink>
      <w:r w:rsidR="003E014B" w:rsidRPr="007D7F01">
        <w:rPr>
          <w:noProof/>
        </w:rPr>
        <w:t>)</w:t>
      </w:r>
      <w:r w:rsidRPr="007D7F01">
        <w:fldChar w:fldCharType="end"/>
      </w:r>
      <w:r w:rsidRPr="007D7F01">
        <w:t xml:space="preserve"> (</w:t>
      </w:r>
      <w:hyperlink r:id="rId9" w:history="1">
        <w:r w:rsidRPr="007D7F01">
          <w:rPr>
            <w:rStyle w:val="Hyperlink"/>
          </w:rPr>
          <w:t>http://www.qog.pol.gu.se/data/</w:t>
        </w:r>
      </w:hyperlink>
      <w:r w:rsidRPr="007D7F01">
        <w:t xml:space="preserve">). </w:t>
      </w:r>
      <w:r w:rsidR="00E8142A" w:rsidRPr="007D7F01">
        <w:t xml:space="preserve">We also </w:t>
      </w:r>
      <w:r w:rsidR="003B38F4" w:rsidRPr="007D7F01">
        <w:t xml:space="preserve">used </w:t>
      </w:r>
      <w:r w:rsidR="00E8142A" w:rsidRPr="007D7F01">
        <w:t>two alternative operationalizations</w:t>
      </w:r>
      <w:r w:rsidR="00CA5CBF" w:rsidRPr="007D7F01">
        <w:t xml:space="preserve">. The first is a </w:t>
      </w:r>
      <w:r w:rsidRPr="007D7F01">
        <w:t xml:space="preserve">set of two indices calculated from respondent answers on </w:t>
      </w:r>
      <w:r w:rsidR="0077681F" w:rsidRPr="007D7F01">
        <w:t xml:space="preserve">World Values Study questions </w:t>
      </w:r>
      <w:r w:rsidR="00B83E1D" w:rsidRPr="007D7F01">
        <w:t xml:space="preserve">that predate the two dimensions currently in use, and that were </w:t>
      </w:r>
      <w:r w:rsidR="0077681F" w:rsidRPr="007D7F01">
        <w:t xml:space="preserve">designed to directly measure </w:t>
      </w:r>
      <w:r w:rsidR="00AF5389" w:rsidRPr="007D7F01">
        <w:t>‘</w:t>
      </w:r>
      <w:r w:rsidR="007C4C47" w:rsidRPr="007D7F01">
        <w:t>post-materialism</w:t>
      </w:r>
      <w:r w:rsidR="00AF5389" w:rsidRPr="007D7F01">
        <w:t>’</w:t>
      </w:r>
      <w:r w:rsidRPr="007D7F01">
        <w:t xml:space="preserve"> </w:t>
      </w:r>
      <w:r w:rsidR="007C4C47" w:rsidRPr="007D7F01">
        <w:t xml:space="preserve">and </w:t>
      </w:r>
      <w:r w:rsidR="00AF5389" w:rsidRPr="007D7F01">
        <w:t>‘</w:t>
      </w:r>
      <w:r w:rsidR="007C4C47" w:rsidRPr="007D7F01">
        <w:t>religiosity</w:t>
      </w:r>
      <w:r w:rsidR="00AF5389" w:rsidRPr="007D7F01">
        <w:t>’</w:t>
      </w:r>
      <w:r w:rsidRPr="007D7F01">
        <w:t xml:space="preserve">, </w:t>
      </w:r>
      <w:r w:rsidR="0077681F" w:rsidRPr="007D7F01">
        <w:t xml:space="preserve">respectively. </w:t>
      </w:r>
      <w:r w:rsidR="007C4C47" w:rsidRPr="007D7F01">
        <w:t xml:space="preserve">The second is a </w:t>
      </w:r>
      <w:r w:rsidR="00E8142A" w:rsidRPr="007D7F01">
        <w:t xml:space="preserve">version developed </w:t>
      </w:r>
      <w:r w:rsidR="007C4C47" w:rsidRPr="007D7F01">
        <w:t xml:space="preserve">by Hagenaars on the basis of a principal components analysis of 40 values-related indices from the </w:t>
      </w:r>
      <w:r w:rsidR="00E8142A" w:rsidRPr="007D7F01">
        <w:t>European Value Survey</w:t>
      </w:r>
      <w:r w:rsidR="007C4C47" w:rsidRPr="007D7F01">
        <w:t xml:space="preserve">s of 1999/2000. The first two components were labelled </w:t>
      </w:r>
      <w:r w:rsidR="00AF5389" w:rsidRPr="007D7F01">
        <w:t>‘</w:t>
      </w:r>
      <w:r w:rsidR="007C4C47" w:rsidRPr="007D7F01">
        <w:t>autonomy/socio-liberalism</w:t>
      </w:r>
      <w:r w:rsidR="00AF5389" w:rsidRPr="007D7F01">
        <w:t>’</w:t>
      </w:r>
      <w:r w:rsidR="007C4C47" w:rsidRPr="007D7F01">
        <w:t xml:space="preserve"> and </w:t>
      </w:r>
      <w:r w:rsidR="00AF5389" w:rsidRPr="007D7F01">
        <w:t xml:space="preserve"> ‘</w:t>
      </w:r>
      <w:r w:rsidR="007C4C47" w:rsidRPr="007D7F01">
        <w:t>normative-religious</w:t>
      </w:r>
      <w:r w:rsidR="00AF5389" w:rsidRPr="007D7F01">
        <w:t>’</w:t>
      </w:r>
      <w:r w:rsidR="007C4C47" w:rsidRPr="007D7F01">
        <w:t xml:space="preserve">, and are conceptually similar to Inglehart’s </w:t>
      </w:r>
      <w:r w:rsidR="00AF5389" w:rsidRPr="007D7F01">
        <w:t>‘</w:t>
      </w:r>
      <w:r w:rsidR="007C4C47" w:rsidRPr="007D7F01">
        <w:t>self-expression</w:t>
      </w:r>
      <w:r w:rsidR="00AF5389" w:rsidRPr="007D7F01">
        <w:t>’</w:t>
      </w:r>
      <w:r w:rsidR="007C4C47" w:rsidRPr="007D7F01">
        <w:t xml:space="preserve"> and (reversed) </w:t>
      </w:r>
      <w:r w:rsidR="00AF5389" w:rsidRPr="007D7F01">
        <w:t>‘</w:t>
      </w:r>
      <w:r w:rsidR="007C4C47" w:rsidRPr="007D7F01">
        <w:t>secular-rational</w:t>
      </w:r>
      <w:r w:rsidR="00AF5389" w:rsidRPr="007D7F01">
        <w:t>’</w:t>
      </w:r>
      <w:r w:rsidR="007C4C47" w:rsidRPr="007D7F01">
        <w:t xml:space="preserve"> scales, respectively </w:t>
      </w:r>
      <w:r w:rsidR="00CA5CBF" w:rsidRPr="007D7F01">
        <w:fldChar w:fldCharType="begin"/>
      </w:r>
      <w:r w:rsidR="003E014B" w:rsidRPr="007D7F01">
        <w:instrText xml:space="preserve"> ADDIN EN.CITE &lt;EndNote&gt;&lt;Cite&gt;&lt;Author&gt;Hagenaars&lt;/Author&gt;&lt;Year&gt;2003&lt;/Year&gt;&lt;RecNum&gt;7&lt;/RecNum&gt;&lt;DisplayText&gt;(Hagenaars et al., 2003)&lt;/DisplayText&gt;&lt;record&gt;&lt;rec-number&gt;7&lt;/rec-number&gt;&lt;foreign-keys&gt;&lt;key app="EN" db-id="xzd0pearxetze3esvzlxf2vwafa099p0tpdf"&gt;7&lt;/key&gt;&lt;/foreign-keys&gt;&lt;ref-type name="Book Section"&gt;5&lt;/ref-type&gt;&lt;contributors&gt;&lt;authors&gt;&lt;author&gt;Hagenaars, J.&lt;/author&gt;&lt;author&gt;Halman, L.&lt;/author&gt;&lt;author&gt;Moors, G.&lt;/author&gt;&lt;/authors&gt;&lt;secondary-authors&gt;&lt;author&gt;Arts, W.&lt;/author&gt;&lt;author&gt;Hagenaars, J.&lt;/author&gt;&lt;author&gt;Halman, L.&lt;/author&gt;&lt;/secondary-authors&gt;&lt;/contributors&gt;&lt;titles&gt;&lt;title&gt;Exploring Europe&amp;apos;s basic values map&lt;/title&gt;&lt;secondary-title&gt;The cultural diversity of European unity&lt;/secondary-title&gt;&lt;/titles&gt;&lt;pages&gt;23-58&lt;/pages&gt;&lt;dates&gt;&lt;year&gt;2003&lt;/year&gt;&lt;/dates&gt;&lt;pub-location&gt;Leiden &amp;amp; Boston&lt;/pub-location&gt;&lt;publisher&gt;Brill&lt;/publisher&gt;&lt;urls&gt;&lt;/urls&gt;&lt;/record&gt;&lt;/Cite&gt;&lt;/EndNote&gt;</w:instrText>
      </w:r>
      <w:r w:rsidR="00CA5CBF" w:rsidRPr="007D7F01">
        <w:fldChar w:fldCharType="separate"/>
      </w:r>
      <w:r w:rsidR="003E014B" w:rsidRPr="007D7F01">
        <w:rPr>
          <w:noProof/>
        </w:rPr>
        <w:t>(</w:t>
      </w:r>
      <w:hyperlink w:anchor="_ENREF_18" w:tooltip="Hagenaars, 2003 #7" w:history="1">
        <w:r w:rsidR="007A46D2" w:rsidRPr="007D7F01">
          <w:rPr>
            <w:noProof/>
          </w:rPr>
          <w:t>Hagenaars et al., 2003</w:t>
        </w:r>
      </w:hyperlink>
      <w:r w:rsidR="003E014B" w:rsidRPr="007D7F01">
        <w:rPr>
          <w:noProof/>
        </w:rPr>
        <w:t>)</w:t>
      </w:r>
      <w:r w:rsidR="00CA5CBF" w:rsidRPr="007D7F01">
        <w:fldChar w:fldCharType="end"/>
      </w:r>
      <w:r w:rsidR="007C4C47" w:rsidRPr="007D7F01">
        <w:t xml:space="preserve">. </w:t>
      </w:r>
    </w:p>
    <w:p w:rsidR="007C4C47" w:rsidRPr="007D7F01" w:rsidRDefault="007C4C47" w:rsidP="00DD0F47">
      <w:pPr>
        <w:pStyle w:val="Geenafstand"/>
        <w:spacing w:line="480" w:lineRule="auto"/>
      </w:pPr>
    </w:p>
    <w:p w:rsidR="00431BBB" w:rsidRPr="007D7F01" w:rsidRDefault="001218FD" w:rsidP="00DD0F47">
      <w:pPr>
        <w:pStyle w:val="Geenafstand"/>
        <w:spacing w:line="480" w:lineRule="auto"/>
      </w:pPr>
      <w:r w:rsidRPr="007D7F01">
        <w:t xml:space="preserve">Data on </w:t>
      </w:r>
      <w:r w:rsidR="00F341DA" w:rsidRPr="007D7F01">
        <w:t>Hofstede</w:t>
      </w:r>
      <w:r w:rsidRPr="007D7F01">
        <w:t xml:space="preserve">’s value dimensions were collected </w:t>
      </w:r>
      <w:r w:rsidR="002312FE" w:rsidRPr="007D7F01">
        <w:t xml:space="preserve">in the </w:t>
      </w:r>
      <w:r w:rsidR="00EF1BD1" w:rsidRPr="007D7F01">
        <w:t>International Business Machines (</w:t>
      </w:r>
      <w:r w:rsidR="002312FE" w:rsidRPr="007D7F01">
        <w:t>IBM</w:t>
      </w:r>
      <w:r w:rsidR="00EF1BD1" w:rsidRPr="007D7F01">
        <w:t>)</w:t>
      </w:r>
      <w:r w:rsidR="002312FE" w:rsidRPr="007D7F01">
        <w:t xml:space="preserve"> attitude surveys (held around 1970; first four dimensions) and in the World Values Survey (1990-2010; last two dimensions).</w:t>
      </w:r>
      <w:r w:rsidRPr="007D7F01">
        <w:t xml:space="preserve"> We downloaded Hofstede’s set of authorized national values</w:t>
      </w:r>
      <w:r w:rsidR="002312FE" w:rsidRPr="007D7F01">
        <w:t xml:space="preserve">, partly based on more recent replications that showed stability over time in national rankings, </w:t>
      </w:r>
      <w:r w:rsidRPr="007D7F01">
        <w:t>from his website (</w:t>
      </w:r>
      <w:hyperlink r:id="rId10" w:history="1">
        <w:r w:rsidRPr="007D7F01">
          <w:rPr>
            <w:rStyle w:val="Hyperlink"/>
          </w:rPr>
          <w:t>http://www.geerthofstede.nl/research--vsm</w:t>
        </w:r>
      </w:hyperlink>
      <w:r w:rsidRPr="007D7F01">
        <w:t xml:space="preserve">). </w:t>
      </w:r>
      <w:r w:rsidR="0099023E" w:rsidRPr="007D7F01">
        <w:t xml:space="preserve">Data on Schwartz’s cultural orientations were collected in surveys among students and teachers </w:t>
      </w:r>
      <w:r w:rsidR="00C64937" w:rsidRPr="007D7F01">
        <w:t>in urban areas of each country, and relate to</w:t>
      </w:r>
      <w:r w:rsidR="0099023E" w:rsidRPr="007D7F01">
        <w:t xml:space="preserve"> various years </w:t>
      </w:r>
      <w:r w:rsidR="00985EA0" w:rsidRPr="007D7F01">
        <w:t>between 1988 and 2007, centring around 1990</w:t>
      </w:r>
      <w:r w:rsidRPr="007D7F01">
        <w:t xml:space="preserve">, and </w:t>
      </w:r>
      <w:r w:rsidR="00395234" w:rsidRPr="007D7F01">
        <w:t xml:space="preserve">kindly made available </w:t>
      </w:r>
      <w:r w:rsidRPr="007D7F01">
        <w:t xml:space="preserve">to us by Schwartz. </w:t>
      </w:r>
      <w:r w:rsidR="00C64937" w:rsidRPr="007D7F01">
        <w:t xml:space="preserve">Results for students and teachers </w:t>
      </w:r>
      <w:r w:rsidR="00C64937" w:rsidRPr="007D7F01">
        <w:lastRenderedPageBreak/>
        <w:t xml:space="preserve">were averaged, and have been shown to correlate well with estimates obtained in whole population samples through the European Social Survey </w:t>
      </w:r>
      <w:r w:rsidR="00C64937" w:rsidRPr="007D7F01">
        <w:fldChar w:fldCharType="begin"/>
      </w:r>
      <w:r w:rsidR="003E014B" w:rsidRPr="007D7F01">
        <w:instrText xml:space="preserve"> ADDIN EN.CITE &lt;EndNote&gt;&lt;Cite&gt;&lt;Author&gt;Schwartz&lt;/Author&gt;&lt;Year&gt;2006&lt;/Year&gt;&lt;RecNum&gt;22&lt;/RecNum&gt;&lt;DisplayText&gt;(Schwartz, 2006)&lt;/DisplayText&gt;&lt;record&gt;&lt;rec-number&gt;22&lt;/rec-number&gt;&lt;foreign-keys&gt;&lt;key app="EN" db-id="xzd0pearxetze3esvzlxf2vwafa099p0tpdf"&gt;22&lt;/key&gt;&lt;/foreign-keys&gt;&lt;ref-type name="Journal Article"&gt;17&lt;/ref-type&gt;&lt;contributors&gt;&lt;authors&gt;&lt;author&gt;Schwartz, S.H.&lt;/author&gt;&lt;/authors&gt;&lt;/contributors&gt;&lt;titles&gt;&lt;title&gt;A theory of cultural value orientations: Explication and applications&lt;/title&gt;&lt;secondary-title&gt;Comparative Sociology&lt;/secondary-title&gt;&lt;/titles&gt;&lt;periodical&gt;&lt;full-title&gt;Comparative Sociology&lt;/full-title&gt;&lt;/periodical&gt;&lt;pages&gt;137-182&lt;/pages&gt;&lt;volume&gt;5&lt;/volume&gt;&lt;dates&gt;&lt;year&gt;2006&lt;/year&gt;&lt;/dates&gt;&lt;isbn&gt;0074-8684&lt;/isbn&gt;&lt;urls&gt;&lt;/urls&gt;&lt;/record&gt;&lt;/Cite&gt;&lt;/EndNote&gt;</w:instrText>
      </w:r>
      <w:r w:rsidR="00C64937" w:rsidRPr="007D7F01">
        <w:fldChar w:fldCharType="separate"/>
      </w:r>
      <w:r w:rsidR="003E014B" w:rsidRPr="007D7F01">
        <w:rPr>
          <w:noProof/>
        </w:rPr>
        <w:t>(</w:t>
      </w:r>
      <w:hyperlink w:anchor="_ENREF_67" w:tooltip="Schwartz, 2006 #22" w:history="1">
        <w:r w:rsidR="007A46D2" w:rsidRPr="007D7F01">
          <w:rPr>
            <w:noProof/>
          </w:rPr>
          <w:t>Schwartz, 2006</w:t>
        </w:r>
      </w:hyperlink>
      <w:r w:rsidR="003E014B" w:rsidRPr="007D7F01">
        <w:rPr>
          <w:noProof/>
        </w:rPr>
        <w:t>)</w:t>
      </w:r>
      <w:r w:rsidR="00C64937" w:rsidRPr="007D7F01">
        <w:fldChar w:fldCharType="end"/>
      </w:r>
      <w:r w:rsidR="00C64937" w:rsidRPr="007D7F01">
        <w:t xml:space="preserve">.   </w:t>
      </w:r>
    </w:p>
    <w:p w:rsidR="00431BBB" w:rsidRPr="007D7F01" w:rsidRDefault="00431BBB" w:rsidP="00DD0F47">
      <w:pPr>
        <w:pStyle w:val="Geenafstand"/>
        <w:spacing w:line="480" w:lineRule="auto"/>
      </w:pPr>
    </w:p>
    <w:p w:rsidR="00F341DA" w:rsidRPr="007D7F01" w:rsidRDefault="001F19F5" w:rsidP="00DD0F47">
      <w:pPr>
        <w:pStyle w:val="Geenafstand"/>
        <w:spacing w:line="480" w:lineRule="auto"/>
      </w:pPr>
      <w:r w:rsidRPr="007D7F01">
        <w:t>Definitions and d</w:t>
      </w:r>
      <w:r w:rsidR="00431BBB" w:rsidRPr="007D7F01">
        <w:t>ata sources for cultural values are given in box 1, and c</w:t>
      </w:r>
      <w:r w:rsidR="00E8142A" w:rsidRPr="007D7F01">
        <w:t xml:space="preserve">ountry values are </w:t>
      </w:r>
      <w:r w:rsidR="00D3105C" w:rsidRPr="007D7F01">
        <w:t xml:space="preserve">given in Web Appendix table </w:t>
      </w:r>
      <w:r w:rsidR="003F14B8" w:rsidRPr="007D7F01">
        <w:t>A</w:t>
      </w:r>
      <w:r w:rsidR="00D3105C" w:rsidRPr="007D7F01">
        <w:t>1a</w:t>
      </w:r>
      <w:r w:rsidR="00431BBB" w:rsidRPr="007D7F01">
        <w:t xml:space="preserve">. </w:t>
      </w:r>
      <w:r w:rsidR="00A73C38" w:rsidRPr="007D7F01">
        <w:t>C</w:t>
      </w:r>
      <w:r w:rsidR="00E8142A" w:rsidRPr="007D7F01">
        <w:t xml:space="preserve">orrelations </w:t>
      </w:r>
      <w:r w:rsidR="00A73C38" w:rsidRPr="007D7F01">
        <w:t xml:space="preserve">between value dimensions </w:t>
      </w:r>
      <w:r w:rsidR="00E8142A" w:rsidRPr="007D7F01">
        <w:t xml:space="preserve">are given in Web Appendix table </w:t>
      </w:r>
      <w:r w:rsidR="003F14B8" w:rsidRPr="007D7F01">
        <w:t>A</w:t>
      </w:r>
      <w:r w:rsidR="00E8142A" w:rsidRPr="007D7F01">
        <w:t>2</w:t>
      </w:r>
      <w:r w:rsidR="00A73C38" w:rsidRPr="007D7F01">
        <w:t xml:space="preserve">. </w:t>
      </w:r>
      <w:r w:rsidR="00E8142A" w:rsidRPr="007D7F01">
        <w:t xml:space="preserve"> </w:t>
      </w:r>
    </w:p>
    <w:p w:rsidR="00C244E2" w:rsidRPr="007D7F01" w:rsidRDefault="00C244E2" w:rsidP="00DD0F47">
      <w:pPr>
        <w:pStyle w:val="Geenafstand"/>
        <w:spacing w:line="480" w:lineRule="auto"/>
      </w:pPr>
    </w:p>
    <w:p w:rsidR="0046185C" w:rsidRPr="007D7F01" w:rsidRDefault="0046185C" w:rsidP="0046185C">
      <w:pPr>
        <w:pStyle w:val="Geenafstand"/>
        <w:spacing w:line="480" w:lineRule="auto"/>
        <w:jc w:val="center"/>
      </w:pPr>
      <w:r w:rsidRPr="007D7F01">
        <w:t xml:space="preserve">Box 1 here </w:t>
      </w:r>
    </w:p>
    <w:p w:rsidR="0046185C" w:rsidRPr="007D7F01" w:rsidRDefault="0046185C" w:rsidP="0046185C">
      <w:pPr>
        <w:pStyle w:val="Geenafstand"/>
        <w:spacing w:line="480" w:lineRule="auto"/>
        <w:jc w:val="center"/>
      </w:pPr>
    </w:p>
    <w:p w:rsidR="00B1422A" w:rsidRPr="007D7F01" w:rsidRDefault="00D3105C" w:rsidP="00DD0F47">
      <w:pPr>
        <w:pStyle w:val="Geenafstand"/>
        <w:spacing w:line="480" w:lineRule="auto"/>
      </w:pPr>
      <w:r w:rsidRPr="007D7F01">
        <w:t xml:space="preserve">We considered as </w:t>
      </w:r>
      <w:r w:rsidR="004C1A73" w:rsidRPr="007D7F01">
        <w:t xml:space="preserve">potential </w:t>
      </w:r>
      <w:r w:rsidRPr="007D7F01">
        <w:t xml:space="preserve">confounders country characteristics that </w:t>
      </w:r>
      <w:r w:rsidR="004C1A73" w:rsidRPr="007D7F01">
        <w:t>may have an independent effect on health behaviours</w:t>
      </w:r>
      <w:r w:rsidR="009858D6" w:rsidRPr="007D7F01">
        <w:t xml:space="preserve"> or health outcomes</w:t>
      </w:r>
      <w:r w:rsidR="004C1A73" w:rsidRPr="007D7F01">
        <w:t xml:space="preserve">, and may also affect cultural values. The main candidates for this are </w:t>
      </w:r>
      <w:r w:rsidR="00E67DDF" w:rsidRPr="007D7F01">
        <w:t xml:space="preserve">indicators of </w:t>
      </w:r>
      <w:r w:rsidR="004C1A73" w:rsidRPr="007D7F01">
        <w:t>socio</w:t>
      </w:r>
      <w:r w:rsidR="00E67DDF" w:rsidRPr="007D7F01">
        <w:t xml:space="preserve">economic development such as </w:t>
      </w:r>
      <w:r w:rsidR="004C1A73" w:rsidRPr="007D7F01">
        <w:t>national income and urbanization. The</w:t>
      </w:r>
      <w:r w:rsidR="00C244E2" w:rsidRPr="007D7F01">
        <w:t>s</w:t>
      </w:r>
      <w:r w:rsidR="004C1A73" w:rsidRPr="007D7F01">
        <w:t xml:space="preserve">e may affect health behaviours </w:t>
      </w:r>
      <w:r w:rsidR="009858D6" w:rsidRPr="007D7F01">
        <w:t xml:space="preserve">or health outcomes </w:t>
      </w:r>
      <w:r w:rsidR="004C1A73" w:rsidRPr="007D7F01">
        <w:t>in various ways not involving value orientations, e.g. through access to consumer products like modern contraception</w:t>
      </w:r>
      <w:r w:rsidR="009858D6" w:rsidRPr="007D7F01">
        <w:t xml:space="preserve">, </w:t>
      </w:r>
      <w:r w:rsidR="004C1A73" w:rsidRPr="007D7F01">
        <w:t xml:space="preserve">tobacco, </w:t>
      </w:r>
      <w:r w:rsidR="009858D6" w:rsidRPr="007D7F01">
        <w:t xml:space="preserve">or cars fitted with seat belts, </w:t>
      </w:r>
      <w:r w:rsidR="004C1A73" w:rsidRPr="007D7F01">
        <w:t>or through access to public services like immunization programs</w:t>
      </w:r>
      <w:r w:rsidR="009858D6" w:rsidRPr="007D7F01">
        <w:t xml:space="preserve">, </w:t>
      </w:r>
      <w:r w:rsidR="004C1A73" w:rsidRPr="007D7F01">
        <w:t>health care services</w:t>
      </w:r>
      <w:r w:rsidR="009858D6" w:rsidRPr="007D7F01">
        <w:t>, and sewage systems</w:t>
      </w:r>
      <w:r w:rsidR="004C1A73" w:rsidRPr="007D7F01">
        <w:t>. At the same time, socioeconomic development also influence</w:t>
      </w:r>
      <w:r w:rsidR="00864397" w:rsidRPr="007D7F01">
        <w:t>s</w:t>
      </w:r>
      <w:r w:rsidR="004C1A73" w:rsidRPr="007D7F01">
        <w:t xml:space="preserve"> </w:t>
      </w:r>
      <w:r w:rsidR="00864397" w:rsidRPr="007D7F01">
        <w:t xml:space="preserve">various </w:t>
      </w:r>
      <w:r w:rsidR="00E67DDF" w:rsidRPr="007D7F01">
        <w:t>cultural values</w:t>
      </w:r>
      <w:r w:rsidR="00864397" w:rsidRPr="007D7F01">
        <w:t xml:space="preserve"> </w:t>
      </w:r>
      <w:r w:rsidR="00864397" w:rsidRPr="007D7F01">
        <w:fldChar w:fldCharType="begin">
          <w:fldData xml:space="preserve">PEVuZE5vdGU+PENpdGU+PEF1dGhvcj5JbmdsZWhhcnQ8L0F1dGhvcj48WWVhcj4yMDAwPC9ZZWFy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==
</w:fldData>
        </w:fldChar>
      </w:r>
      <w:r w:rsidR="003868B1" w:rsidRPr="007D7F01">
        <w:instrText xml:space="preserve"> ADDIN EN.CITE </w:instrText>
      </w:r>
      <w:r w:rsidR="003868B1" w:rsidRPr="007D7F01">
        <w:fldChar w:fldCharType="begin">
          <w:fldData xml:space="preserve">PEVuZE5vdGU+PENpdGU+PEF1dGhvcj5JbmdsZWhhcnQ8L0F1dGhvcj48WWVhcj4yMDAwPC9ZZWFy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==
</w:fldData>
        </w:fldChar>
      </w:r>
      <w:r w:rsidR="003868B1" w:rsidRPr="007D7F01">
        <w:instrText xml:space="preserve"> ADDIN EN.CITE.DATA </w:instrText>
      </w:r>
      <w:r w:rsidR="003868B1" w:rsidRPr="007D7F01">
        <w:fldChar w:fldCharType="end"/>
      </w:r>
      <w:r w:rsidR="00864397" w:rsidRPr="007D7F01">
        <w:fldChar w:fldCharType="separate"/>
      </w:r>
      <w:r w:rsidR="003868B1" w:rsidRPr="007D7F01">
        <w:rPr>
          <w:noProof/>
        </w:rPr>
        <w:t>(</w:t>
      </w:r>
      <w:hyperlink w:anchor="_ENREF_22" w:tooltip="Hofstede, 2010 #29" w:history="1">
        <w:r w:rsidR="007A46D2" w:rsidRPr="007D7F01">
          <w:rPr>
            <w:noProof/>
          </w:rPr>
          <w:t>Hofstede et al., 2010</w:t>
        </w:r>
      </w:hyperlink>
      <w:r w:rsidR="003868B1" w:rsidRPr="007D7F01">
        <w:rPr>
          <w:noProof/>
        </w:rPr>
        <w:t xml:space="preserve">; </w:t>
      </w:r>
      <w:hyperlink w:anchor="_ENREF_28" w:tooltip="Inglehart, 1997 #14" w:history="1">
        <w:r w:rsidR="007A46D2" w:rsidRPr="007D7F01">
          <w:rPr>
            <w:noProof/>
          </w:rPr>
          <w:t>Inglehart, 1997</w:t>
        </w:r>
      </w:hyperlink>
      <w:r w:rsidR="003868B1" w:rsidRPr="007D7F01">
        <w:rPr>
          <w:noProof/>
        </w:rPr>
        <w:t xml:space="preserve">; </w:t>
      </w:r>
      <w:hyperlink w:anchor="_ENREF_29" w:tooltip="Inglehart, 2000 #1" w:history="1">
        <w:r w:rsidR="007A46D2" w:rsidRPr="007D7F01">
          <w:rPr>
            <w:noProof/>
          </w:rPr>
          <w:t>Inglehart &amp; Baker, 2000</w:t>
        </w:r>
      </w:hyperlink>
      <w:r w:rsidR="003868B1" w:rsidRPr="007D7F01">
        <w:rPr>
          <w:noProof/>
        </w:rPr>
        <w:t xml:space="preserve">; </w:t>
      </w:r>
      <w:hyperlink w:anchor="_ENREF_56" w:tooltip="Minkov, 2011 #56" w:history="1">
        <w:r w:rsidR="007A46D2" w:rsidRPr="007D7F01">
          <w:rPr>
            <w:noProof/>
          </w:rPr>
          <w:t>Minkov, 2011</w:t>
        </w:r>
      </w:hyperlink>
      <w:r w:rsidR="003868B1" w:rsidRPr="007D7F01">
        <w:rPr>
          <w:noProof/>
        </w:rPr>
        <w:t>)</w:t>
      </w:r>
      <w:r w:rsidR="00864397" w:rsidRPr="007D7F01">
        <w:fldChar w:fldCharType="end"/>
      </w:r>
      <w:r w:rsidR="00864397" w:rsidRPr="007D7F01">
        <w:t xml:space="preserve">. According to </w:t>
      </w:r>
      <w:r w:rsidR="00DA0158" w:rsidRPr="007D7F01">
        <w:t>Inglehart</w:t>
      </w:r>
      <w:r w:rsidR="00864397" w:rsidRPr="007D7F01">
        <w:t>, s</w:t>
      </w:r>
      <w:r w:rsidR="004C1A73" w:rsidRPr="007D7F01">
        <w:t>ocio</w:t>
      </w:r>
      <w:r w:rsidR="00E67DDF" w:rsidRPr="007D7F01">
        <w:t xml:space="preserve">economic development is associated with shifts away from absolute </w:t>
      </w:r>
      <w:r w:rsidR="00085170" w:rsidRPr="007D7F01">
        <w:t xml:space="preserve">to “modern” norms and values </w:t>
      </w:r>
      <w:r w:rsidR="00E67DDF" w:rsidRPr="007D7F01">
        <w:fldChar w:fldCharType="begin"/>
      </w:r>
      <w:r w:rsidR="003868B1" w:rsidRPr="007D7F01">
        <w:instrText xml:space="preserve"> ADDIN EN.CITE &lt;EndNote&gt;&lt;Cite&gt;&lt;Author&gt;Inglehart&lt;/Author&gt;&lt;Year&gt;2000&lt;/Year&gt;&lt;RecNum&gt;1&lt;/RecNum&gt;&lt;DisplayText&gt;(Inglehart &amp;amp; Baker, 2000)&lt;/DisplayText&gt;&lt;record&gt;&lt;rec-number&gt;1&lt;/rec-number&gt;&lt;foreign-keys&gt;&lt;key app="EN" db-id="xzd0pearxetze3esvzlxf2vwafa099p0tpdf"&gt;1&lt;/key&gt;&lt;/foreign-keys&gt;&lt;ref-type name="Journal Article"&gt;17&lt;/ref-type&gt;&lt;contributors&gt;&lt;authors&gt;&lt;author&gt;Inglehart, R.&lt;/author&gt;&lt;author&gt;Baker, W.E.&lt;/author&gt;&lt;/authors&gt;&lt;/contributors&gt;&lt;titles&gt;&lt;title&gt;Modernization, cultural change, and the persistence of traditional values&lt;/title&gt;&lt;secondary-title&gt;American Sociological Review&lt;/secondary-title&gt;&lt;/titles&gt;&lt;periodical&gt;&lt;full-title&gt;American Sociological Review&lt;/full-title&gt;&lt;/periodical&gt;&lt;pages&gt;19-51&lt;/pages&gt;&lt;volume&gt;65&lt;/volume&gt;&lt;number&gt;1&lt;/number&gt;&lt;dates&gt;&lt;year&gt;2000&lt;/year&gt;&lt;/dates&gt;&lt;urls&gt;&lt;/urls&gt;&lt;/record&gt;&lt;/Cite&gt;&lt;/EndNote&gt;</w:instrText>
      </w:r>
      <w:r w:rsidR="00E67DDF" w:rsidRPr="007D7F01">
        <w:fldChar w:fldCharType="separate"/>
      </w:r>
      <w:r w:rsidR="003868B1" w:rsidRPr="007D7F01">
        <w:rPr>
          <w:noProof/>
        </w:rPr>
        <w:t>(</w:t>
      </w:r>
      <w:hyperlink w:anchor="_ENREF_29" w:tooltip="Inglehart, 2000 #1" w:history="1">
        <w:r w:rsidR="007A46D2" w:rsidRPr="007D7F01">
          <w:rPr>
            <w:noProof/>
          </w:rPr>
          <w:t>Inglehart &amp; Baker, 2000</w:t>
        </w:r>
      </w:hyperlink>
      <w:r w:rsidR="003868B1" w:rsidRPr="007D7F01">
        <w:rPr>
          <w:noProof/>
        </w:rPr>
        <w:t>)</w:t>
      </w:r>
      <w:r w:rsidR="00E67DDF" w:rsidRPr="007D7F01">
        <w:fldChar w:fldCharType="end"/>
      </w:r>
      <w:r w:rsidR="004C1A73" w:rsidRPr="007D7F01">
        <w:t xml:space="preserve">, probably because </w:t>
      </w:r>
      <w:r w:rsidR="009E67D6" w:rsidRPr="007D7F01">
        <w:t xml:space="preserve">“experiencing prosperity minimizes survival concerns, making social values associated with survival less important and allowing for increased focus on social values associated with self-expression and personal choice” </w:t>
      </w:r>
      <w:r w:rsidR="009E67D6" w:rsidRPr="007D7F01">
        <w:fldChar w:fldCharType="begin"/>
      </w:r>
      <w:r w:rsidR="003868B1" w:rsidRPr="007D7F01">
        <w:instrText xml:space="preserve"> ADDIN EN.CITE &lt;EndNote&gt;&lt;Cite&gt;&lt;Author&gt;Inglehart&lt;/Author&gt;&lt;Year&gt;2004&lt;/Year&gt;&lt;RecNum&gt;16&lt;/RecNum&gt;&lt;DisplayText&gt;(Inglehart &amp;amp; Oyserman, 2004)&lt;/DisplayText&gt;&lt;record&gt;&lt;rec-number&gt;16&lt;/rec-number&gt;&lt;foreign-keys&gt;&lt;key app="EN" db-id="xzd0pearxetze3esvzlxf2vwafa099p0tpdf"&gt;16&lt;/key&gt;&lt;/foreign-keys&gt;&lt;ref-type name="Book Section"&gt;5&lt;/ref-type&gt;&lt;contributors&gt;&lt;authors&gt;&lt;author&gt;Inglehart, R.&lt;/author&gt;&lt;author&gt;Oyserman, D.&lt;/author&gt;&lt;/authors&gt;&lt;secondary-authors&gt;&lt;author&gt;Vinken, H.&lt;/author&gt;&lt;author&gt;Soeters, J.&lt;/author&gt;&lt;author&gt;Ester, P.&lt;/author&gt;&lt;/secondary-authors&gt;&lt;/contributors&gt;&lt;titles&gt;&lt;title&gt;Individualism, autonomy and self-expression: the human development syndrome&lt;/title&gt;&lt;secondary-title&gt;Comparing cultures. Dimensions of culture in a comparative perspective &lt;/secondary-title&gt;&lt;/titles&gt;&lt;dates&gt;&lt;year&gt;2004&lt;/year&gt;&lt;/dates&gt;&lt;pub-location&gt;Leiden&lt;/pub-location&gt;&lt;publisher&gt;Brill&lt;/publisher&gt;&lt;urls&gt;&lt;/urls&gt;&lt;/record&gt;&lt;/Cite&gt;&lt;/EndNote&gt;</w:instrText>
      </w:r>
      <w:r w:rsidR="009E67D6" w:rsidRPr="007D7F01">
        <w:fldChar w:fldCharType="separate"/>
      </w:r>
      <w:r w:rsidR="003868B1" w:rsidRPr="007D7F01">
        <w:rPr>
          <w:noProof/>
        </w:rPr>
        <w:t>(</w:t>
      </w:r>
      <w:hyperlink w:anchor="_ENREF_31" w:tooltip="Inglehart, 2004 #16" w:history="1">
        <w:r w:rsidR="007A46D2" w:rsidRPr="007D7F01">
          <w:rPr>
            <w:noProof/>
          </w:rPr>
          <w:t>Inglehart &amp; Oyserman, 2004</w:t>
        </w:r>
      </w:hyperlink>
      <w:r w:rsidR="003868B1" w:rsidRPr="007D7F01">
        <w:rPr>
          <w:noProof/>
        </w:rPr>
        <w:t>)</w:t>
      </w:r>
      <w:r w:rsidR="009E67D6" w:rsidRPr="007D7F01">
        <w:fldChar w:fldCharType="end"/>
      </w:r>
      <w:r w:rsidR="004C1A73" w:rsidRPr="007D7F01">
        <w:t xml:space="preserve">. </w:t>
      </w:r>
      <w:r w:rsidR="00596DA5" w:rsidRPr="007D7F01">
        <w:t>We will indicate socioeconomic development with Gross Domestic Product per capita and percentage population in urbanized areas</w:t>
      </w:r>
      <w:r w:rsidR="00431BBB" w:rsidRPr="007D7F01">
        <w:t xml:space="preserve">. </w:t>
      </w:r>
    </w:p>
    <w:p w:rsidR="00B1422A" w:rsidRPr="007D7F01" w:rsidRDefault="00B1422A" w:rsidP="00DD0F47">
      <w:pPr>
        <w:pStyle w:val="Geenafstand"/>
        <w:spacing w:line="480" w:lineRule="auto"/>
      </w:pPr>
    </w:p>
    <w:p w:rsidR="00710201" w:rsidRPr="007D7F01" w:rsidRDefault="00203230" w:rsidP="00DD0F47">
      <w:pPr>
        <w:pStyle w:val="Geenafstand"/>
        <w:spacing w:line="480" w:lineRule="auto"/>
      </w:pPr>
      <w:r w:rsidRPr="007D7F01">
        <w:t xml:space="preserve">We also considered to include </w:t>
      </w:r>
      <w:r w:rsidR="001F3B9F" w:rsidRPr="007D7F01">
        <w:t>various other confounders. As socioeconomic development goes hand in hand with increasing levels of education</w:t>
      </w:r>
      <w:r w:rsidR="00710201" w:rsidRPr="007D7F01">
        <w:t xml:space="preserve"> </w:t>
      </w:r>
      <w:r w:rsidR="00710201" w:rsidRPr="007D7F01">
        <w:fldChar w:fldCharType="begin"/>
      </w:r>
      <w:r w:rsidR="003868B1" w:rsidRPr="007D7F01">
        <w:instrText xml:space="preserve"> ADDIN EN.CITE &lt;EndNote&gt;&lt;Cite&gt;&lt;Author&gt;Inglehart&lt;/Author&gt;&lt;Year&gt;1997&lt;/Year&gt;&lt;RecNum&gt;14&lt;/RecNum&gt;&lt;DisplayText&gt;(Inglehart, 1997)&lt;/DisplayText&gt;&lt;record&gt;&lt;rec-number&gt;14&lt;/rec-number&gt;&lt;foreign-keys&gt;&lt;key app="EN" db-id="xzd0pearxetze3esvzlxf2vwafa099p0tpdf"&gt;14&lt;/key&gt;&lt;/foreign-keys&gt;&lt;ref-type name="Book"&gt;6&lt;/ref-type&gt;&lt;contributors&gt;&lt;authors&gt;&lt;author&gt;Inglehart, R.&lt;/author&gt;&lt;/authors&gt;&lt;/contributors&gt;&lt;titles&gt;&lt;title&gt;Modernization and postmodernization: cultural, economic, and political change in 43 societies &lt;/title&gt;&lt;/titles&gt;&lt;dates&gt;&lt;year&gt;1997&lt;/year&gt;&lt;/dates&gt;&lt;pub-location&gt;Princeton&lt;/pub-location&gt;&lt;publisher&gt;Princeton University Press&lt;/publisher&gt;&lt;urls&gt;&lt;/urls&gt;&lt;/record&gt;&lt;/Cite&gt;&lt;/EndNote&gt;</w:instrText>
      </w:r>
      <w:r w:rsidR="00710201" w:rsidRPr="007D7F01">
        <w:fldChar w:fldCharType="separate"/>
      </w:r>
      <w:r w:rsidR="003868B1" w:rsidRPr="007D7F01">
        <w:rPr>
          <w:noProof/>
        </w:rPr>
        <w:t>(</w:t>
      </w:r>
      <w:hyperlink w:anchor="_ENREF_28" w:tooltip="Inglehart, 1997 #14" w:history="1">
        <w:r w:rsidR="007A46D2" w:rsidRPr="007D7F01">
          <w:rPr>
            <w:noProof/>
          </w:rPr>
          <w:t>Inglehart, 1997</w:t>
        </w:r>
      </w:hyperlink>
      <w:r w:rsidR="003868B1" w:rsidRPr="007D7F01">
        <w:rPr>
          <w:noProof/>
        </w:rPr>
        <w:t>)</w:t>
      </w:r>
      <w:r w:rsidR="00710201" w:rsidRPr="007D7F01">
        <w:fldChar w:fldCharType="end"/>
      </w:r>
      <w:r w:rsidR="001F3B9F" w:rsidRPr="007D7F01">
        <w:t xml:space="preserve">, and as education is known to </w:t>
      </w:r>
      <w:r w:rsidR="00710201" w:rsidRPr="007D7F01">
        <w:t xml:space="preserve">strongly </w:t>
      </w:r>
      <w:r w:rsidR="001F3B9F" w:rsidRPr="007D7F01">
        <w:t>influence health-related behaviours at the individual level</w:t>
      </w:r>
      <w:r w:rsidR="00710201" w:rsidRPr="007D7F01">
        <w:t xml:space="preserve"> </w:t>
      </w:r>
      <w:r w:rsidR="00710201" w:rsidRPr="007D7F01">
        <w:fldChar w:fldCharType="begin">
          <w:fldData xml:space="preserve">PEVuZE5vdGU+PENpdGU+PEF1dGhvcj5NYWNrZW5iYWNoPC9BdXRob3I+PFllYXI+MjAwODwvWWVh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</w:fldData>
        </w:fldChar>
      </w:r>
      <w:r w:rsidR="007A46D2">
        <w:instrText xml:space="preserve"> ADDIN EN.CITE </w:instrText>
      </w:r>
      <w:r w:rsidR="007A46D2">
        <w:fldChar w:fldCharType="begin">
          <w:fldData xml:space="preserve">PEVuZE5vdGU+PENpdGU+PEF1dGhvcj5NYWNrZW5iYWNoPC9BdXRob3I+PFllYXI+MjAwODwvWWVh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</w:fldData>
        </w:fldChar>
      </w:r>
      <w:r w:rsidR="007A46D2">
        <w:instrText xml:space="preserve"> ADDIN EN.CITE.DATA </w:instrText>
      </w:r>
      <w:r w:rsidR="007A46D2">
        <w:fldChar w:fldCharType="end"/>
      </w:r>
      <w:r w:rsidR="00710201" w:rsidRPr="007D7F01">
        <w:fldChar w:fldCharType="separate"/>
      </w:r>
      <w:r w:rsidR="003868B1" w:rsidRPr="007D7F01">
        <w:rPr>
          <w:noProof/>
        </w:rPr>
        <w:t>(</w:t>
      </w:r>
      <w:hyperlink w:anchor="_ENREF_48" w:tooltip="Mackenbach, 2008 #82" w:history="1">
        <w:r w:rsidR="007A46D2" w:rsidRPr="007D7F01">
          <w:rPr>
            <w:noProof/>
          </w:rPr>
          <w:t>Mackenbach et al., 2008</w:t>
        </w:r>
      </w:hyperlink>
      <w:r w:rsidR="003868B1" w:rsidRPr="007D7F01">
        <w:rPr>
          <w:noProof/>
        </w:rPr>
        <w:t>)</w:t>
      </w:r>
      <w:r w:rsidR="00710201" w:rsidRPr="007D7F01">
        <w:fldChar w:fldCharType="end"/>
      </w:r>
      <w:r w:rsidR="001F3B9F" w:rsidRPr="007D7F01">
        <w:t xml:space="preserve">, average levels of education could </w:t>
      </w:r>
      <w:r w:rsidR="00710201" w:rsidRPr="007D7F01">
        <w:t xml:space="preserve">be </w:t>
      </w:r>
      <w:r w:rsidRPr="007D7F01">
        <w:t>confound</w:t>
      </w:r>
      <w:r w:rsidR="00710201" w:rsidRPr="007D7F01">
        <w:t>ers of</w:t>
      </w:r>
      <w:r w:rsidR="001F3B9F" w:rsidRPr="007D7F01">
        <w:t xml:space="preserve"> the relation between cultural values and health behaviours</w:t>
      </w:r>
      <w:r w:rsidRPr="007D7F01">
        <w:t xml:space="preserve">. </w:t>
      </w:r>
      <w:r w:rsidR="001F3B9F" w:rsidRPr="007D7F01">
        <w:t xml:space="preserve">However, </w:t>
      </w:r>
      <w:r w:rsidR="00710201" w:rsidRPr="007D7F01">
        <w:t>as between-country differences in levels of education could also be the result of differences in culture</w:t>
      </w:r>
      <w:r w:rsidR="00F93D98" w:rsidRPr="007D7F01">
        <w:t xml:space="preserve"> </w:t>
      </w:r>
      <w:r w:rsidR="00710201" w:rsidRPr="007D7F01">
        <w:fldChar w:fldCharType="begin"/>
      </w:r>
      <w:r w:rsidR="003E014B" w:rsidRPr="007D7F01">
        <w:instrText xml:space="preserve"> ADDIN EN.CITE &lt;EndNote&gt;&lt;Cite&gt;&lt;Author&gt;Minkov&lt;/Author&gt;&lt;Year&gt;2011&lt;/Year&gt;&lt;RecNum&gt;56&lt;/RecNum&gt;&lt;DisplayText&gt;(Minkov, 2011)&lt;/DisplayText&gt;&lt;record&gt;&lt;rec-number&gt;56&lt;/rec-number&gt;&lt;foreign-keys&gt;&lt;key app="EN" db-id="xzd0pearxetze3esvzlxf2vwafa099p0tpdf"&gt;56&lt;/key&gt;&lt;/foreign-keys&gt;&lt;ref-type name="Book"&gt;6&lt;/ref-type&gt;&lt;contributors&gt;&lt;authors&gt;&lt;author&gt;Minkov, M.&lt;/author&gt;&lt;/authors&gt;&lt;/contributors&gt;&lt;titles&gt;&lt;title&gt;Cultural differences in a globalizing world. &lt;/title&gt;&lt;/titles&gt;&lt;dates&gt;&lt;year&gt;2011&lt;/year&gt;&lt;/dates&gt;&lt;pub-location&gt;Bingley&lt;/pub-location&gt;&lt;publisher&gt;Emerald&lt;/publisher&gt;&lt;urls&gt;&lt;/urls&gt;&lt;/record&gt;&lt;/Cite&gt;&lt;/EndNote&gt;</w:instrText>
      </w:r>
      <w:r w:rsidR="00710201" w:rsidRPr="007D7F01">
        <w:fldChar w:fldCharType="separate"/>
      </w:r>
      <w:r w:rsidR="003E014B" w:rsidRPr="007D7F01">
        <w:rPr>
          <w:noProof/>
        </w:rPr>
        <w:t>(</w:t>
      </w:r>
      <w:hyperlink w:anchor="_ENREF_56" w:tooltip="Minkov, 2011 #56" w:history="1">
        <w:r w:rsidR="007A46D2" w:rsidRPr="007D7F01">
          <w:rPr>
            <w:noProof/>
          </w:rPr>
          <w:t>Minkov, 2011</w:t>
        </w:r>
      </w:hyperlink>
      <w:r w:rsidR="003E014B" w:rsidRPr="007D7F01">
        <w:rPr>
          <w:noProof/>
        </w:rPr>
        <w:t>)</w:t>
      </w:r>
      <w:r w:rsidR="00710201" w:rsidRPr="007D7F01">
        <w:fldChar w:fldCharType="end"/>
      </w:r>
      <w:r w:rsidR="00710201" w:rsidRPr="007D7F01">
        <w:t xml:space="preserve">, we will not control for education in the main analysis, but do this only in a sensitivity analyses to be reported in the </w:t>
      </w:r>
      <w:r w:rsidR="00567175" w:rsidRPr="007D7F01">
        <w:t>D</w:t>
      </w:r>
      <w:r w:rsidR="00710201" w:rsidRPr="007D7F01">
        <w:t>iscussion</w:t>
      </w:r>
      <w:r w:rsidR="00567175" w:rsidRPr="007D7F01">
        <w:t xml:space="preserve"> section of this pap</w:t>
      </w:r>
      <w:r w:rsidR="00F93D98" w:rsidRPr="007D7F01">
        <w:t>e</w:t>
      </w:r>
      <w:r w:rsidR="00567175" w:rsidRPr="007D7F01">
        <w:t>r</w:t>
      </w:r>
      <w:r w:rsidR="00F61204" w:rsidRPr="007D7F01">
        <w:t>.</w:t>
      </w:r>
      <w:r w:rsidR="00710201" w:rsidRPr="007D7F01">
        <w:t xml:space="preserve"> </w:t>
      </w:r>
    </w:p>
    <w:p w:rsidR="00710201" w:rsidRPr="007D7F01" w:rsidRDefault="00710201" w:rsidP="00DD0F47">
      <w:pPr>
        <w:pStyle w:val="Geenafstand"/>
        <w:spacing w:line="480" w:lineRule="auto"/>
      </w:pPr>
    </w:p>
    <w:p w:rsidR="0055538D" w:rsidRPr="007D7F01" w:rsidRDefault="0025646A" w:rsidP="00DD0F47">
      <w:pPr>
        <w:pStyle w:val="Geenafstand"/>
        <w:spacing w:line="480" w:lineRule="auto"/>
      </w:pPr>
      <w:r w:rsidRPr="007D7F01">
        <w:t>R</w:t>
      </w:r>
      <w:r w:rsidR="00247952" w:rsidRPr="007D7F01">
        <w:t>eligio</w:t>
      </w:r>
      <w:r w:rsidRPr="007D7F01">
        <w:t>n</w:t>
      </w:r>
      <w:r w:rsidR="00247952" w:rsidRPr="007D7F01">
        <w:t xml:space="preserve">, e.g. protestant versus catholic affiliation, </w:t>
      </w:r>
      <w:r w:rsidR="00203230" w:rsidRPr="007D7F01">
        <w:t>ha</w:t>
      </w:r>
      <w:r w:rsidRPr="007D7F01">
        <w:t xml:space="preserve">s </w:t>
      </w:r>
      <w:r w:rsidR="00203230" w:rsidRPr="007D7F01">
        <w:t xml:space="preserve">previously been shown to be related with various </w:t>
      </w:r>
      <w:r w:rsidRPr="007D7F01">
        <w:t xml:space="preserve">health outcomes and </w:t>
      </w:r>
      <w:r w:rsidR="00203230" w:rsidRPr="007D7F01">
        <w:t>health behaviour</w:t>
      </w:r>
      <w:r w:rsidRPr="007D7F01">
        <w:t xml:space="preserve">s </w:t>
      </w:r>
      <w:r w:rsidRPr="007D7F01">
        <w:fldChar w:fldCharType="begin"/>
      </w:r>
      <w:r w:rsidR="003868B1" w:rsidRPr="007D7F01">
        <w:instrText xml:space="preserve"> ADDIN EN.CITE &lt;EndNote&gt;&lt;Cite&gt;&lt;Author&gt;Mackenbach&lt;/Author&gt;&lt;Year&gt;2007&lt;/Year&gt;&lt;RecNum&gt;19&lt;/RecNum&gt;&lt;DisplayText&gt;(Mackenbach, 2007)&lt;/DisplayText&gt;&lt;record&gt;&lt;rec-number&gt;19&lt;/rec-number&gt;&lt;foreign-keys&gt;&lt;key app="EN" db-id="xzd0pearxetze3esvzlxf2vwafa099p0tpdf"&gt;19&lt;/key&gt;&lt;/foreign-keys&gt;&lt;ref-type name="Journal Article"&gt;17&lt;/ref-type&gt;&lt;contributors&gt;&lt;authors&gt;&lt;author&gt;Mackenbach, J.&lt;/author&gt;&lt;/authors&gt;&lt;/contributors&gt;&lt;titles&gt;&lt;title&gt;Jean Calvin, Calvinism, and population health: impressions from Switzerland&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1&lt;/pages&gt;&lt;volume&gt;17&lt;/volume&gt;&lt;number&gt;1&lt;/number&gt;&lt;edition&gt;2007/02/03&lt;/edition&gt;&lt;keywords&gt;&lt;keyword&gt;Humans&lt;/keyword&gt;&lt;keyword&gt;*Public Health&lt;/keyword&gt;&lt;keyword&gt;*Religion&lt;/keyword&gt;&lt;keyword&gt;Switzerland&lt;/keyword&gt;&lt;/keywords&gt;&lt;dates&gt;&lt;year&gt;2007&lt;/year&gt;&lt;pub-dates&gt;&lt;date&gt;Feb&lt;/date&gt;&lt;/pub-dates&gt;&lt;/dates&gt;&lt;isbn&gt;1101-1262 (Print)&amp;#xD;1101-1262 (Linking)&lt;/isbn&gt;&lt;accession-num&gt;17267524&lt;/accession-num&gt;&lt;work-type&gt;Editorial&lt;/work-type&gt;&lt;urls&gt;&lt;related-urls&gt;&lt;url&gt;http://www.ncbi.nlm.nih.gov/pubmed/17267524&lt;/url&gt;&lt;/related-urls&gt;&lt;/urls&gt;&lt;electronic-resource-num&gt;10.1093/eurpub/ckl277&lt;/electronic-resource-num&gt;&lt;language&gt;eng&lt;/language&gt;&lt;/record&gt;&lt;/Cite&gt;&lt;/EndNote&gt;</w:instrText>
      </w:r>
      <w:r w:rsidRPr="007D7F01">
        <w:fldChar w:fldCharType="separate"/>
      </w:r>
      <w:r w:rsidR="003868B1" w:rsidRPr="007D7F01">
        <w:rPr>
          <w:noProof/>
        </w:rPr>
        <w:t>(</w:t>
      </w:r>
      <w:hyperlink w:anchor="_ENREF_40" w:tooltip="Mackenbach, 2007 #19" w:history="1">
        <w:r w:rsidR="007A46D2" w:rsidRPr="007D7F01">
          <w:rPr>
            <w:noProof/>
          </w:rPr>
          <w:t>Mackenbach, 2007</w:t>
        </w:r>
      </w:hyperlink>
      <w:r w:rsidR="003868B1" w:rsidRPr="007D7F01">
        <w:rPr>
          <w:noProof/>
        </w:rPr>
        <w:t>)</w:t>
      </w:r>
      <w:r w:rsidRPr="007D7F01">
        <w:fldChar w:fldCharType="end"/>
      </w:r>
      <w:r w:rsidRPr="007D7F01">
        <w:t xml:space="preserve">, perhaps because of the ‘protestant work ethic’ and the associated tendency to refrain from luxury and indulgence </w:t>
      </w:r>
      <w:r w:rsidRPr="007D7F01">
        <w:fldChar w:fldCharType="begin"/>
      </w:r>
      <w:r w:rsidR="003E014B" w:rsidRPr="007D7F01">
        <w:instrText xml:space="preserve"> ADDIN EN.CITE &lt;EndNote&gt;&lt;Cite&gt;&lt;Author&gt;Weber&lt;/Author&gt;&lt;Year&gt;1920 (2002)&lt;/Year&gt;&lt;RecNum&gt;20&lt;/RecNum&gt;&lt;DisplayText&gt;(Weber, 1920 (2002))&lt;/DisplayText&gt;&lt;record&gt;&lt;rec-number&gt;20&lt;/rec-number&gt;&lt;foreign-keys&gt;&lt;key app="EN" db-id="xzd0pearxetze3esvzlxf2vwafa099p0tpdf"&gt;20&lt;/key&gt;&lt;/foreign-keys&gt;&lt;ref-type name="Book"&gt;6&lt;/ref-type&gt;&lt;contributors&gt;&lt;authors&gt;&lt;author&gt;Weber, M.&lt;/author&gt;&lt;/authors&gt;&lt;/contributors&gt;&lt;titles&gt;&lt;title&gt;The Protestant Ethic and the Spirit of Capitalism. The Expanded 1920 Version Authorized by Max Weber for Publication in Book Form&lt;/title&gt;&lt;/titles&gt;&lt;dates&gt;&lt;year&gt;1920 (2002)&lt;/year&gt;&lt;/dates&gt;&lt;pub-location&gt;Los Angeles&lt;/pub-location&gt;&lt;publisher&gt;Roxbury Publication Company&lt;/publisher&gt;&lt;urls&gt;&lt;related-urls&gt;&lt;url&gt;http://www.mipan.info/pdf/ethic/6.pdf&lt;/url&gt;&lt;/related-urls&gt;&lt;/urls&gt;&lt;/record&gt;&lt;/Cite&gt;&lt;/EndNote&gt;</w:instrText>
      </w:r>
      <w:r w:rsidRPr="007D7F01">
        <w:fldChar w:fldCharType="separate"/>
      </w:r>
      <w:r w:rsidR="003E014B" w:rsidRPr="007D7F01">
        <w:rPr>
          <w:noProof/>
        </w:rPr>
        <w:t>(</w:t>
      </w:r>
      <w:hyperlink w:anchor="_ENREF_75" w:tooltip="Weber, 1920 (2002) #20" w:history="1">
        <w:r w:rsidR="007A46D2" w:rsidRPr="007D7F01">
          <w:rPr>
            <w:noProof/>
          </w:rPr>
          <w:t>Weber, 1920 (2002)</w:t>
        </w:r>
      </w:hyperlink>
      <w:r w:rsidR="003E014B" w:rsidRPr="007D7F01">
        <w:rPr>
          <w:noProof/>
        </w:rPr>
        <w:t>)</w:t>
      </w:r>
      <w:r w:rsidRPr="007D7F01">
        <w:fldChar w:fldCharType="end"/>
      </w:r>
      <w:r w:rsidRPr="007D7F01">
        <w:t xml:space="preserve">. Religious heritage is also associated with cultural values, </w:t>
      </w:r>
      <w:r w:rsidR="00C238F8" w:rsidRPr="007D7F01">
        <w:t xml:space="preserve">e.g. </w:t>
      </w:r>
      <w:r w:rsidRPr="007D7F01">
        <w:t xml:space="preserve">Inglehart’s value dimensions </w:t>
      </w:r>
      <w:r w:rsidRPr="007D7F01">
        <w:fldChar w:fldCharType="begin"/>
      </w:r>
      <w:r w:rsidR="003868B1" w:rsidRPr="007D7F01">
        <w:instrText xml:space="preserve"> ADDIN EN.CITE &lt;EndNote&gt;&lt;Cite&gt;&lt;Author&gt;Inglehart&lt;/Author&gt;&lt;Year&gt;2000&lt;/Year&gt;&lt;RecNum&gt;1&lt;/RecNum&gt;&lt;DisplayText&gt;(Inglehart &amp;amp; Baker, 2000)&lt;/DisplayText&gt;&lt;record&gt;&lt;rec-number&gt;1&lt;/rec-number&gt;&lt;foreign-keys&gt;&lt;key app="EN" db-id="xzd0pearxetze3esvzlxf2vwafa099p0tpdf"&gt;1&lt;/key&gt;&lt;/foreign-keys&gt;&lt;ref-type name="Journal Article"&gt;17&lt;/ref-type&gt;&lt;contributors&gt;&lt;authors&gt;&lt;author&gt;Inglehart, R.&lt;/author&gt;&lt;author&gt;Baker, W.E.&lt;/author&gt;&lt;/authors&gt;&lt;/contributors&gt;&lt;titles&gt;&lt;title&gt;Modernization, cultural change, and the persistence of traditional values&lt;/title&gt;&lt;secondary-title&gt;American Sociological Review&lt;/secondary-title&gt;&lt;/titles&gt;&lt;periodical&gt;&lt;full-title&gt;American Sociological Review&lt;/full-title&gt;&lt;/periodical&gt;&lt;pages&gt;19-51&lt;/pages&gt;&lt;volume&gt;65&lt;/volume&gt;&lt;number&gt;1&lt;/number&gt;&lt;dates&gt;&lt;year&gt;2000&lt;/year&gt;&lt;/dates&gt;&lt;urls&gt;&lt;/urls&gt;&lt;/record&gt;&lt;/Cite&gt;&lt;/EndNote&gt;</w:instrText>
      </w:r>
      <w:r w:rsidRPr="007D7F01">
        <w:fldChar w:fldCharType="separate"/>
      </w:r>
      <w:r w:rsidR="003868B1" w:rsidRPr="007D7F01">
        <w:rPr>
          <w:noProof/>
        </w:rPr>
        <w:t>(</w:t>
      </w:r>
      <w:hyperlink w:anchor="_ENREF_29" w:tooltip="Inglehart, 2000 #1" w:history="1">
        <w:r w:rsidR="007A46D2" w:rsidRPr="007D7F01">
          <w:rPr>
            <w:noProof/>
          </w:rPr>
          <w:t>Inglehart &amp; Baker, 2000</w:t>
        </w:r>
      </w:hyperlink>
      <w:r w:rsidR="003868B1" w:rsidRPr="007D7F01">
        <w:rPr>
          <w:noProof/>
        </w:rPr>
        <w:t>)</w:t>
      </w:r>
      <w:r w:rsidRPr="007D7F01">
        <w:fldChar w:fldCharType="end"/>
      </w:r>
      <w:r w:rsidR="0055538D" w:rsidRPr="007D7F01">
        <w:t xml:space="preserve">. However, because it is unclear whether </w:t>
      </w:r>
      <w:r w:rsidR="00DA3E76" w:rsidRPr="007D7F01">
        <w:t xml:space="preserve">religion has an impact on </w:t>
      </w:r>
      <w:r w:rsidR="0055538D" w:rsidRPr="007D7F01">
        <w:t xml:space="preserve">behaviour </w:t>
      </w:r>
      <w:r w:rsidR="008D188D" w:rsidRPr="007D7F01">
        <w:t xml:space="preserve">or health </w:t>
      </w:r>
      <w:r w:rsidR="00DA3E76" w:rsidRPr="007D7F01">
        <w:t xml:space="preserve">that </w:t>
      </w:r>
      <w:r w:rsidR="0055538D" w:rsidRPr="007D7F01">
        <w:t xml:space="preserve">is independent from </w:t>
      </w:r>
      <w:r w:rsidR="00DA3E76" w:rsidRPr="007D7F01">
        <w:t xml:space="preserve">the </w:t>
      </w:r>
      <w:r w:rsidR="0055538D" w:rsidRPr="007D7F01">
        <w:t>effect o</w:t>
      </w:r>
      <w:r w:rsidR="00DA3E76" w:rsidRPr="007D7F01">
        <w:t>f</w:t>
      </w:r>
      <w:r w:rsidR="0055538D" w:rsidRPr="007D7F01">
        <w:t xml:space="preserve"> cultural values</w:t>
      </w:r>
      <w:r w:rsidR="00DA3E76" w:rsidRPr="007D7F01">
        <w:t xml:space="preserve"> </w:t>
      </w:r>
      <w:r w:rsidR="00DA3E76" w:rsidRPr="007D7F01">
        <w:fldChar w:fldCharType="begin"/>
      </w:r>
      <w:r w:rsidR="003E014B" w:rsidRPr="007D7F01">
        <w:instrText xml:space="preserve"> ADDIN EN.CITE &lt;EndNote&gt;&lt;Cite&gt;&lt;Author&gt;Minkov&lt;/Author&gt;&lt;Year&gt;2011&lt;/Year&gt;&lt;RecNum&gt;56&lt;/RecNum&gt;&lt;DisplayText&gt;(Minkov, 2011)&lt;/DisplayText&gt;&lt;record&gt;&lt;rec-number&gt;56&lt;/rec-number&gt;&lt;foreign-keys&gt;&lt;key app="EN" db-id="xzd0pearxetze3esvzlxf2vwafa099p0tpdf"&gt;56&lt;/key&gt;&lt;/foreign-keys&gt;&lt;ref-type name="Book"&gt;6&lt;/ref-type&gt;&lt;contributors&gt;&lt;authors&gt;&lt;author&gt;Minkov, M.&lt;/author&gt;&lt;/authors&gt;&lt;/contributors&gt;&lt;titles&gt;&lt;title&gt;Cultural differences in a globalizing world. &lt;/title&gt;&lt;/titles&gt;&lt;dates&gt;&lt;year&gt;2011&lt;/year&gt;&lt;/dates&gt;&lt;pub-location&gt;Bingley&lt;/pub-location&gt;&lt;publisher&gt;Emerald&lt;/publisher&gt;&lt;urls&gt;&lt;/urls&gt;&lt;/record&gt;&lt;/Cite&gt;&lt;/EndNote&gt;</w:instrText>
      </w:r>
      <w:r w:rsidR="00DA3E76" w:rsidRPr="007D7F01">
        <w:fldChar w:fldCharType="separate"/>
      </w:r>
      <w:r w:rsidR="003E014B" w:rsidRPr="007D7F01">
        <w:rPr>
          <w:noProof/>
        </w:rPr>
        <w:t>(</w:t>
      </w:r>
      <w:hyperlink w:anchor="_ENREF_56" w:tooltip="Minkov, 2011 #56" w:history="1">
        <w:r w:rsidR="007A46D2" w:rsidRPr="007D7F01">
          <w:rPr>
            <w:noProof/>
          </w:rPr>
          <w:t>Minkov, 2011</w:t>
        </w:r>
      </w:hyperlink>
      <w:r w:rsidR="003E014B" w:rsidRPr="007D7F01">
        <w:rPr>
          <w:noProof/>
        </w:rPr>
        <w:t>)</w:t>
      </w:r>
      <w:r w:rsidR="00DA3E76" w:rsidRPr="007D7F01">
        <w:fldChar w:fldCharType="end"/>
      </w:r>
      <w:r w:rsidR="0055538D" w:rsidRPr="007D7F01">
        <w:t xml:space="preserve">, we </w:t>
      </w:r>
      <w:r w:rsidR="00C244E2" w:rsidRPr="007D7F01">
        <w:t xml:space="preserve">will </w:t>
      </w:r>
      <w:r w:rsidR="0055538D" w:rsidRPr="007D7F01">
        <w:t>refrain from controlling for religion</w:t>
      </w:r>
      <w:r w:rsidR="003F14B8" w:rsidRPr="007D7F01">
        <w:t xml:space="preserve"> in our main analysis, and do this only in a sensitivity analysis to be reported in the </w:t>
      </w:r>
      <w:r w:rsidR="00567175" w:rsidRPr="007D7F01">
        <w:t>D</w:t>
      </w:r>
      <w:r w:rsidR="003F14B8" w:rsidRPr="007D7F01">
        <w:t>iscussion.</w:t>
      </w:r>
      <w:r w:rsidR="0055538D" w:rsidRPr="007D7F01">
        <w:t xml:space="preserve"> Religious heritage will be indicated by the proportion of the population by religious affiliation in 1980, classified in four categories (protestant, catholic, muslim, and other (mainly orthodox)). </w:t>
      </w:r>
      <w:r w:rsidR="009A7CDA" w:rsidRPr="007D7F01">
        <w:t xml:space="preserve">Data on religious affiliation were extracted from the Quality of Government Dataset </w:t>
      </w:r>
      <w:r w:rsidR="009A7CDA" w:rsidRPr="007D7F01">
        <w:fldChar w:fldCharType="begin"/>
      </w:r>
      <w:r w:rsidR="003E014B" w:rsidRPr="007D7F01">
        <w:instrText xml:space="preserve"> ADDIN EN.CITE &lt;EndNote&gt;&lt;Cite&gt;&lt;Author&gt;Teorell&lt;/Author&gt;&lt;Year&gt;2011&lt;/Year&gt;&lt;RecNum&gt;32&lt;/RecNum&gt;&lt;DisplayText&gt;(Teorell et al., 2011)&lt;/DisplayText&gt;&lt;record&gt;&lt;rec-number&gt;32&lt;/rec-number&gt;&lt;foreign-keys&gt;&lt;key app="EN" db-id="twp0sxr2lreteme9wecpar9f5x50t5f02szz"&gt;32&lt;/key&gt;&lt;/foreign-keys&gt;&lt;ref-type name="Generic"&gt;13&lt;/ref-type&gt;&lt;contributors&gt;&lt;authors&gt;&lt;author&gt;Teorell, J.&lt;/author&gt;&lt;author&gt;Samanni, M.&lt;/author&gt;&lt;author&gt;Holmberg, S.&lt;/author&gt;&lt;author&gt;Rothstein, B.&lt;/author&gt;&lt;/authors&gt;&lt;secondary-authors&gt;&lt;author&gt;University of Gothenburg: The Quality of Government Institute&lt;/author&gt;&lt;/secondary-authors&gt;&lt;/contributors&gt;&lt;titles&gt;&lt;title&gt;The Quality of Government Dataset, version 6Apr11.&lt;/title&gt;&lt;/titles&gt;&lt;dates&gt;&lt;year&gt;2011&lt;/year&gt;&lt;/dates&gt;&lt;pub-location&gt;Gothenburg&lt;/pub-location&gt;&lt;urls&gt;&lt;related-urls&gt;&lt;url&gt;http://www.qog.pol.gu.se&lt;/url&gt;&lt;/related-urls&gt;&lt;/urls&gt;&lt;/record&gt;&lt;/Cite&gt;&lt;Cite&gt;&lt;Author&gt;Teorell&lt;/Author&gt;&lt;Year&gt;2011&lt;/Year&gt;&lt;RecNum&gt;32&lt;/RecNum&gt;&lt;record&gt;&lt;rec-number&gt;32&lt;/rec-number&gt;&lt;foreign-keys&gt;&lt;key app="EN" db-id="twp0sxr2lreteme9wecpar9f5x50t5f02szz"&gt;32&lt;/key&gt;&lt;/foreign-keys&gt;&lt;ref-type name="Generic"&gt;13&lt;/ref-type&gt;&lt;contributors&gt;&lt;authors&gt;&lt;author&gt;Teorell, J.&lt;/author&gt;&lt;author&gt;Samanni, M.&lt;/author&gt;&lt;author&gt;Holmberg, S.&lt;/author&gt;&lt;author&gt;Rothstein, B.&lt;/author&gt;&lt;/authors&gt;&lt;secondary-authors&gt;&lt;author&gt;University of Gothenburg: The Quality of Government Institute&lt;/author&gt;&lt;/secondary-authors&gt;&lt;/contributors&gt;&lt;titles&gt;&lt;title&gt;The Quality of Government Dataset, version 6Apr11.&lt;/title&gt;&lt;/titles&gt;&lt;dates&gt;&lt;year&gt;2011&lt;/year&gt;&lt;/dates&gt;&lt;pub-location&gt;Gothenburg&lt;/pub-location&gt;&lt;urls&gt;&lt;related-urls&gt;&lt;url&gt;http://www.qog.pol.gu.se&lt;/url&gt;&lt;/related-urls&gt;&lt;/urls&gt;&lt;/record&gt;&lt;/Cite&gt;&lt;/EndNote&gt;</w:instrText>
      </w:r>
      <w:r w:rsidR="009A7CDA" w:rsidRPr="007D7F01">
        <w:fldChar w:fldCharType="separate"/>
      </w:r>
      <w:r w:rsidR="003E014B" w:rsidRPr="007D7F01">
        <w:rPr>
          <w:noProof/>
        </w:rPr>
        <w:t>(</w:t>
      </w:r>
      <w:hyperlink w:anchor="_ENREF_70" w:tooltip="Teorell, 2011 #32" w:history="1">
        <w:r w:rsidR="007A46D2" w:rsidRPr="007D7F01">
          <w:rPr>
            <w:noProof/>
          </w:rPr>
          <w:t>Teorell et al., 2011</w:t>
        </w:r>
      </w:hyperlink>
      <w:r w:rsidR="003E014B" w:rsidRPr="007D7F01">
        <w:rPr>
          <w:noProof/>
        </w:rPr>
        <w:t>)</w:t>
      </w:r>
      <w:r w:rsidR="009A7CDA" w:rsidRPr="007D7F01">
        <w:fldChar w:fldCharType="end"/>
      </w:r>
      <w:r w:rsidR="009A7CDA" w:rsidRPr="007D7F01">
        <w:t xml:space="preserve"> (</w:t>
      </w:r>
      <w:hyperlink r:id="rId11" w:history="1">
        <w:r w:rsidR="009A7CDA" w:rsidRPr="007D7F01">
          <w:rPr>
            <w:rStyle w:val="Hyperlink"/>
          </w:rPr>
          <w:t>http://www.qog.pol.gu.se/data/</w:t>
        </w:r>
      </w:hyperlink>
      <w:r w:rsidR="009A7CDA" w:rsidRPr="007D7F01">
        <w:t>).</w:t>
      </w:r>
    </w:p>
    <w:p w:rsidR="00D3105C" w:rsidRPr="007D7F01" w:rsidRDefault="001C22B3" w:rsidP="00DD0F47">
      <w:pPr>
        <w:pStyle w:val="Kop2"/>
        <w:spacing w:line="480" w:lineRule="auto"/>
      </w:pPr>
      <w:r w:rsidRPr="007D7F01">
        <w:lastRenderedPageBreak/>
        <w:t>Data (dependent variables)</w:t>
      </w:r>
    </w:p>
    <w:p w:rsidR="00FB40BD" w:rsidRPr="007D7F01" w:rsidRDefault="000468C7" w:rsidP="00DD0F47">
      <w:pPr>
        <w:pStyle w:val="Geenafstand"/>
        <w:spacing w:line="480" w:lineRule="auto"/>
      </w:pPr>
      <w:r w:rsidRPr="007D7F01">
        <w:t xml:space="preserve">We distinguish six groups of </w:t>
      </w:r>
      <w:r w:rsidR="008318B0" w:rsidRPr="007D7F01">
        <w:t xml:space="preserve">indicators of health behaviour, some of which can be seen as the aggregate of </w:t>
      </w:r>
      <w:r w:rsidRPr="007D7F01">
        <w:t xml:space="preserve">individual </w:t>
      </w:r>
      <w:r w:rsidR="008318B0" w:rsidRPr="007D7F01">
        <w:t>behaviours</w:t>
      </w:r>
      <w:r w:rsidR="00A8336B" w:rsidRPr="007D7F01">
        <w:t xml:space="preserve">, whereas others measure </w:t>
      </w:r>
      <w:r w:rsidR="008E52A4" w:rsidRPr="007D7F01">
        <w:t xml:space="preserve">health policy, which can be seen as a form of </w:t>
      </w:r>
      <w:r w:rsidR="00A8336B" w:rsidRPr="007D7F01">
        <w:t>collective behaviour</w:t>
      </w:r>
      <w:r w:rsidRPr="007D7F01">
        <w:t>: fertility-related behaviour</w:t>
      </w:r>
      <w:r w:rsidR="00325D84" w:rsidRPr="007D7F01">
        <w:t>s</w:t>
      </w:r>
      <w:r w:rsidRPr="007D7F01">
        <w:t xml:space="preserve"> (mainly individual), adult lifestyle</w:t>
      </w:r>
      <w:r w:rsidR="00325D84" w:rsidRPr="007D7F01">
        <w:t>s</w:t>
      </w:r>
      <w:r w:rsidRPr="007D7F01">
        <w:t xml:space="preserve"> (mainly individual), use of preventive </w:t>
      </w:r>
      <w:r w:rsidR="00325D84" w:rsidRPr="007D7F01">
        <w:t>services</w:t>
      </w:r>
      <w:r w:rsidRPr="007D7F01">
        <w:t xml:space="preserve"> (mainly individual), </w:t>
      </w:r>
      <w:r w:rsidR="00C238F8" w:rsidRPr="007D7F01">
        <w:t xml:space="preserve">prevention </w:t>
      </w:r>
      <w:r w:rsidRPr="007D7F01">
        <w:t xml:space="preserve">policies (mainly collective), health care policies (mainly collective), and environmental policies (mainly collective). </w:t>
      </w:r>
      <w:r w:rsidR="00CB1191">
        <w:t xml:space="preserve">Please note that our term ‘collective health behaviour’ should not be confused with Frohlich et al.’s </w:t>
      </w:r>
      <w:r w:rsidR="00CB1191" w:rsidRPr="00CB1191">
        <w:t xml:space="preserve">notion of ‘collective health lifestyles’, which </w:t>
      </w:r>
      <w:r w:rsidR="00CB1191">
        <w:t xml:space="preserve">is defined by </w:t>
      </w:r>
      <w:r w:rsidR="00CB1191" w:rsidRPr="00CB1191">
        <w:t>these authors as “an expression of a shared way of relating and acting in a given environment”</w:t>
      </w:r>
      <w:r w:rsidR="00CB1191">
        <w:t xml:space="preserve"> and </w:t>
      </w:r>
      <w:r w:rsidR="0090129C">
        <w:t xml:space="preserve">emphasizes the fact that seemingly ‘individual’ health behaviours are strongly determined by the social context </w:t>
      </w:r>
      <w:r w:rsidR="0090129C">
        <w:fldChar w:fldCharType="begin"/>
      </w:r>
      <w:r w:rsidR="0090129C">
        <w:instrText xml:space="preserve"> ADDIN EN.CITE &lt;EndNote&gt;&lt;Cite&gt;&lt;Author&gt;Frohlich&lt;/Author&gt;&lt;Year&gt;2001&lt;/Year&gt;&lt;RecNum&gt;92&lt;/RecNum&gt;&lt;DisplayText&gt;(Frohlich, Corin, &amp;amp; Potvin, 2001)&lt;/DisplayText&gt;&lt;record&gt;&lt;rec-number&gt;92&lt;/rec-number&gt;&lt;foreign-keys&gt;&lt;key app="EN" db-id="xzd0pearxetze3esvzlxf2vwafa099p0tpdf"&gt;92&lt;/key&gt;&lt;/foreign-keys&gt;&lt;ref-type name="Journal Article"&gt;17&lt;/ref-type&gt;&lt;contributors&gt;&lt;authors&gt;&lt;author&gt;Frohlich, K.L.&lt;/author&gt;&lt;author&gt;Corin, E.&lt;/author&gt;&lt;author&gt;Potvin, L.&lt;/author&gt;&lt;/authors&gt;&lt;/contributors&gt;&lt;titles&gt;&lt;title&gt;A theoretical proposal for the relationship between context and disease&lt;/title&gt;&lt;secondary-title&gt;Sociology of Health and Illness&lt;/secondary-title&gt;&lt;/titles&gt;&lt;periodical&gt;&lt;full-title&gt;Sociology of Health and Illness&lt;/full-title&gt;&lt;/periodical&gt;&lt;pages&gt;776±797&lt;/pages&gt;&lt;volume&gt;23&lt;/volume&gt;&lt;number&gt;6&lt;/number&gt;&lt;dates&gt;&lt;year&gt;2001&lt;/year&gt;&lt;/dates&gt;&lt;urls&gt;&lt;/urls&gt;&lt;/record&gt;&lt;/Cite&gt;&lt;/EndNote&gt;</w:instrText>
      </w:r>
      <w:r w:rsidR="0090129C">
        <w:fldChar w:fldCharType="separate"/>
      </w:r>
      <w:r w:rsidR="0090129C">
        <w:rPr>
          <w:noProof/>
        </w:rPr>
        <w:t>(</w:t>
      </w:r>
      <w:hyperlink w:anchor="_ENREF_13" w:tooltip="Frohlich, 2001 #92" w:history="1">
        <w:r w:rsidR="007A46D2">
          <w:rPr>
            <w:noProof/>
          </w:rPr>
          <w:t>Frohlich, Corin, &amp; Potvin, 2001</w:t>
        </w:r>
      </w:hyperlink>
      <w:r w:rsidR="0090129C">
        <w:rPr>
          <w:noProof/>
        </w:rPr>
        <w:t>)</w:t>
      </w:r>
      <w:r w:rsidR="0090129C">
        <w:fldChar w:fldCharType="end"/>
      </w:r>
      <w:r w:rsidR="0090129C">
        <w:t xml:space="preserve">. Our term ‘collective health behaviour’ instead refers to the way national populations and their representatives and institutions </w:t>
      </w:r>
      <w:r w:rsidR="0090129C" w:rsidRPr="0090129C">
        <w:t xml:space="preserve">work together to achieve common </w:t>
      </w:r>
      <w:r w:rsidR="0090129C">
        <w:t xml:space="preserve">health </w:t>
      </w:r>
      <w:r w:rsidR="0090129C" w:rsidRPr="0090129C">
        <w:t>objective</w:t>
      </w:r>
      <w:r w:rsidR="0090129C">
        <w:t>s.</w:t>
      </w:r>
    </w:p>
    <w:p w:rsidR="00FB40BD" w:rsidRPr="007D7F01" w:rsidRDefault="00FB40BD" w:rsidP="00DD0F47">
      <w:pPr>
        <w:pStyle w:val="Geenafstand"/>
        <w:spacing w:line="480" w:lineRule="auto"/>
      </w:pPr>
    </w:p>
    <w:p w:rsidR="00F341DA" w:rsidRPr="007D7F01" w:rsidRDefault="000468C7" w:rsidP="00DD0F47">
      <w:pPr>
        <w:pStyle w:val="Geenafstand"/>
        <w:spacing w:line="480" w:lineRule="auto"/>
      </w:pPr>
      <w:r w:rsidRPr="007D7F01">
        <w:t>For each area we identified between 4 and 6 indicators, and extracted data from harmon</w:t>
      </w:r>
      <w:r w:rsidR="006744A0" w:rsidRPr="007D7F01">
        <w:t>ized international data sources. The main data source was the WHO Health for All Database 2013 (</w:t>
      </w:r>
      <w:hyperlink r:id="rId12" w:history="1">
        <w:r w:rsidR="00C244E2" w:rsidRPr="007D7F01">
          <w:rPr>
            <w:rStyle w:val="Hyperlink"/>
          </w:rPr>
          <w:t>http://data.euro.who.int/hfadb/</w:t>
        </w:r>
      </w:hyperlink>
      <w:r w:rsidR="00C244E2" w:rsidRPr="007D7F01">
        <w:t xml:space="preserve">, </w:t>
      </w:r>
      <w:r w:rsidR="006744A0" w:rsidRPr="007D7F01">
        <w:t>accessed 23 July 2013). Additional data sources include OECD Health Data 2012</w:t>
      </w:r>
      <w:r w:rsidR="00362CEC" w:rsidRPr="007D7F01">
        <w:t xml:space="preserve"> and various compilations of data on specific health behaviours.</w:t>
      </w:r>
      <w:r w:rsidR="006744A0" w:rsidRPr="007D7F01">
        <w:t xml:space="preserve"> </w:t>
      </w:r>
      <w:r w:rsidR="00FA340A" w:rsidRPr="007D7F01">
        <w:t>We only included data that were available for at least 25 countries.</w:t>
      </w:r>
      <w:r w:rsidR="00362CEC" w:rsidRPr="007D7F01">
        <w:t xml:space="preserve"> </w:t>
      </w:r>
    </w:p>
    <w:p w:rsidR="001F19F5" w:rsidRPr="007D7F01" w:rsidRDefault="001F19F5" w:rsidP="00DD0F47">
      <w:pPr>
        <w:pStyle w:val="Geenafstand"/>
        <w:spacing w:line="480" w:lineRule="auto"/>
      </w:pPr>
    </w:p>
    <w:p w:rsidR="007D1D19" w:rsidRPr="007D7F01" w:rsidRDefault="001F19F5" w:rsidP="00DD0F47">
      <w:pPr>
        <w:pStyle w:val="Geenafstand"/>
        <w:spacing w:line="480" w:lineRule="auto"/>
      </w:pPr>
      <w:r w:rsidRPr="007D7F01">
        <w:t xml:space="preserve">Definitions and data sources for health behaviours are given in box 1. Country values for health behaviours are given in Web Appendix table </w:t>
      </w:r>
      <w:r w:rsidR="003F14B8" w:rsidRPr="007D7F01">
        <w:t>A</w:t>
      </w:r>
      <w:r w:rsidRPr="007D7F01">
        <w:t>1</w:t>
      </w:r>
      <w:r w:rsidR="0093308B" w:rsidRPr="007D7F01">
        <w:t>b</w:t>
      </w:r>
      <w:r w:rsidRPr="007D7F01">
        <w:t>.</w:t>
      </w:r>
    </w:p>
    <w:p w:rsidR="0093308B" w:rsidRPr="007D7F01" w:rsidRDefault="0093308B" w:rsidP="00DD0F47">
      <w:pPr>
        <w:pStyle w:val="Geenafstand"/>
        <w:spacing w:line="480" w:lineRule="auto"/>
      </w:pPr>
    </w:p>
    <w:p w:rsidR="008D188D" w:rsidRPr="007D7F01" w:rsidRDefault="008D188D" w:rsidP="008D188D">
      <w:pPr>
        <w:pStyle w:val="Geenafstand"/>
        <w:spacing w:line="480" w:lineRule="auto"/>
      </w:pPr>
      <w:r w:rsidRPr="007D7F01">
        <w:lastRenderedPageBreak/>
        <w:t xml:space="preserve">We collected data on six groups of health outcomes: general health indicators (life expectancy, disability-adjusted life expectancy, and self-assessed health), fertility-related health outcomes (neonatal, postneonatal and maternal mortality), adult lifestyle-related health outcomes (incidence of lung, breast and cervical cancer, mortality from ischaemic heart disease and liver cirrhosis), preventive behaviour-related health outcomes (incidence of measles, tuberculosis, syphilis, and AIDS, mortality from breast and cervical cancer and motor vehicle accidents), health care related health outcomes (mortality from tuberculosis, cerebrovascular disease, and appendicitis), and health outcomes related to violence (suicide and homicide). The full rationale for studying these health outcomes can be found elsewhere </w:t>
      </w:r>
      <w:r w:rsidRPr="007D7F01">
        <w:fldChar w:fldCharType="begin"/>
      </w:r>
      <w:r w:rsidR="007A46D2">
        <w:instrText xml:space="preserve"> ADDIN EN.CITE &lt;EndNote&gt;&lt;Cite&gt;&lt;Author&gt;Mackenbach&lt;/Author&gt;&lt;Year&gt;2013&lt;/Year&gt;&lt;RecNum&gt;6&lt;/RecNum&gt;&lt;DisplayText&gt;(Mackenbach, Karanikolos, et al., 2013)&lt;/DisplayText&gt;&lt;record&gt;&lt;rec-number&gt;6&lt;/rec-number&gt;&lt;foreign-keys&gt;&lt;key app="EN" db-id="t222zpet70zfaoexwt45zptcfz0strv5spsa"&gt;6&lt;/key&gt;&lt;/foreign-keys&gt;&lt;ref-type name="Journal Article"&gt;17&lt;/ref-type&gt;&lt;contributors&gt;&lt;authors&gt;&lt;author&gt;Mackenbach, J. P.&lt;/author&gt;&lt;author&gt;Karanikolos, M.&lt;/author&gt;&lt;author&gt;McKee, M.&lt;/author&gt;&lt;/authors&gt;&lt;/contributors&gt;&lt;auth-address&gt;Department of Public Health, Erasmus MC, PO Box 2040, 3000 CA Rotterdam, Netherlands. j.mackenbach@erasmusmc.nl&lt;/auth-address&gt;&lt;titles&gt;&lt;title&gt;Health policy in Europe: factors critical for success&lt;/title&gt;&lt;secondary-title&gt;BMJ&lt;/secondary-title&gt;&lt;alt-title&gt;Bmj&lt;/alt-title&gt;&lt;/titles&gt;&lt;periodical&gt;&lt;full-title&gt;BMJ&lt;/full-title&gt;&lt;/periodical&gt;&lt;alt-periodical&gt;&lt;full-title&gt;BMJ&lt;/full-title&gt;&lt;/alt-periodical&gt;&lt;pages&gt;f533&lt;/pages&gt;&lt;volume&gt;346&lt;/volume&gt;&lt;dates&gt;&lt;year&gt;2013&lt;/year&gt;&lt;/dates&gt;&lt;accession-num&gt;23516259&lt;/accession-num&gt;&lt;urls&gt;&lt;related-urls&gt;&lt;url&gt;http://www.ncbi.nlm.nih.gov/pubmed/23516259&lt;/url&gt;&lt;/related-urls&gt;&lt;/urls&gt;&lt;electronic-resource-num&gt;10.1136/bmj.f533&lt;/electronic-resource-num&gt;&lt;language&gt;eng&lt;/language&gt;&lt;/record&gt;&lt;/Cite&gt;&lt;/EndNote&gt;</w:instrText>
      </w:r>
      <w:r w:rsidRPr="007D7F01">
        <w:fldChar w:fldCharType="separate"/>
      </w:r>
      <w:r w:rsidR="007A46D2">
        <w:rPr>
          <w:noProof/>
        </w:rPr>
        <w:t>(</w:t>
      </w:r>
      <w:hyperlink w:anchor="_ENREF_45" w:tooltip="Mackenbach, 2013 #6" w:history="1">
        <w:r w:rsidR="007A46D2">
          <w:rPr>
            <w:noProof/>
          </w:rPr>
          <w:t>Mackenbach, Karanikolos, et al., 2013</w:t>
        </w:r>
      </w:hyperlink>
      <w:r w:rsidR="007A46D2">
        <w:rPr>
          <w:noProof/>
        </w:rPr>
        <w:t>)</w:t>
      </w:r>
      <w:r w:rsidRPr="007D7F01">
        <w:fldChar w:fldCharType="end"/>
      </w:r>
      <w:r w:rsidRPr="007D7F01">
        <w:t>.</w:t>
      </w:r>
    </w:p>
    <w:p w:rsidR="008D188D" w:rsidRPr="007D7F01" w:rsidRDefault="008D188D" w:rsidP="008D188D">
      <w:pPr>
        <w:pStyle w:val="Geenafstand"/>
        <w:spacing w:line="480" w:lineRule="auto"/>
      </w:pPr>
    </w:p>
    <w:p w:rsidR="008D188D" w:rsidRPr="007D7F01" w:rsidRDefault="008D188D" w:rsidP="008D188D">
      <w:pPr>
        <w:pStyle w:val="Geenafstand"/>
        <w:spacing w:line="480" w:lineRule="auto"/>
      </w:pPr>
      <w:r w:rsidRPr="007D7F01">
        <w:t>All health outcomes data were extracted from the WHO Health for All Database 2013 (</w:t>
      </w:r>
      <w:hyperlink r:id="rId13" w:history="1">
        <w:r w:rsidRPr="007D7F01">
          <w:rPr>
            <w:rStyle w:val="Hyperlink"/>
          </w:rPr>
          <w:t>http://data.euro.who.int/hfadb/</w:t>
        </w:r>
      </w:hyperlink>
      <w:r w:rsidRPr="007D7F01">
        <w:t xml:space="preserve">, accessed 23 July 2013). For this analysis we have used an expanded and updated dataset as compared to the dataset used in a previous comparative analysis </w:t>
      </w:r>
      <w:r w:rsidRPr="007D7F01">
        <w:fldChar w:fldCharType="begin">
          <w:fldData xml:space="preserve">PEVuZE5vdGU+PENpdGU+PEF1dGhvcj5NYWNrZW5iYWNoPC9BdXRob3I+PFllYXI+MjAxMzwvWWVh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==
</w:fldData>
        </w:fldChar>
      </w:r>
      <w:r w:rsidR="007A46D2">
        <w:instrText xml:space="preserve"> ADDIN EN.CITE </w:instrText>
      </w:r>
      <w:r w:rsidR="007A46D2">
        <w:fldChar w:fldCharType="begin">
          <w:fldData xml:space="preserve">PEVuZE5vdGU+PENpdGU+PEF1dGhvcj5NYWNrZW5iYWNoPC9BdXRob3I+PFllYXI+MjAxMzwvWWVh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==
</w:fldData>
        </w:fldChar>
      </w:r>
      <w:r w:rsidR="007A46D2">
        <w:instrText xml:space="preserve"> ADDIN EN.CITE.DATA </w:instrText>
      </w:r>
      <w:r w:rsidR="007A46D2">
        <w:fldChar w:fldCharType="end"/>
      </w:r>
      <w:r w:rsidRPr="007D7F01">
        <w:fldChar w:fldCharType="separate"/>
      </w:r>
      <w:r w:rsidR="007A46D2">
        <w:rPr>
          <w:noProof/>
        </w:rPr>
        <w:t>(</w:t>
      </w:r>
      <w:hyperlink w:anchor="_ENREF_45" w:tooltip="Mackenbach, 2013 #6" w:history="1">
        <w:r w:rsidR="007A46D2">
          <w:rPr>
            <w:noProof/>
          </w:rPr>
          <w:t>Mackenbach, Karanikolos, et al., 2013</w:t>
        </w:r>
      </w:hyperlink>
      <w:r w:rsidR="007A46D2">
        <w:rPr>
          <w:noProof/>
        </w:rPr>
        <w:t xml:space="preserve">; </w:t>
      </w:r>
      <w:hyperlink w:anchor="_ENREF_46" w:tooltip="Mackenbach, 2013 #33" w:history="1">
        <w:r w:rsidR="007A46D2">
          <w:rPr>
            <w:noProof/>
          </w:rPr>
          <w:t>Mackenbach &amp; McKee, 2013a</w:t>
        </w:r>
      </w:hyperlink>
      <w:r w:rsidR="007A46D2">
        <w:rPr>
          <w:noProof/>
        </w:rPr>
        <w:t>)</w:t>
      </w:r>
      <w:r w:rsidRPr="007D7F01">
        <w:fldChar w:fldCharType="end"/>
      </w:r>
      <w:r w:rsidRPr="007D7F01">
        <w:t>. Definitions and data sources for health outcomes are given in box 1, and country data given in Web Appendix table A1</w:t>
      </w:r>
      <w:r w:rsidR="0093308B" w:rsidRPr="007D7F01">
        <w:t>c</w:t>
      </w:r>
      <w:r w:rsidRPr="007D7F01">
        <w:t>.</w:t>
      </w:r>
    </w:p>
    <w:p w:rsidR="008D188D" w:rsidRPr="007D7F01" w:rsidRDefault="008D188D" w:rsidP="00DD0F47">
      <w:pPr>
        <w:pStyle w:val="Geenafstand"/>
        <w:spacing w:line="480" w:lineRule="auto"/>
      </w:pPr>
    </w:p>
    <w:p w:rsidR="007D1D19" w:rsidRPr="007D7F01" w:rsidRDefault="006744A0" w:rsidP="00DD0F47">
      <w:pPr>
        <w:pStyle w:val="Kop2"/>
        <w:spacing w:line="480" w:lineRule="auto"/>
      </w:pPr>
      <w:r w:rsidRPr="007D7F01">
        <w:t>Analysis</w:t>
      </w:r>
    </w:p>
    <w:p w:rsidR="006744A0" w:rsidRPr="007D7F01" w:rsidRDefault="003B38F4" w:rsidP="00DD0F47">
      <w:pPr>
        <w:pStyle w:val="Geenafstand"/>
        <w:spacing w:line="480" w:lineRule="auto"/>
      </w:pPr>
      <w:r w:rsidRPr="007D7F01">
        <w:t xml:space="preserve">In the absence of individual level data, all analyses will be conducted at the aggregate (country) level. </w:t>
      </w:r>
      <w:r w:rsidR="00362CEC" w:rsidRPr="007D7F01">
        <w:t xml:space="preserve">To explore associations between values and health behaviours </w:t>
      </w:r>
      <w:r w:rsidR="003E0EB5" w:rsidRPr="007D7F01">
        <w:t xml:space="preserve">or health outcomes </w:t>
      </w:r>
      <w:r w:rsidR="00362CEC" w:rsidRPr="007D7F01">
        <w:t>we computed simple Pearson c</w:t>
      </w:r>
      <w:r w:rsidR="006744A0" w:rsidRPr="007D7F01">
        <w:t>orrelations</w:t>
      </w:r>
      <w:r w:rsidR="00362CEC" w:rsidRPr="007D7F01">
        <w:t xml:space="preserve">. To study these associations while controlling for confounders we performed </w:t>
      </w:r>
      <w:r w:rsidRPr="007D7F01">
        <w:t xml:space="preserve">a series of </w:t>
      </w:r>
      <w:r w:rsidR="00362CEC" w:rsidRPr="007D7F01">
        <w:t>m</w:t>
      </w:r>
      <w:r w:rsidR="006744A0" w:rsidRPr="007D7F01">
        <w:t xml:space="preserve">ultivariate linear </w:t>
      </w:r>
      <w:r w:rsidRPr="007D7F01">
        <w:t xml:space="preserve">least-squares </w:t>
      </w:r>
      <w:r w:rsidR="006744A0" w:rsidRPr="007D7F01">
        <w:t xml:space="preserve">regression </w:t>
      </w:r>
      <w:r w:rsidR="00362CEC" w:rsidRPr="007D7F01">
        <w:t>analys</w:t>
      </w:r>
      <w:r w:rsidRPr="007D7F01">
        <w:t>e</w:t>
      </w:r>
      <w:r w:rsidR="00362CEC" w:rsidRPr="007D7F01">
        <w:t>s</w:t>
      </w:r>
      <w:r w:rsidRPr="007D7F01">
        <w:t xml:space="preserve"> with countries’ health behaviours and health outcomes as the </w:t>
      </w:r>
      <w:r w:rsidRPr="007D7F01">
        <w:lastRenderedPageBreak/>
        <w:t>dependent variable, and their cultural values, Gross Domestic Product per capita and percentage population in urbanized areas as independent variables</w:t>
      </w:r>
      <w:r w:rsidR="00362CEC" w:rsidRPr="007D7F01">
        <w:t xml:space="preserve">. </w:t>
      </w:r>
      <w:r w:rsidR="003E0EB5" w:rsidRPr="007D7F01">
        <w:t>To study the mediating role of health behaviours in the relation between cultural values and health outcomes we added the latter to the regression models</w:t>
      </w:r>
      <w:r w:rsidRPr="007D7F01">
        <w:t xml:space="preserve"> with health outcomes as dependent variables</w:t>
      </w:r>
      <w:r w:rsidR="003E0EB5" w:rsidRPr="007D7F01">
        <w:t>, and assessed whether the regression coefficients for cultural values were attenuated.</w:t>
      </w:r>
    </w:p>
    <w:p w:rsidR="006744A0" w:rsidRPr="007D7F01" w:rsidRDefault="006744A0" w:rsidP="00DD0F47">
      <w:pPr>
        <w:spacing w:line="480" w:lineRule="auto"/>
      </w:pPr>
      <w:r w:rsidRPr="007D7F01">
        <w:br w:type="page"/>
      </w:r>
    </w:p>
    <w:p w:rsidR="006744A0" w:rsidRPr="007D7F01" w:rsidRDefault="006744A0" w:rsidP="00DD0F47">
      <w:pPr>
        <w:pStyle w:val="Kop1"/>
        <w:spacing w:line="480" w:lineRule="auto"/>
      </w:pPr>
      <w:r w:rsidRPr="007D7F01">
        <w:lastRenderedPageBreak/>
        <w:t>Results</w:t>
      </w:r>
    </w:p>
    <w:p w:rsidR="005E00D6" w:rsidRPr="007D7F01" w:rsidRDefault="00F81804" w:rsidP="00F81804">
      <w:pPr>
        <w:pStyle w:val="Kop2"/>
      </w:pPr>
      <w:r w:rsidRPr="007D7F01">
        <w:t>Health behaviours</w:t>
      </w:r>
    </w:p>
    <w:p w:rsidR="00F81804" w:rsidRPr="007D7F01" w:rsidRDefault="00F81804" w:rsidP="00F81804">
      <w:pPr>
        <w:pStyle w:val="Geenafstand"/>
      </w:pPr>
    </w:p>
    <w:p w:rsidR="00834B20" w:rsidRPr="007D7F01" w:rsidRDefault="00487ED1" w:rsidP="00DD0F47">
      <w:pPr>
        <w:pStyle w:val="Geenafstand"/>
        <w:spacing w:line="480" w:lineRule="auto"/>
      </w:pPr>
      <w:r w:rsidRPr="007D7F01">
        <w:t xml:space="preserve">Large variations in </w:t>
      </w:r>
      <w:r w:rsidR="00130B8F">
        <w:t xml:space="preserve">aggregate individual as well as collective </w:t>
      </w:r>
      <w:r w:rsidRPr="007D7F01">
        <w:t>health behaviour</w:t>
      </w:r>
      <w:r w:rsidR="00130B8F">
        <w:t>s</w:t>
      </w:r>
      <w:r w:rsidRPr="007D7F01">
        <w:t xml:space="preserve"> are found between European countries</w:t>
      </w:r>
      <w:r w:rsidR="008B71BC" w:rsidRPr="007D7F01">
        <w:t xml:space="preserve">. </w:t>
      </w:r>
      <w:r w:rsidR="00760600" w:rsidRPr="007D7F01">
        <w:t>Figure 2</w:t>
      </w:r>
      <w:r w:rsidR="0046185C" w:rsidRPr="007D7F01">
        <w:t>a</w:t>
      </w:r>
      <w:r w:rsidR="00760600" w:rsidRPr="007D7F01">
        <w:t xml:space="preserve"> </w:t>
      </w:r>
      <w:r w:rsidR="008B71BC" w:rsidRPr="007D7F01">
        <w:t>summarize</w:t>
      </w:r>
      <w:r w:rsidR="00760600" w:rsidRPr="007D7F01">
        <w:t>s</w:t>
      </w:r>
      <w:r w:rsidR="008B71BC" w:rsidRPr="007D7F01">
        <w:t xml:space="preserve"> the geographical distribution of health behaviours in Europe</w:t>
      </w:r>
      <w:r w:rsidR="00760600" w:rsidRPr="007D7F01">
        <w:t>; for</w:t>
      </w:r>
      <w:r w:rsidR="008B71BC" w:rsidRPr="007D7F01">
        <w:t xml:space="preserve"> full</w:t>
      </w:r>
      <w:r w:rsidRPr="007D7F01">
        <w:t xml:space="preserve"> details </w:t>
      </w:r>
      <w:r w:rsidR="00760600" w:rsidRPr="007D7F01">
        <w:t xml:space="preserve">see </w:t>
      </w:r>
      <w:r w:rsidRPr="007D7F01">
        <w:t xml:space="preserve">Web Appendix table </w:t>
      </w:r>
      <w:r w:rsidR="003F14B8" w:rsidRPr="007D7F01">
        <w:t>A</w:t>
      </w:r>
      <w:r w:rsidRPr="007D7F01">
        <w:t>1</w:t>
      </w:r>
      <w:r w:rsidR="0093308B" w:rsidRPr="007D7F01">
        <w:t>b</w:t>
      </w:r>
      <w:r w:rsidRPr="007D7F01">
        <w:t xml:space="preserve">. </w:t>
      </w:r>
      <w:r w:rsidR="007F2DEC" w:rsidRPr="007D7F01">
        <w:t xml:space="preserve">There are no individual health behaviours with strong North-South gradients, as shown by the rather low correlations with latitude. </w:t>
      </w:r>
      <w:r w:rsidR="00F668C5" w:rsidRPr="007D7F01">
        <w:t>There are, however, several with strong East-West gradients</w:t>
      </w:r>
      <w:r w:rsidR="00834B20" w:rsidRPr="007D7F01">
        <w:t>, as shown by positive or negative correlations with longitude</w:t>
      </w:r>
      <w:r w:rsidR="00F668C5" w:rsidRPr="007D7F01">
        <w:t xml:space="preserve">: </w:t>
      </w:r>
      <w:r w:rsidR="00834B20" w:rsidRPr="007D7F01">
        <w:t xml:space="preserve">teenage pregnancy and smoking among men are more common in the East, and influenza vaccination, older mothers, and smoking among women are </w:t>
      </w:r>
      <w:r w:rsidRPr="007D7F01">
        <w:t xml:space="preserve">clearly </w:t>
      </w:r>
      <w:r w:rsidR="00834B20" w:rsidRPr="007D7F01">
        <w:t xml:space="preserve">more common in the West. </w:t>
      </w:r>
    </w:p>
    <w:p w:rsidR="00834B20" w:rsidRPr="007D7F01" w:rsidRDefault="00834B20" w:rsidP="00DD0F47">
      <w:pPr>
        <w:pStyle w:val="Geenafstand"/>
        <w:spacing w:line="480" w:lineRule="auto"/>
      </w:pPr>
    </w:p>
    <w:p w:rsidR="00834B20" w:rsidRPr="007D7F01" w:rsidRDefault="00834B20" w:rsidP="00DD0F47">
      <w:pPr>
        <w:pStyle w:val="Geenafstand"/>
        <w:spacing w:line="480" w:lineRule="auto"/>
        <w:jc w:val="center"/>
      </w:pPr>
      <w:r w:rsidRPr="007D7F01">
        <w:t xml:space="preserve">Figure 2 here </w:t>
      </w:r>
    </w:p>
    <w:p w:rsidR="00834B20" w:rsidRPr="007D7F01" w:rsidRDefault="00834B20" w:rsidP="00DD0F47">
      <w:pPr>
        <w:pStyle w:val="Geenafstand"/>
        <w:spacing w:line="480" w:lineRule="auto"/>
        <w:jc w:val="center"/>
      </w:pPr>
    </w:p>
    <w:p w:rsidR="0096256D" w:rsidRPr="007D7F01" w:rsidRDefault="001223F8" w:rsidP="00DD0F47">
      <w:pPr>
        <w:pStyle w:val="Geenafstand"/>
        <w:spacing w:line="480" w:lineRule="auto"/>
      </w:pPr>
      <w:r w:rsidRPr="007D7F01">
        <w:t>On the other hand, s</w:t>
      </w:r>
      <w:r w:rsidR="00834B20" w:rsidRPr="007D7F01">
        <w:t xml:space="preserve">ome of the collective health behaviours do have clear North-South gradients: </w:t>
      </w:r>
      <w:r w:rsidR="0096256D" w:rsidRPr="007D7F01">
        <w:t xml:space="preserve">for example, </w:t>
      </w:r>
      <w:r w:rsidR="00834B20" w:rsidRPr="007D7F01">
        <w:t xml:space="preserve">there are stronger alcohol policies in the North, and </w:t>
      </w:r>
      <w:r w:rsidR="00D04917" w:rsidRPr="007D7F01">
        <w:t xml:space="preserve">higher </w:t>
      </w:r>
      <w:r w:rsidR="008B71BC" w:rsidRPr="007D7F01">
        <w:t xml:space="preserve">levels of air pollution by </w:t>
      </w:r>
      <w:r w:rsidR="00834B20" w:rsidRPr="007D7F01">
        <w:t>particulate matter in the South</w:t>
      </w:r>
      <w:r w:rsidR="005A34AB" w:rsidRPr="007D7F01">
        <w:t xml:space="preserve">. </w:t>
      </w:r>
      <w:r w:rsidR="0096256D" w:rsidRPr="007D7F01">
        <w:t>Health care expenditure</w:t>
      </w:r>
      <w:r w:rsidR="00FB40BD" w:rsidRPr="007D7F01">
        <w:t xml:space="preserve">, </w:t>
      </w:r>
      <w:r w:rsidR="0096256D" w:rsidRPr="007D7F01">
        <w:t xml:space="preserve">public health care expenditure </w:t>
      </w:r>
      <w:r w:rsidR="00FB40BD" w:rsidRPr="007D7F01">
        <w:t xml:space="preserve">and caesarean sections </w:t>
      </w:r>
      <w:r w:rsidR="0096256D" w:rsidRPr="007D7F01">
        <w:t xml:space="preserve">are higher in the West, and out-of-pocket health care expenditure is </w:t>
      </w:r>
      <w:r w:rsidR="00D04917" w:rsidRPr="007D7F01">
        <w:t xml:space="preserve">clearly </w:t>
      </w:r>
      <w:r w:rsidR="0096256D" w:rsidRPr="007D7F01">
        <w:t xml:space="preserve">higher in the East. </w:t>
      </w:r>
    </w:p>
    <w:p w:rsidR="00834B20" w:rsidRPr="007D7F01" w:rsidRDefault="0096256D" w:rsidP="00DD0F47">
      <w:pPr>
        <w:pStyle w:val="Geenafstand"/>
        <w:spacing w:line="480" w:lineRule="auto"/>
      </w:pPr>
      <w:r w:rsidRPr="007D7F01">
        <w:t xml:space="preserve"> </w:t>
      </w:r>
    </w:p>
    <w:p w:rsidR="006744A0" w:rsidRPr="007D7F01" w:rsidRDefault="00F26466" w:rsidP="00DD0F47">
      <w:pPr>
        <w:pStyle w:val="Geenafstand"/>
        <w:spacing w:line="480" w:lineRule="auto"/>
      </w:pPr>
      <w:r w:rsidRPr="007D7F01">
        <w:t>In a first exploration of the association between cultural values and health behaviours we calculated simple c</w:t>
      </w:r>
      <w:r w:rsidR="005E00D6" w:rsidRPr="007D7F01">
        <w:t>orrelations</w:t>
      </w:r>
      <w:r w:rsidRPr="007D7F01">
        <w:t xml:space="preserve">, and </w:t>
      </w:r>
      <w:r w:rsidR="00DE1B6C" w:rsidRPr="007D7F01">
        <w:t xml:space="preserve">an overview of </w:t>
      </w:r>
      <w:r w:rsidRPr="007D7F01">
        <w:t>the results</w:t>
      </w:r>
      <w:r w:rsidR="005E00D6" w:rsidRPr="007D7F01">
        <w:t xml:space="preserve"> </w:t>
      </w:r>
      <w:r w:rsidR="00DE1B6C" w:rsidRPr="007D7F01">
        <w:t xml:space="preserve">is </w:t>
      </w:r>
      <w:r w:rsidR="005E00D6" w:rsidRPr="007D7F01">
        <w:t>presented in table 1</w:t>
      </w:r>
      <w:r w:rsidR="001223F8" w:rsidRPr="007D7F01">
        <w:t>, while t</w:t>
      </w:r>
      <w:r w:rsidR="00270012" w:rsidRPr="007D7F01">
        <w:t xml:space="preserve">he full results are given in Web Appendix table </w:t>
      </w:r>
      <w:r w:rsidR="001223F8" w:rsidRPr="007D7F01">
        <w:t>A3</w:t>
      </w:r>
      <w:r w:rsidR="00270012" w:rsidRPr="007D7F01">
        <w:t xml:space="preserve">. </w:t>
      </w:r>
      <w:r w:rsidR="00DE1B6C" w:rsidRPr="007D7F01">
        <w:t>The largest numbers of notable (r=&lt;.-4 or &gt;=.4) or moderately strong (r=&lt;.-6 or &gt;=.6) correlations are found with Inglehart’s ‘self-</w:t>
      </w:r>
      <w:r w:rsidR="00DE1B6C" w:rsidRPr="007D7F01">
        <w:lastRenderedPageBreak/>
        <w:t xml:space="preserve">expression’ </w:t>
      </w:r>
      <w:r w:rsidR="001223F8" w:rsidRPr="007D7F01">
        <w:t xml:space="preserve">scale </w:t>
      </w:r>
      <w:r w:rsidR="00DE1B6C" w:rsidRPr="007D7F01">
        <w:t xml:space="preserve">and its variants, ‘post-materialism’ and ‘autonomy/socioliberalism’. The ‘secular-rational’ dimension is much less important, as are its variants, ‘religiosity’ and ‘normative/religious’.   </w:t>
      </w:r>
      <w:r w:rsidRPr="007D7F01">
        <w:t xml:space="preserve"> </w:t>
      </w:r>
    </w:p>
    <w:p w:rsidR="005E00D6" w:rsidRPr="007D7F01" w:rsidRDefault="005E00D6" w:rsidP="00DD0F47">
      <w:pPr>
        <w:pStyle w:val="Geenafstand"/>
        <w:spacing w:line="480" w:lineRule="auto"/>
      </w:pPr>
    </w:p>
    <w:p w:rsidR="006744A0" w:rsidRPr="007D7F01" w:rsidRDefault="005E00D6" w:rsidP="00DD0F47">
      <w:pPr>
        <w:pStyle w:val="Geenafstand"/>
        <w:spacing w:line="480" w:lineRule="auto"/>
        <w:jc w:val="center"/>
      </w:pPr>
      <w:r w:rsidRPr="007D7F01">
        <w:t xml:space="preserve">Table 1 here </w:t>
      </w:r>
    </w:p>
    <w:p w:rsidR="005E00D6" w:rsidRPr="007D7F01" w:rsidRDefault="005E00D6" w:rsidP="00DD0F47">
      <w:pPr>
        <w:pStyle w:val="Geenafstand"/>
        <w:spacing w:line="480" w:lineRule="auto"/>
        <w:jc w:val="center"/>
      </w:pPr>
    </w:p>
    <w:p w:rsidR="005E00D6" w:rsidRPr="007D7F01" w:rsidRDefault="00DE1B6C" w:rsidP="00DD0F47">
      <w:pPr>
        <w:pStyle w:val="Geenafstand"/>
        <w:spacing w:line="480" w:lineRule="auto"/>
      </w:pPr>
      <w:r w:rsidRPr="007D7F01">
        <w:t>Several of Schwartz’s cultural orientations</w:t>
      </w:r>
      <w:r w:rsidR="005E00D6" w:rsidRPr="007D7F01">
        <w:t xml:space="preserve">, particularly </w:t>
      </w:r>
      <w:r w:rsidRPr="007D7F01">
        <w:t>‘</w:t>
      </w:r>
      <w:r w:rsidR="005E00D6" w:rsidRPr="007D7F01">
        <w:t>embeddedness</w:t>
      </w:r>
      <w:r w:rsidRPr="007D7F01">
        <w:t>’</w:t>
      </w:r>
      <w:r w:rsidR="005E00D6" w:rsidRPr="007D7F01">
        <w:t xml:space="preserve">, </w:t>
      </w:r>
      <w:r w:rsidRPr="007D7F01">
        <w:t>‘</w:t>
      </w:r>
      <w:r w:rsidR="005E00D6" w:rsidRPr="007D7F01">
        <w:t>affective autonomy</w:t>
      </w:r>
      <w:r w:rsidRPr="007D7F01">
        <w:t>’</w:t>
      </w:r>
      <w:r w:rsidR="005E00D6" w:rsidRPr="007D7F01">
        <w:t xml:space="preserve">, </w:t>
      </w:r>
      <w:r w:rsidRPr="007D7F01">
        <w:t>‘</w:t>
      </w:r>
      <w:r w:rsidR="005E00D6" w:rsidRPr="007D7F01">
        <w:t>intellectual autonomy</w:t>
      </w:r>
      <w:r w:rsidRPr="007D7F01">
        <w:t>’</w:t>
      </w:r>
      <w:r w:rsidR="005E00D6" w:rsidRPr="007D7F01">
        <w:t xml:space="preserve">, </w:t>
      </w:r>
      <w:r w:rsidRPr="007D7F01">
        <w:t>and ‘</w:t>
      </w:r>
      <w:r w:rsidR="005E00D6" w:rsidRPr="007D7F01">
        <w:t>egalitarianism</w:t>
      </w:r>
      <w:r w:rsidRPr="007D7F01">
        <w:t xml:space="preserve">’, also have a </w:t>
      </w:r>
      <w:r w:rsidR="00355A64" w:rsidRPr="007D7F01">
        <w:t xml:space="preserve">substantial number of notable or moderately strong correlations with health behaviours. </w:t>
      </w:r>
      <w:r w:rsidR="005E00D6" w:rsidRPr="007D7F01">
        <w:t>Hofstede’s value dimensions</w:t>
      </w:r>
      <w:r w:rsidR="00355A64" w:rsidRPr="007D7F01">
        <w:t xml:space="preserve">, however, </w:t>
      </w:r>
      <w:r w:rsidR="005E00D6" w:rsidRPr="007D7F01">
        <w:t xml:space="preserve">are </w:t>
      </w:r>
      <w:r w:rsidR="00355A64" w:rsidRPr="007D7F01">
        <w:t xml:space="preserve">clearly </w:t>
      </w:r>
      <w:r w:rsidR="005E00D6" w:rsidRPr="007D7F01">
        <w:t xml:space="preserve">less often correlated with individual or collective health behaviours, </w:t>
      </w:r>
      <w:r w:rsidR="00355A64" w:rsidRPr="007D7F01">
        <w:t xml:space="preserve">with </w:t>
      </w:r>
      <w:r w:rsidR="005E00D6" w:rsidRPr="007D7F01">
        <w:t xml:space="preserve">the exception </w:t>
      </w:r>
      <w:r w:rsidR="00355A64" w:rsidRPr="007D7F01">
        <w:t xml:space="preserve">of </w:t>
      </w:r>
      <w:r w:rsidR="001223F8" w:rsidRPr="007D7F01">
        <w:t>‘</w:t>
      </w:r>
      <w:r w:rsidR="005E00D6" w:rsidRPr="007D7F01">
        <w:t>indulgence</w:t>
      </w:r>
      <w:r w:rsidR="001223F8" w:rsidRPr="007D7F01">
        <w:t xml:space="preserve">’, the scale that is conceptually and empirically closest to Inglehart’s ‘self-expression’. </w:t>
      </w:r>
      <w:r w:rsidR="00355A64" w:rsidRPr="007D7F01">
        <w:t xml:space="preserve"> </w:t>
      </w:r>
    </w:p>
    <w:p w:rsidR="005E00D6" w:rsidRPr="007D7F01" w:rsidRDefault="005E00D6" w:rsidP="00DD0F47">
      <w:pPr>
        <w:pStyle w:val="Geenafstand"/>
        <w:spacing w:line="480" w:lineRule="auto"/>
      </w:pPr>
    </w:p>
    <w:p w:rsidR="008F4A66" w:rsidRPr="007D7F01" w:rsidRDefault="00270012" w:rsidP="00DD0F47">
      <w:pPr>
        <w:pStyle w:val="Geenafstand"/>
        <w:spacing w:line="480" w:lineRule="auto"/>
      </w:pPr>
      <w:r w:rsidRPr="007D7F01">
        <w:t xml:space="preserve">In a second step we regressed all health behaviours on a selection of cultural values, controlling for national income and urbanization. </w:t>
      </w:r>
      <w:r w:rsidR="008F4A66" w:rsidRPr="007D7F01">
        <w:t>We limited the</w:t>
      </w:r>
      <w:r w:rsidRPr="007D7F01">
        <w:t>se</w:t>
      </w:r>
      <w:r w:rsidR="008F4A66" w:rsidRPr="007D7F01">
        <w:t xml:space="preserve"> regression analys</w:t>
      </w:r>
      <w:r w:rsidRPr="007D7F01">
        <w:t>e</w:t>
      </w:r>
      <w:r w:rsidR="008F4A66" w:rsidRPr="007D7F01">
        <w:t>s to two variables out of each set, and selected the variable</w:t>
      </w:r>
      <w:r w:rsidRPr="007D7F01">
        <w:t>s</w:t>
      </w:r>
      <w:r w:rsidR="008F4A66" w:rsidRPr="007D7F01">
        <w:t xml:space="preserve"> with the largest number of correlations, </w:t>
      </w:r>
      <w:r w:rsidR="001223F8" w:rsidRPr="007D7F01">
        <w:t>and/</w:t>
      </w:r>
      <w:r w:rsidRPr="007D7F01">
        <w:t xml:space="preserve">or </w:t>
      </w:r>
      <w:r w:rsidR="001223F8" w:rsidRPr="007D7F01">
        <w:t>those for which we had a specific expectation to test.</w:t>
      </w:r>
      <w:r w:rsidRPr="007D7F01">
        <w:t xml:space="preserve"> </w:t>
      </w:r>
      <w:r w:rsidR="009E566E" w:rsidRPr="007D7F01">
        <w:t xml:space="preserve">From </w:t>
      </w:r>
      <w:r w:rsidR="00697AF7" w:rsidRPr="007D7F01">
        <w:t xml:space="preserve">the set of </w:t>
      </w:r>
      <w:r w:rsidR="009E566E" w:rsidRPr="007D7F01">
        <w:t xml:space="preserve">value dimensions </w:t>
      </w:r>
      <w:r w:rsidR="00697AF7" w:rsidRPr="007D7F01">
        <w:t xml:space="preserve">related to Inglehart’s work we selected the two dimensions that are currently most in use (‘self-expression’ and ‘secular-rational’), from Hofstede’s value dimensions we selected ‘power distance’ and ‘uncertainty avoidance’ (and left out ‘indulgence’, because of its similarity with ‘self-expression’), and from Schwartz’s cultural orientations we selected ‘embeddedness’ and ‘egalitarianism’. </w:t>
      </w:r>
      <w:r w:rsidR="00A00795" w:rsidRPr="007D7F01">
        <w:t>An overview of t</w:t>
      </w:r>
      <w:r w:rsidR="00697AF7" w:rsidRPr="007D7F01">
        <w:t xml:space="preserve">he </w:t>
      </w:r>
      <w:r w:rsidR="002A2BE7" w:rsidRPr="007D7F01">
        <w:t xml:space="preserve">results </w:t>
      </w:r>
      <w:r w:rsidR="00A00795" w:rsidRPr="007D7F01">
        <w:t xml:space="preserve">is </w:t>
      </w:r>
      <w:r w:rsidR="002A2BE7" w:rsidRPr="007D7F01">
        <w:t>presented in table 2</w:t>
      </w:r>
      <w:r w:rsidR="00FC0547" w:rsidRPr="007D7F01">
        <w:t>a</w:t>
      </w:r>
      <w:r w:rsidR="001223F8" w:rsidRPr="007D7F01">
        <w:t>, while f</w:t>
      </w:r>
      <w:r w:rsidR="00A00795" w:rsidRPr="007D7F01">
        <w:t xml:space="preserve">ull results can be found in Web Appendix table </w:t>
      </w:r>
      <w:r w:rsidR="001223F8" w:rsidRPr="007D7F01">
        <w:t>A</w:t>
      </w:r>
      <w:r w:rsidR="00A00795" w:rsidRPr="007D7F01">
        <w:t>4</w:t>
      </w:r>
      <w:r w:rsidR="0093308B" w:rsidRPr="007D7F01">
        <w:t>a</w:t>
      </w:r>
      <w:r w:rsidR="00A00795" w:rsidRPr="007D7F01">
        <w:t xml:space="preserve">. </w:t>
      </w:r>
      <w:r w:rsidR="00697AF7" w:rsidRPr="007D7F01">
        <w:t xml:space="preserve"> </w:t>
      </w:r>
    </w:p>
    <w:p w:rsidR="002A2BE7" w:rsidRPr="007D7F01" w:rsidRDefault="002A2BE7" w:rsidP="00DD0F47">
      <w:pPr>
        <w:pStyle w:val="Geenafstand"/>
        <w:spacing w:line="480" w:lineRule="auto"/>
      </w:pPr>
    </w:p>
    <w:p w:rsidR="002A2BE7" w:rsidRPr="007D7F01" w:rsidRDefault="002A2BE7" w:rsidP="00DD0F47">
      <w:pPr>
        <w:pStyle w:val="Geenafstand"/>
        <w:spacing w:line="480" w:lineRule="auto"/>
        <w:jc w:val="center"/>
      </w:pPr>
      <w:r w:rsidRPr="007D7F01">
        <w:lastRenderedPageBreak/>
        <w:t xml:space="preserve">Table 2 here </w:t>
      </w:r>
    </w:p>
    <w:p w:rsidR="002A2BE7" w:rsidRPr="007D7F01" w:rsidRDefault="002A2BE7" w:rsidP="00DD0F47">
      <w:pPr>
        <w:pStyle w:val="Geenafstand"/>
        <w:spacing w:line="480" w:lineRule="auto"/>
        <w:jc w:val="center"/>
      </w:pPr>
    </w:p>
    <w:p w:rsidR="00880815" w:rsidRPr="007D7F01" w:rsidRDefault="00A00795" w:rsidP="00DD0F47">
      <w:pPr>
        <w:pStyle w:val="Geenafstand"/>
        <w:spacing w:line="480" w:lineRule="auto"/>
      </w:pPr>
      <w:r w:rsidRPr="007D7F01">
        <w:t xml:space="preserve">After controlling for </w:t>
      </w:r>
      <w:r w:rsidR="00CD2CCB" w:rsidRPr="007D7F01">
        <w:t>national income</w:t>
      </w:r>
      <w:r w:rsidRPr="007D7F01">
        <w:t xml:space="preserve"> and urbanization, ‘self-expression’ clearly comes out as the cultural value dimension with the largest number of statistically significant associations. Countries with higher scores on this dimension have more favourable outcomes for 15 out of 30 health behaviours, and more unfavourable for only 1 (i.e., older mothers). Favourable outcomes are found for both individual and collective health behaviours. None of the other value dimensions comes even close. ’Uncertainty avoidance’ </w:t>
      </w:r>
      <w:r w:rsidR="0048042C" w:rsidRPr="007D7F01">
        <w:t xml:space="preserve">has 6 statistically significant associations (countries with higher scores on this </w:t>
      </w:r>
      <w:r w:rsidR="00880815" w:rsidRPr="007D7F01">
        <w:t xml:space="preserve">value have worse health behaviours), and both ‘embeddedness’ and ‘egalitarianism’ have 6 </w:t>
      </w:r>
      <w:r w:rsidR="008E52A4" w:rsidRPr="007D7F01">
        <w:t xml:space="preserve">as well </w:t>
      </w:r>
      <w:r w:rsidR="00880815" w:rsidRPr="007D7F01">
        <w:t xml:space="preserve">(countries with higher scores on the first have mostly worse, while countries with higher scores on the latter have mostly better </w:t>
      </w:r>
      <w:r w:rsidR="00533004" w:rsidRPr="007D7F01">
        <w:t>health behaviours</w:t>
      </w:r>
      <w:r w:rsidR="00880815" w:rsidRPr="007D7F01">
        <w:t xml:space="preserve">). </w:t>
      </w:r>
    </w:p>
    <w:p w:rsidR="003F14B8" w:rsidRPr="007D7F01" w:rsidRDefault="003F14B8" w:rsidP="00DD0F47">
      <w:pPr>
        <w:pStyle w:val="Geenafstand"/>
        <w:spacing w:line="480" w:lineRule="auto"/>
      </w:pPr>
    </w:p>
    <w:p w:rsidR="00ED2681" w:rsidRPr="007D7F01" w:rsidRDefault="00CD2CCB" w:rsidP="00DD0F47">
      <w:pPr>
        <w:pStyle w:val="Geenafstand"/>
        <w:spacing w:line="480" w:lineRule="auto"/>
      </w:pPr>
      <w:r w:rsidRPr="007D7F01">
        <w:t>Table 2</w:t>
      </w:r>
      <w:r w:rsidR="00FC0547" w:rsidRPr="007D7F01">
        <w:t>a</w:t>
      </w:r>
      <w:r w:rsidRPr="007D7F01">
        <w:t xml:space="preserve"> also shows the percentage additional variance explained by cultural va</w:t>
      </w:r>
      <w:r w:rsidR="003F14B8" w:rsidRPr="007D7F01">
        <w:t>lues</w:t>
      </w:r>
      <w:r w:rsidRPr="007D7F01">
        <w:t xml:space="preserve">, on top of the variance explained by national income. </w:t>
      </w:r>
      <w:r w:rsidR="00BD4D6E" w:rsidRPr="007D7F01">
        <w:t>Across all 30 health behaviours, ‘embeddedness’ and ‘egalitarianism’ on average explain a larger part of the variance</w:t>
      </w:r>
      <w:r w:rsidR="00EF54AB" w:rsidRPr="007D7F01">
        <w:t xml:space="preserve">, 14 and 15% respectively, </w:t>
      </w:r>
      <w:r w:rsidR="00BD4D6E" w:rsidRPr="007D7F01">
        <w:t xml:space="preserve">than </w:t>
      </w:r>
      <w:r w:rsidR="00C838BC" w:rsidRPr="007D7F01">
        <w:t xml:space="preserve">the other value dimensions in the table. </w:t>
      </w:r>
    </w:p>
    <w:p w:rsidR="0093308B" w:rsidRPr="007D7F01" w:rsidRDefault="0093308B" w:rsidP="0093308B">
      <w:pPr>
        <w:pStyle w:val="Geenafstand"/>
        <w:spacing w:line="480" w:lineRule="auto"/>
      </w:pPr>
    </w:p>
    <w:p w:rsidR="0093308B" w:rsidRPr="007D7F01" w:rsidRDefault="0093308B" w:rsidP="0093308B">
      <w:pPr>
        <w:pStyle w:val="Geenafstand"/>
        <w:spacing w:line="480" w:lineRule="auto"/>
      </w:pPr>
      <w:r w:rsidRPr="007D7F01">
        <w:t xml:space="preserve">For a few health behaviours we could test whether the ‘self-expression’ scale affects individual health behaviours directly, or through collective health policies aimed at those behaviours: smoking and tobacco control, alcohol sales and alcohol control, and breast and cervical cancer screening participation and cancer screening policies. Results of this mediation analysis are presented in Web appendix table A6. In two of the four comparisons (alcohol sales and breast cancer screening participation), controlling for health policies </w:t>
      </w:r>
      <w:r w:rsidRPr="007D7F01">
        <w:lastRenderedPageBreak/>
        <w:t xml:space="preserve">attenuates the regression coefficient for ‘self-expression’, suggesting that part of the latter’s effect on individual health behaviours is indeed mediated by health policy. </w:t>
      </w:r>
    </w:p>
    <w:p w:rsidR="0093308B" w:rsidRPr="007D7F01" w:rsidRDefault="0093308B" w:rsidP="00DD0F47">
      <w:pPr>
        <w:pStyle w:val="Geenafstand"/>
        <w:spacing w:line="480" w:lineRule="auto"/>
      </w:pPr>
    </w:p>
    <w:p w:rsidR="00B639EA" w:rsidRPr="007D7F01" w:rsidRDefault="00AA512E" w:rsidP="00DD0F47">
      <w:pPr>
        <w:pStyle w:val="Geenafstand"/>
        <w:spacing w:line="480" w:lineRule="auto"/>
      </w:pPr>
      <w:r w:rsidRPr="007D7F01">
        <w:t xml:space="preserve">We finally look at the possible role of variations in cultural values in explaining some of the striking differences in health behaviour between neighbouring European countries. </w:t>
      </w:r>
      <w:r w:rsidR="00B639EA" w:rsidRPr="007D7F01">
        <w:t xml:space="preserve">Denmark’s levels of individual and collective health behaviour are </w:t>
      </w:r>
      <w:r w:rsidR="00DA4AFF" w:rsidRPr="007D7F01">
        <w:t xml:space="preserve">often </w:t>
      </w:r>
      <w:r w:rsidR="00B639EA" w:rsidRPr="007D7F01">
        <w:t>considerably less favourable than Sweden’s, and the same applies to Belgium</w:t>
      </w:r>
      <w:r w:rsidR="002E38E3" w:rsidRPr="007D7F01">
        <w:t xml:space="preserve"> as compared to </w:t>
      </w:r>
      <w:r w:rsidR="00B639EA" w:rsidRPr="007D7F01">
        <w:t xml:space="preserve">the Netherlands, </w:t>
      </w:r>
      <w:r w:rsidR="003F14B8" w:rsidRPr="007D7F01">
        <w:t xml:space="preserve">Slovakia as compared to </w:t>
      </w:r>
      <w:r w:rsidR="00B639EA" w:rsidRPr="007D7F01">
        <w:t xml:space="preserve">the Czech Republic, and Latvia </w:t>
      </w:r>
      <w:r w:rsidR="002E38E3" w:rsidRPr="007D7F01">
        <w:t xml:space="preserve">as compared to </w:t>
      </w:r>
      <w:r w:rsidR="00B639EA" w:rsidRPr="007D7F01">
        <w:t xml:space="preserve">Estonia (table 3). </w:t>
      </w:r>
      <w:r w:rsidR="00DA4AFF" w:rsidRPr="007D7F01">
        <w:t xml:space="preserve">In all these cases the two neighbouring countries have similar levels of national income; the exception is Estonia, which has a higher national income than Latvia. </w:t>
      </w:r>
    </w:p>
    <w:p w:rsidR="00B639EA" w:rsidRPr="007D7F01" w:rsidRDefault="00B639EA" w:rsidP="00DD0F47">
      <w:pPr>
        <w:pStyle w:val="Geenafstand"/>
        <w:spacing w:line="480" w:lineRule="auto"/>
      </w:pPr>
    </w:p>
    <w:p w:rsidR="00EF54AB" w:rsidRPr="007D7F01" w:rsidRDefault="00B639EA" w:rsidP="00DD0F47">
      <w:pPr>
        <w:pStyle w:val="Geenafstand"/>
        <w:spacing w:line="480" w:lineRule="auto"/>
        <w:jc w:val="center"/>
      </w:pPr>
      <w:r w:rsidRPr="007D7F01">
        <w:t>Table 3 here</w:t>
      </w:r>
    </w:p>
    <w:p w:rsidR="00B639EA" w:rsidRPr="007D7F01" w:rsidRDefault="00B639EA" w:rsidP="00DD0F47">
      <w:pPr>
        <w:pStyle w:val="Geenafstand"/>
        <w:spacing w:line="480" w:lineRule="auto"/>
        <w:jc w:val="center"/>
      </w:pPr>
    </w:p>
    <w:p w:rsidR="001223F8" w:rsidRPr="007D7F01" w:rsidRDefault="00DA4AFF" w:rsidP="00DD0F47">
      <w:pPr>
        <w:pStyle w:val="Geenafstand"/>
        <w:spacing w:line="480" w:lineRule="auto"/>
      </w:pPr>
      <w:r w:rsidRPr="007D7F01">
        <w:t>In the case of Denmark and Sweden, there is a clear difference on both the ‘self-expression’ and ‘secular-rational’ scales: Sweden has more ‘modern’ orientations on both. In view of the independent associations between these cultural values and many health behaviours (table 2</w:t>
      </w:r>
      <w:r w:rsidR="0093308B" w:rsidRPr="007D7F01">
        <w:t>a</w:t>
      </w:r>
      <w:r w:rsidRPr="007D7F01">
        <w:t xml:space="preserve">), this may (partly) explain Denmark’s higher rates of caesarean sections and male smoking, as well as its lower rates of measles immunization, cervical cancer screening participation, and alcohol policy. In the case of Belgium and the Netherlands, the main differences in cultural values are on the ‘power distance’ and ‘uncertainty avoidance’ scales: Belgians score </w:t>
      </w:r>
      <w:r w:rsidR="00567175" w:rsidRPr="007D7F01">
        <w:t xml:space="preserve">much </w:t>
      </w:r>
      <w:r w:rsidRPr="007D7F01">
        <w:t>higher on both scales</w:t>
      </w:r>
      <w:r w:rsidR="00533004" w:rsidRPr="007D7F01">
        <w:t xml:space="preserve">, which </w:t>
      </w:r>
      <w:r w:rsidRPr="007D7F01">
        <w:t xml:space="preserve">may (partly) explain </w:t>
      </w:r>
      <w:r w:rsidR="00B867B0" w:rsidRPr="007D7F01">
        <w:t>Belgium’s lower breast cancer screening participation, higher rates of antibiotics consumption, and lower level of road safety management (table 2</w:t>
      </w:r>
      <w:r w:rsidR="0093308B" w:rsidRPr="007D7F01">
        <w:t>a</w:t>
      </w:r>
      <w:r w:rsidR="00B867B0" w:rsidRPr="007D7F01">
        <w:t xml:space="preserve">). Similarly, the differences in health behaviour between the Czech Republic and Slovakia may be related to the more ‘modern’ value </w:t>
      </w:r>
      <w:r w:rsidR="00B867B0" w:rsidRPr="007D7F01">
        <w:lastRenderedPageBreak/>
        <w:t xml:space="preserve">orientation of the Czech population, </w:t>
      </w:r>
      <w:r w:rsidR="00533004" w:rsidRPr="007D7F01">
        <w:t xml:space="preserve">as seen for </w:t>
      </w:r>
      <w:r w:rsidR="00B867B0" w:rsidRPr="007D7F01">
        <w:t>the ‘self-expression’</w:t>
      </w:r>
      <w:r w:rsidR="00533004" w:rsidRPr="007D7F01">
        <w:t xml:space="preserve">, </w:t>
      </w:r>
      <w:r w:rsidR="00B867B0" w:rsidRPr="007D7F01">
        <w:t>‘secular-rational’</w:t>
      </w:r>
      <w:r w:rsidR="00533004" w:rsidRPr="007D7F01">
        <w:t xml:space="preserve">, </w:t>
      </w:r>
      <w:r w:rsidR="00B867B0" w:rsidRPr="007D7F01">
        <w:t xml:space="preserve">‘embeddedness’ and ‘power distance’ scales. Estonians’ more favourable health behaviour </w:t>
      </w:r>
      <w:r w:rsidR="00567175" w:rsidRPr="007D7F01">
        <w:t xml:space="preserve">as compared to Latvia </w:t>
      </w:r>
      <w:r w:rsidR="00B867B0" w:rsidRPr="007D7F01">
        <w:t>may be related to th</w:t>
      </w:r>
      <w:r w:rsidR="00533004" w:rsidRPr="007D7F01">
        <w:t xml:space="preserve">e first </w:t>
      </w:r>
      <w:r w:rsidR="00B867B0" w:rsidRPr="007D7F01">
        <w:t xml:space="preserve">country’s better scores on the ‘secular-rational’ </w:t>
      </w:r>
      <w:r w:rsidR="00533004" w:rsidRPr="007D7F01">
        <w:t xml:space="preserve">and </w:t>
      </w:r>
      <w:r w:rsidR="00B867B0" w:rsidRPr="007D7F01">
        <w:t xml:space="preserve">‘egalitarianism’ scales.  </w:t>
      </w:r>
    </w:p>
    <w:p w:rsidR="00F81804" w:rsidRPr="007D7F01" w:rsidRDefault="00F81804" w:rsidP="0093308B">
      <w:pPr>
        <w:pStyle w:val="Kop2"/>
      </w:pPr>
      <w:r w:rsidRPr="007D7F01">
        <w:t>Health outcomes</w:t>
      </w:r>
    </w:p>
    <w:p w:rsidR="0093308B" w:rsidRPr="007D7F01" w:rsidRDefault="0093308B" w:rsidP="0093308B">
      <w:pPr>
        <w:pStyle w:val="Geenafstand"/>
      </w:pPr>
    </w:p>
    <w:p w:rsidR="00F81804" w:rsidRPr="007D7F01" w:rsidRDefault="00F81804" w:rsidP="00F81804">
      <w:pPr>
        <w:pStyle w:val="Geenafstand"/>
        <w:spacing w:line="480" w:lineRule="auto"/>
      </w:pPr>
      <w:r w:rsidRPr="007D7F01">
        <w:t xml:space="preserve">We summarize the geographical distribution of health outcomes in Europe, using their correlations with geographical longitude and latitude, in figure </w:t>
      </w:r>
      <w:r w:rsidR="0046185C" w:rsidRPr="007D7F01">
        <w:t>2b</w:t>
      </w:r>
      <w:r w:rsidRPr="007D7F01">
        <w:t xml:space="preserve">. In order to increase legibility, we have created separate figures for men (also including neonatal and postneonatal mortality and incidence of various infectious diseases that are not differentiated by sex) and for women. Among men, the general health indicators have a very strong East-West gradient, with higher values in the West for all three indicators: life expectancy, disability-free life expectancy, and self-assessed health. A few specific health indicators follow a similar but reverse gradient, with higher values in the East, without much of a North-South gradient: tuberculosis incidence, cerebrovascular disease mortality, postneonatal mortality. By contrast, suicide follows a North-South gradient, with higher values in the North. </w:t>
      </w:r>
    </w:p>
    <w:p w:rsidR="0046185C" w:rsidRPr="007D7F01" w:rsidRDefault="0046185C" w:rsidP="00F81804">
      <w:pPr>
        <w:pStyle w:val="Geenafstand"/>
        <w:spacing w:line="480" w:lineRule="auto"/>
      </w:pPr>
    </w:p>
    <w:p w:rsidR="00F81804" w:rsidRPr="007D7F01" w:rsidRDefault="00F81804" w:rsidP="00F81804">
      <w:pPr>
        <w:pStyle w:val="Geenafstand"/>
        <w:spacing w:line="480" w:lineRule="auto"/>
      </w:pPr>
      <w:r w:rsidRPr="007D7F01">
        <w:t xml:space="preserve">Among women, the geographical patterns are largely similar.  Life expectancy, disability-free life expectancy, and self-assessed health have higher values in the West, and so has breast cancer incidence. Maternal and cerebrovascular disease mortality have higher values in the East, and suicide has higher values in the North. Low correlations with both longitude and latitude are found for measles and syphilis incidence, and for motor vehicle traffic accident mortality.   </w:t>
      </w:r>
    </w:p>
    <w:p w:rsidR="00F81804" w:rsidRPr="007D7F01" w:rsidRDefault="00F81804" w:rsidP="00F81804">
      <w:pPr>
        <w:pStyle w:val="Geenafstand"/>
        <w:spacing w:line="480" w:lineRule="auto"/>
      </w:pPr>
      <w:r w:rsidRPr="007D7F01">
        <w:lastRenderedPageBreak/>
        <w:t xml:space="preserve"> </w:t>
      </w:r>
    </w:p>
    <w:p w:rsidR="00F81804" w:rsidRPr="007D7F01" w:rsidRDefault="00F81804" w:rsidP="00F81804">
      <w:pPr>
        <w:pStyle w:val="Geenafstand"/>
        <w:spacing w:line="480" w:lineRule="auto"/>
      </w:pPr>
      <w:r w:rsidRPr="007D7F01">
        <w:t>In a first exploration of the association between cultural values and health outcomes we have calculated simple correlations, and an overview of the results is presented in table 1</w:t>
      </w:r>
      <w:r w:rsidR="0093308B" w:rsidRPr="007D7F01">
        <w:t>b</w:t>
      </w:r>
      <w:r w:rsidRPr="007D7F01">
        <w:t xml:space="preserve">. The full results are given in </w:t>
      </w:r>
      <w:r w:rsidR="0093308B" w:rsidRPr="007D7F01">
        <w:t>Web Appendix table A3</w:t>
      </w:r>
      <w:r w:rsidRPr="007D7F01">
        <w:t xml:space="preserve">. The largest numbers of notable (r=&lt;.-4 or &gt;=.4) or moderately strong (r=&lt;.-6 or &gt;=.6) correlations are found with Inglehart’s ‘self-expression’ and its variants, ‘post-materialism’ and ‘autonomy/socioliberal’, and with Hofstede’s ‘indulgence’. The ‘secular-rational’ dimension is much less important, as are its variants, ‘religiosity’ and ‘normative/religious’.    </w:t>
      </w:r>
    </w:p>
    <w:p w:rsidR="00FC0547" w:rsidRPr="007D7F01" w:rsidRDefault="00FC0547" w:rsidP="00F81804">
      <w:pPr>
        <w:pStyle w:val="Geenafstand"/>
        <w:spacing w:line="480" w:lineRule="auto"/>
      </w:pPr>
    </w:p>
    <w:p w:rsidR="00F81804" w:rsidRPr="007D7F01" w:rsidRDefault="00F81804" w:rsidP="00F81804">
      <w:pPr>
        <w:pStyle w:val="Geenafstand"/>
        <w:spacing w:line="480" w:lineRule="auto"/>
      </w:pPr>
      <w:r w:rsidRPr="007D7F01">
        <w:t xml:space="preserve">Among Hofstede’s value dimensions, apart from ‘indulgence’, ‘power distance’ is the most often correlated with health outcomes. Several of Schwartz’s cultural orientations, particularly ‘embeddedness’ and ‘egalitarianism’, also have a substantial number of notable or moderately strong correlations with health behaviours. </w:t>
      </w:r>
    </w:p>
    <w:p w:rsidR="00F81804" w:rsidRPr="007D7F01" w:rsidRDefault="00F81804" w:rsidP="00F81804">
      <w:pPr>
        <w:pStyle w:val="Geenafstand"/>
        <w:spacing w:line="480" w:lineRule="auto"/>
      </w:pPr>
    </w:p>
    <w:p w:rsidR="00F81804" w:rsidRPr="007D7F01" w:rsidRDefault="00F81804" w:rsidP="00F81804">
      <w:pPr>
        <w:pStyle w:val="Geenafstand"/>
        <w:spacing w:line="480" w:lineRule="auto"/>
      </w:pPr>
      <w:r w:rsidRPr="007D7F01">
        <w:t>In a second step we regressed all health outcomes on a selection of cultural values, controlling for national income and urbanization. We limited these regression analyses to two variables out of each set of cultural values, and selected the variables with the largest number of correlations. From the set of value dimensions related to Inglehart’s work we selected the two dimensions that are currently most in use (‘self-expression’ and ‘secular-rational’), from Hofstede’s value dimensions we selected ‘power distance’ and ‘indulgence’, and from Schwartz’s cultural orientations we selected ‘embeddedness’ and ‘egalitarianism’. An overview of the results is presented in table 2</w:t>
      </w:r>
      <w:r w:rsidR="00FC0547" w:rsidRPr="007D7F01">
        <w:t>b</w:t>
      </w:r>
      <w:r w:rsidRPr="007D7F01">
        <w:t>. Full results can be found in Web Appendix table A</w:t>
      </w:r>
      <w:r w:rsidR="0093308B" w:rsidRPr="007D7F01">
        <w:t>4b</w:t>
      </w:r>
      <w:r w:rsidRPr="007D7F01">
        <w:t xml:space="preserve">.  </w:t>
      </w:r>
    </w:p>
    <w:p w:rsidR="00F81804" w:rsidRPr="007D7F01" w:rsidRDefault="00F81804" w:rsidP="00FC0547">
      <w:pPr>
        <w:pStyle w:val="Geenafstand"/>
        <w:spacing w:line="480" w:lineRule="auto"/>
      </w:pPr>
    </w:p>
    <w:p w:rsidR="00F81804" w:rsidRPr="007D7F01" w:rsidRDefault="00F81804" w:rsidP="00F81804">
      <w:pPr>
        <w:pStyle w:val="Geenafstand"/>
        <w:spacing w:line="480" w:lineRule="auto"/>
      </w:pPr>
      <w:r w:rsidRPr="007D7F01">
        <w:lastRenderedPageBreak/>
        <w:t xml:space="preserve">After controlling for national income and urbanization, ‘self-expression’ and ‘indulgence’ clearly come out as the cultural value dimensions with the largest number of statistically significant (p&lt;.05) associations. Countries with higher scores on these dimensions have more favourable outcomes for 19 out of 35 indicators, spanning the whole range of indicators included in the analysis, and more unfavourable for only 2 (i.e., incidence among women of lung and breast cancer). The patterns are remarkably similar between these two dimensions; it is only for female suicide that the direction of the associations is different, but both are non-significant. None of the other value dimensions comes even close to these two, with the exception of ‘egalitarianism’ which has 12 statistically significant associations. Countries with higher scores on this value have better health outcomes in almost all areas. </w:t>
      </w:r>
    </w:p>
    <w:p w:rsidR="00F81804" w:rsidRPr="007D7F01" w:rsidRDefault="00F81804" w:rsidP="00F81804">
      <w:pPr>
        <w:pStyle w:val="Geenafstand"/>
        <w:spacing w:line="480" w:lineRule="auto"/>
      </w:pPr>
    </w:p>
    <w:p w:rsidR="00F81804" w:rsidRPr="007D7F01" w:rsidRDefault="00F81804" w:rsidP="00F81804">
      <w:pPr>
        <w:pStyle w:val="Geenafstand"/>
        <w:spacing w:line="480" w:lineRule="auto"/>
      </w:pPr>
      <w:r w:rsidRPr="007D7F01">
        <w:t>Table 2</w:t>
      </w:r>
      <w:r w:rsidR="00FC0547" w:rsidRPr="007D7F01">
        <w:t>b</w:t>
      </w:r>
      <w:r w:rsidRPr="007D7F01">
        <w:t xml:space="preserve"> also shows the percentage additional variance explained by the cultural variables, on top of the variance explained by national income. Across health outcomes, ‘self-expression’, ‘indulgence’, ‘embeddedness’ and ‘egalitarianism’ all explain around 10% of variance. </w:t>
      </w:r>
    </w:p>
    <w:p w:rsidR="00F81804" w:rsidRPr="007D7F01" w:rsidRDefault="00F81804" w:rsidP="00F81804">
      <w:pPr>
        <w:pStyle w:val="Geenafstand"/>
        <w:spacing w:line="480" w:lineRule="auto"/>
      </w:pPr>
    </w:p>
    <w:p w:rsidR="00F81804" w:rsidRPr="007D7F01" w:rsidRDefault="00F81804" w:rsidP="00F81804">
      <w:pPr>
        <w:pStyle w:val="Geenafstand"/>
        <w:spacing w:line="480" w:lineRule="auto"/>
      </w:pPr>
      <w:r w:rsidRPr="007D7F01">
        <w:t xml:space="preserve">We finally look at the results of a mediation analysis in which we assess whether, as we expect, the association between cultural values and health outcomes are based on their role in promoting better or worse health behaviours. We do this for ‘self-expression’, and for all outcomes for which relevant data on health behaviours are available (table </w:t>
      </w:r>
      <w:r w:rsidR="00FC0547" w:rsidRPr="007D7F01">
        <w:t>4</w:t>
      </w:r>
      <w:r w:rsidRPr="007D7F01">
        <w:t xml:space="preserve">). For example, to assess whether the association between ‘self-expression’ and neonatal mortality is explained by health behaviours, we draw on previous results for teenage pregnancies and older mothers, both of which are strongly related to ‘self-expression’ </w:t>
      </w:r>
      <w:r w:rsidR="0093308B" w:rsidRPr="007D7F01">
        <w:t>(</w:t>
      </w:r>
      <w:r w:rsidR="00D67B98" w:rsidRPr="007D7F01">
        <w:t>table 2a</w:t>
      </w:r>
      <w:r w:rsidR="0093308B" w:rsidRPr="007D7F01">
        <w:t>)</w:t>
      </w:r>
      <w:r w:rsidRPr="007D7F01">
        <w:t xml:space="preserve"> and are known to affect neonatal mortality. When we add these two possible mediators to a </w:t>
      </w:r>
      <w:r w:rsidRPr="007D7F01">
        <w:lastRenderedPageBreak/>
        <w:t>regression equation already containing ‘self-expression’, GDP and urbanization, the original effect (coefficient -1.225, p = 0.025) is substantially attenuated (new coefficient 0.174, p = 0.705), confirming a possible role of these health behaviours in explaining the association between ‘self-expression’ and neonatal mortality.</w:t>
      </w:r>
    </w:p>
    <w:p w:rsidR="00F81804" w:rsidRPr="007D7F01" w:rsidRDefault="00F81804" w:rsidP="00F81804">
      <w:pPr>
        <w:pStyle w:val="Geenafstand"/>
        <w:spacing w:line="480" w:lineRule="auto"/>
      </w:pPr>
    </w:p>
    <w:p w:rsidR="00F81804" w:rsidRPr="007D7F01" w:rsidRDefault="00F81804" w:rsidP="00F81804">
      <w:pPr>
        <w:pStyle w:val="Geenafstand"/>
        <w:spacing w:line="480" w:lineRule="auto"/>
        <w:jc w:val="center"/>
      </w:pPr>
      <w:r w:rsidRPr="007D7F01">
        <w:t xml:space="preserve">Table </w:t>
      </w:r>
      <w:r w:rsidR="00FC0547" w:rsidRPr="007D7F01">
        <w:t>4</w:t>
      </w:r>
      <w:r w:rsidRPr="007D7F01">
        <w:t xml:space="preserve"> here</w:t>
      </w:r>
    </w:p>
    <w:p w:rsidR="00F81804" w:rsidRPr="007D7F01" w:rsidRDefault="00F81804" w:rsidP="00F81804">
      <w:pPr>
        <w:pStyle w:val="Geenafstand"/>
        <w:spacing w:line="480" w:lineRule="auto"/>
        <w:jc w:val="center"/>
      </w:pPr>
    </w:p>
    <w:p w:rsidR="00F81804" w:rsidRPr="007D7F01" w:rsidRDefault="00F81804" w:rsidP="00F81804">
      <w:pPr>
        <w:pStyle w:val="Geenafstand"/>
        <w:spacing w:line="480" w:lineRule="auto"/>
      </w:pPr>
      <w:r w:rsidRPr="007D7F01">
        <w:t>Clear indications of a mediating role of relevant health behaviours are also seen for male and female life expectancy (smoking, alcohol, spirits consumption), postneonatal mortality (teenage pregnancy, older mothers), breast cancer incidence (older mothers), male ischaemic heart disease mortality (smoking, obesity), and cerebrovascular disease mortality (health care, public and out-of-pocket expenditure).</w:t>
      </w:r>
    </w:p>
    <w:p w:rsidR="00F81804" w:rsidRPr="007D7F01" w:rsidRDefault="00F81804" w:rsidP="00F81804">
      <w:pPr>
        <w:pStyle w:val="Geenafstand"/>
        <w:spacing w:line="480" w:lineRule="auto"/>
      </w:pPr>
    </w:p>
    <w:p w:rsidR="0093308B" w:rsidRPr="007D7F01" w:rsidRDefault="00F81804" w:rsidP="0093308B">
      <w:pPr>
        <w:pStyle w:val="Geenafstand"/>
        <w:spacing w:line="480" w:lineRule="auto"/>
      </w:pPr>
      <w:r w:rsidRPr="007D7F01">
        <w:t xml:space="preserve">In the case of mortality from three conditions we were able to take into account the incidence of these conditions, in order to obtain a sharper picture of the mechanisms involved. Breast cancer mortality is not associated with ‘self-expression’ in an analysis only controlling for GDP and urbanization (table </w:t>
      </w:r>
      <w:r w:rsidR="00FC0547" w:rsidRPr="007D7F01">
        <w:t>2b</w:t>
      </w:r>
      <w:r w:rsidRPr="007D7F01">
        <w:t xml:space="preserve">). However, when we add breast cancer incidence to the regression, an association emerges (table </w:t>
      </w:r>
      <w:r w:rsidR="00FC0547" w:rsidRPr="007D7F01">
        <w:t>4</w:t>
      </w:r>
      <w:r w:rsidRPr="007D7F01">
        <w:t xml:space="preserve">), suggesting that mortality-given-incidence is lower in countries with higher scores on ‘self-expression’. However, when we then add breast cancer screening participation as well, no attenuation can be observed, so that it is unlikely that the effect of ‘self-expression’ is mediated by this particular aspect of behaviour. The other two conditions for which incidence could be controlled are cervical cancer and tuberculosis mortality, but in neither of these cases is attenuation of the effect of ‘self-expression’ seen when relevant behavioural variables are included. </w:t>
      </w:r>
      <w:r w:rsidR="0093308B" w:rsidRPr="007D7F01">
        <w:br w:type="page"/>
      </w:r>
    </w:p>
    <w:p w:rsidR="00ED2681" w:rsidRPr="007D7F01" w:rsidRDefault="00ED2681" w:rsidP="00F81804">
      <w:pPr>
        <w:pStyle w:val="Kop1"/>
      </w:pPr>
      <w:r w:rsidRPr="007D7F01">
        <w:lastRenderedPageBreak/>
        <w:t>Discussion</w:t>
      </w:r>
    </w:p>
    <w:p w:rsidR="00FD437F" w:rsidRPr="007D7F01" w:rsidRDefault="00FD437F" w:rsidP="00FD437F">
      <w:pPr>
        <w:pStyle w:val="Kop2"/>
      </w:pPr>
    </w:p>
    <w:p w:rsidR="00ED2681" w:rsidRPr="007D7F01" w:rsidRDefault="00ED2681" w:rsidP="00FD437F">
      <w:pPr>
        <w:pStyle w:val="Kop2"/>
      </w:pPr>
      <w:r w:rsidRPr="007D7F01">
        <w:t>Summary of main findings</w:t>
      </w:r>
    </w:p>
    <w:p w:rsidR="00FD437F" w:rsidRPr="007D7F01" w:rsidRDefault="00FD437F" w:rsidP="00FD437F">
      <w:pPr>
        <w:pStyle w:val="Geenafstand"/>
      </w:pPr>
    </w:p>
    <w:p w:rsidR="00FD437F" w:rsidRPr="007D7F01" w:rsidRDefault="00FD437F" w:rsidP="00FD437F">
      <w:pPr>
        <w:pStyle w:val="Geenafstand"/>
        <w:spacing w:line="480" w:lineRule="auto"/>
        <w:rPr>
          <w:b/>
          <w:bCs/>
        </w:rPr>
      </w:pPr>
      <w:r w:rsidRPr="007D7F01">
        <w:t xml:space="preserve">In univariate analyses, all scales are related to </w:t>
      </w:r>
      <w:r w:rsidR="00C30178">
        <w:t xml:space="preserve">aggregate individual and collective </w:t>
      </w:r>
      <w:r w:rsidRPr="007D7F01">
        <w:t xml:space="preserve">health behaviours and most scales are related to health outcomes, but in multivariate analyses Inglehart’s ‘self-expression’ (versus ‘survival’)  scale has by far the largest number of statistically significant associations. Countries with higher scores on ‘self-expression’ have better outcomes on 16 out of 30 health behaviours and on 19 out of 35 health indicators, and variations on this scale explain up to 26% of the variance in these outcomes in Europe. In mediation analyses the associations between cultural values and health outcomes are partly explained by differences in health behaviours. Variations in cultural values also appear to account for some of the striking variations in health behaviour between neighbouring countries in Europe (Sweden and Denmark, the Netherlands and Belgium, the Czech Republic and Slovakia, and Estonia and Latvia). </w:t>
      </w:r>
    </w:p>
    <w:p w:rsidR="00ED2681" w:rsidRPr="007D7F01" w:rsidRDefault="00ED2681" w:rsidP="00DD0F47">
      <w:pPr>
        <w:pStyle w:val="Kop2"/>
        <w:spacing w:line="480" w:lineRule="auto"/>
      </w:pPr>
      <w:r w:rsidRPr="007D7F01">
        <w:t>Limitations</w:t>
      </w:r>
    </w:p>
    <w:p w:rsidR="00784621" w:rsidRPr="007D7F01" w:rsidRDefault="00356F95" w:rsidP="00DD0F47">
      <w:pPr>
        <w:pStyle w:val="Geenafstand"/>
        <w:spacing w:line="480" w:lineRule="auto"/>
      </w:pPr>
      <w:r w:rsidRPr="007D7F01">
        <w:t xml:space="preserve">A major strength of this paper is that </w:t>
      </w:r>
      <w:r w:rsidR="00A44551" w:rsidRPr="007D7F01">
        <w:t>we have used an eclectic approach to the measurement of values, and have included measures from three major strands of comparative values research.</w:t>
      </w:r>
      <w:r w:rsidR="00567175" w:rsidRPr="007D7F01">
        <w:t xml:space="preserve"> However, a</w:t>
      </w:r>
      <w:r w:rsidR="00A44551" w:rsidRPr="007D7F01">
        <w:t xml:space="preserve">lthough Inglehart, Hofstede and Schwartz are among the most highly cited social scientists of all time, </w:t>
      </w:r>
      <w:r w:rsidR="00784621" w:rsidRPr="007D7F01">
        <w:t xml:space="preserve">their approaches have </w:t>
      </w:r>
      <w:r w:rsidR="00BE5B82" w:rsidRPr="007D7F01">
        <w:t xml:space="preserve">also attracted </w:t>
      </w:r>
      <w:r w:rsidR="00784621" w:rsidRPr="007D7F01">
        <w:t>criticism.</w:t>
      </w:r>
      <w:r w:rsidR="00A44551" w:rsidRPr="007D7F01">
        <w:t xml:space="preserve"> For example, Inglehart’s measures have been criticized for their theoretical rationale </w:t>
      </w:r>
      <w:r w:rsidR="00784621" w:rsidRPr="007D7F01">
        <w:fldChar w:fldCharType="begin"/>
      </w:r>
      <w:r w:rsidR="003E014B" w:rsidRPr="007D7F01">
        <w:instrText xml:space="preserve"> ADDIN EN.CITE &lt;EndNote&gt;&lt;Cite&gt;&lt;Author&gt;Abramson&lt;/Author&gt;&lt;Year&gt;2011&lt;/Year&gt;&lt;RecNum&gt;38&lt;/RecNum&gt;&lt;DisplayText&gt;(Abramson, 2011)&lt;/DisplayText&gt;&lt;record&gt;&lt;rec-number&gt;38&lt;/rec-number&gt;&lt;foreign-keys&gt;&lt;key app="EN" db-id="twp0sxr2lreteme9wecpar9f5x50t5f02szz"&gt;38&lt;/key&gt;&lt;/foreign-keys&gt;&lt;ref-type name="Electronic Article"&gt;43&lt;/ref-type&gt;&lt;contributors&gt;&lt;authors&gt;&lt;author&gt;Abramson, P.R.&lt;/author&gt;&lt;/authors&gt;&lt;/contributors&gt;&lt;titles&gt;&lt;title&gt;Critiques and Counter-Critiques of the Postmaterialism Thesis: Thirty-four Years of Debate&lt;/title&gt;&lt;secondary-title&gt;CSD Working papers&lt;/secondary-title&gt;&lt;/titles&gt;&lt;periodical&gt;&lt;full-title&gt;CSD Working papers&lt;/full-title&gt;&lt;/periodical&gt;&lt;dates&gt;&lt;year&gt;2011&lt;/year&gt;&lt;/dates&gt;&lt;pub-location&gt;Irvine&lt;/pub-location&gt;&lt;publisher&gt;University of California at Irvine&lt;/publisher&gt;&lt;urls&gt;&lt;related-urls&gt;&lt;url&gt;http://escholarship.org/uc/item/3f72v9q4&lt;/url&gt;&lt;/related-urls&gt;&lt;/urls&gt;&lt;/record&gt;&lt;/Cite&gt;&lt;/EndNote&gt;</w:instrText>
      </w:r>
      <w:r w:rsidR="00784621" w:rsidRPr="007D7F01">
        <w:fldChar w:fldCharType="separate"/>
      </w:r>
      <w:r w:rsidR="003E014B" w:rsidRPr="007D7F01">
        <w:rPr>
          <w:noProof/>
        </w:rPr>
        <w:t>(</w:t>
      </w:r>
      <w:hyperlink w:anchor="_ENREF_1" w:tooltip="Abramson, 2011 #38" w:history="1">
        <w:r w:rsidR="007A46D2" w:rsidRPr="007D7F01">
          <w:rPr>
            <w:noProof/>
          </w:rPr>
          <w:t>Abramson, 2011</w:t>
        </w:r>
      </w:hyperlink>
      <w:r w:rsidR="003E014B" w:rsidRPr="007D7F01">
        <w:rPr>
          <w:noProof/>
        </w:rPr>
        <w:t>)</w:t>
      </w:r>
      <w:r w:rsidR="00784621" w:rsidRPr="007D7F01">
        <w:fldChar w:fldCharType="end"/>
      </w:r>
      <w:r w:rsidR="00784621" w:rsidRPr="007D7F01">
        <w:t xml:space="preserve"> </w:t>
      </w:r>
      <w:r w:rsidR="00A44551" w:rsidRPr="007D7F01">
        <w:t xml:space="preserve">as well as for being heterogeneous collections of items </w:t>
      </w:r>
      <w:r w:rsidR="00A44551" w:rsidRPr="007D7F01">
        <w:fldChar w:fldCharType="begin"/>
      </w:r>
      <w:r w:rsidR="003E014B" w:rsidRPr="007D7F01">
        <w:instrText xml:space="preserve"> ADDIN EN.CITE &lt;EndNote&gt;&lt;Cite&gt;&lt;Author&gt;Haller&lt;/Author&gt;&lt;Year&gt;2002&lt;/Year&gt;&lt;RecNum&gt;39&lt;/RecNum&gt;&lt;DisplayText&gt;(Haller, 2002)&lt;/DisplayText&gt;&lt;record&gt;&lt;rec-number&gt;39&lt;/rec-number&gt;&lt;foreign-keys&gt;&lt;key app="EN" db-id="twp0sxr2lreteme9wecpar9f5x50t5f02szz"&gt;39&lt;/key&gt;&lt;/foreign-keys&gt;&lt;ref-type name="Journal Article"&gt;17&lt;/ref-type&gt;&lt;contributors&gt;&lt;authors&gt;&lt;author&gt;Haller, M.&lt;/author&gt;&lt;/authors&gt;&lt;/contributors&gt;&lt;titles&gt;&lt;title&gt;Theory and method in the comparative study of values: critique and alternative to Inglehart&lt;/title&gt;&lt;secondary-title&gt;European Sociological Review&lt;/secondary-title&gt;&lt;/titles&gt;&lt;periodical&gt;&lt;full-title&gt;European Sociological Review&lt;/full-title&gt;&lt;/periodical&gt;&lt;pages&gt;139-158&lt;/pages&gt;&lt;volume&gt;18&lt;/volume&gt;&lt;number&gt;2&lt;/number&gt;&lt;dates&gt;&lt;year&gt;2002&lt;/year&gt;&lt;/dates&gt;&lt;isbn&gt;0266-7215&lt;/isbn&gt;&lt;urls&gt;&lt;/urls&gt;&lt;/record&gt;&lt;/Cite&gt;&lt;/EndNote&gt;</w:instrText>
      </w:r>
      <w:r w:rsidR="00A44551" w:rsidRPr="007D7F01">
        <w:fldChar w:fldCharType="separate"/>
      </w:r>
      <w:r w:rsidR="003E014B" w:rsidRPr="007D7F01">
        <w:rPr>
          <w:noProof/>
        </w:rPr>
        <w:t>(</w:t>
      </w:r>
      <w:hyperlink w:anchor="_ENREF_19" w:tooltip="Haller, 2002 #39" w:history="1">
        <w:r w:rsidR="007A46D2" w:rsidRPr="007D7F01">
          <w:rPr>
            <w:noProof/>
          </w:rPr>
          <w:t>Haller, 2002</w:t>
        </w:r>
      </w:hyperlink>
      <w:r w:rsidR="003E014B" w:rsidRPr="007D7F01">
        <w:rPr>
          <w:noProof/>
        </w:rPr>
        <w:t>)</w:t>
      </w:r>
      <w:r w:rsidR="00A44551" w:rsidRPr="007D7F01">
        <w:fldChar w:fldCharType="end"/>
      </w:r>
      <w:r w:rsidR="00784621" w:rsidRPr="007D7F01">
        <w:t xml:space="preserve">. </w:t>
      </w:r>
      <w:r w:rsidR="00567175" w:rsidRPr="007D7F01">
        <w:t xml:space="preserve">While some of this criticism may be justified, the fact that we find similar associations </w:t>
      </w:r>
      <w:r w:rsidR="00567175" w:rsidRPr="007D7F01">
        <w:lastRenderedPageBreak/>
        <w:t xml:space="preserve">for conceptually similar dimensions originating in different comparative values traditions </w:t>
      </w:r>
      <w:r w:rsidR="00D67B98" w:rsidRPr="007D7F01">
        <w:t xml:space="preserve">(e.g., ‘self-expression’ and ‘indulgence’) </w:t>
      </w:r>
      <w:r w:rsidR="00567175" w:rsidRPr="007D7F01">
        <w:t xml:space="preserve">strengthens confidence in our findings. </w:t>
      </w:r>
    </w:p>
    <w:p w:rsidR="00FD437F" w:rsidRPr="007D7F01" w:rsidRDefault="00FD437F" w:rsidP="00FD437F">
      <w:pPr>
        <w:spacing w:after="0" w:line="480" w:lineRule="auto"/>
      </w:pPr>
    </w:p>
    <w:p w:rsidR="00FD437F" w:rsidRPr="007D7F01" w:rsidRDefault="00FD437F" w:rsidP="00FD437F">
      <w:pPr>
        <w:spacing w:after="0" w:line="480" w:lineRule="auto"/>
      </w:pPr>
      <w:r w:rsidRPr="007D7F01">
        <w:t xml:space="preserve">A potential problem of Inglehart’s measure of ‘self-expression’, and of Hofstede’s measure of ‘indulgence’, is that they are derived from a set of World Values Study items that includes ‘life satisfaction’, a measure of happiness. This would raise obvious issues of circularity if one would use countries’ scores on ‘self-expression’ or ‘indulgence’ as predictors of their average levels of happiness. If a person’s happiness also affects the perception of his or her health, the resulting reporting bias will produce spurious associations between ‘self-expression’ or ‘indulgence’ and levels of self-assessed health, as we found in our analysis, and others have found in other datasets </w:t>
      </w:r>
      <w:r w:rsidRPr="007D7F01">
        <w:fldChar w:fldCharType="begin"/>
      </w:r>
      <w:r w:rsidRPr="007D7F01">
        <w:instrText xml:space="preserve"> ADDIN EN.CITE &lt;EndNote&gt;&lt;Cite&gt;&lt;Author&gt;Inglehart&lt;/Author&gt;&lt;Year&gt;2000&lt;/Year&gt;&lt;RecNum&gt;1&lt;/RecNum&gt;&lt;DisplayText&gt;(Inglehart &amp;amp; Baker, 2000)&lt;/DisplayText&gt;&lt;record&gt;&lt;rec-number&gt;1&lt;/rec-number&gt;&lt;foreign-keys&gt;&lt;key app="EN" db-id="xzd0pearxetze3esvzlxf2vwafa099p0tpdf"&gt;1&lt;/key&gt;&lt;/foreign-keys&gt;&lt;ref-type name="Journal Article"&gt;17&lt;/ref-type&gt;&lt;contributors&gt;&lt;authors&gt;&lt;author&gt;Inglehart, R.&lt;/author&gt;&lt;author&gt;Baker, W.E.&lt;/author&gt;&lt;/authors&gt;&lt;/contributors&gt;&lt;titles&gt;&lt;title&gt;Modernization, cultural change, and the persistence of traditional values&lt;/title&gt;&lt;secondary-title&gt;American Sociological Review&lt;/secondary-title&gt;&lt;/titles&gt;&lt;periodical&gt;&lt;full-title&gt;American Sociological Review&lt;/full-title&gt;&lt;/periodical&gt;&lt;pages&gt;19-51&lt;/pages&gt;&lt;volume&gt;65&lt;/volume&gt;&lt;number&gt;1&lt;/number&gt;&lt;dates&gt;&lt;year&gt;2000&lt;/year&gt;&lt;/dates&gt;&lt;urls&gt;&lt;/urls&gt;&lt;/record&gt;&lt;/Cite&gt;&lt;/EndNote&gt;</w:instrText>
      </w:r>
      <w:r w:rsidRPr="007D7F01">
        <w:fldChar w:fldCharType="separate"/>
      </w:r>
      <w:r w:rsidRPr="007D7F01">
        <w:rPr>
          <w:noProof/>
        </w:rPr>
        <w:t>(</w:t>
      </w:r>
      <w:hyperlink w:anchor="_ENREF_29" w:tooltip="Inglehart, 2000 #1" w:history="1">
        <w:r w:rsidR="007A46D2" w:rsidRPr="007D7F01">
          <w:rPr>
            <w:noProof/>
          </w:rPr>
          <w:t>Inglehart &amp; Baker, 2000</w:t>
        </w:r>
      </w:hyperlink>
      <w:r w:rsidRPr="007D7F01">
        <w:rPr>
          <w:noProof/>
        </w:rPr>
        <w:t>)</w:t>
      </w:r>
      <w:r w:rsidRPr="007D7F01">
        <w:fldChar w:fldCharType="end"/>
      </w:r>
      <w:r w:rsidRPr="007D7F01">
        <w:t xml:space="preserve">. However, as most of the </w:t>
      </w:r>
      <w:r w:rsidR="00D67B98" w:rsidRPr="007D7F01">
        <w:t xml:space="preserve">dependent variables </w:t>
      </w:r>
      <w:r w:rsidRPr="007D7F01">
        <w:t xml:space="preserve">included in our analysis are </w:t>
      </w:r>
      <w:r w:rsidR="00183127" w:rsidRPr="007D7F01">
        <w:t xml:space="preserve">not self-reported, or, if they are, less dependent on respondents’ </w:t>
      </w:r>
      <w:r w:rsidR="00D67B98" w:rsidRPr="007D7F01">
        <w:t>perceptions</w:t>
      </w:r>
      <w:r w:rsidR="00183127" w:rsidRPr="007D7F01">
        <w:t xml:space="preserve">, </w:t>
      </w:r>
      <w:r w:rsidRPr="007D7F01">
        <w:t xml:space="preserve">this problem is largely irrelevant for our study.  </w:t>
      </w:r>
    </w:p>
    <w:p w:rsidR="00567175" w:rsidRPr="007D7F01" w:rsidRDefault="00567175" w:rsidP="00DD0F47">
      <w:pPr>
        <w:pStyle w:val="Geenafstand"/>
        <w:spacing w:line="480" w:lineRule="auto"/>
      </w:pPr>
    </w:p>
    <w:p w:rsidR="00784621" w:rsidRPr="007D7F01" w:rsidRDefault="00893AE0" w:rsidP="00DD0F47">
      <w:pPr>
        <w:pStyle w:val="Geenafstand"/>
        <w:spacing w:line="480" w:lineRule="auto"/>
      </w:pPr>
      <w:r w:rsidRPr="007D7F01">
        <w:t>A</w:t>
      </w:r>
      <w:r w:rsidR="00A21DBA" w:rsidRPr="007D7F01">
        <w:t xml:space="preserve">nother strength of our paper is that it covers a large number of European countries, capturing a wide range of variation in cultural values. As in all cross-cultural studies, this comes at the expense of having to rely on large data-bases, which tend to be filled with administrative data of sometimes questionable validity. The main threat to the validity of our results is that countries’ value orientations are associated with the quality of their health behaviour </w:t>
      </w:r>
      <w:r w:rsidR="0085167A" w:rsidRPr="007D7F01">
        <w:t xml:space="preserve">or health outcomes </w:t>
      </w:r>
      <w:r w:rsidR="00A21DBA" w:rsidRPr="007D7F01">
        <w:t xml:space="preserve">data. </w:t>
      </w:r>
      <w:r w:rsidR="00F1545C" w:rsidRPr="007D7F01">
        <w:t>For example, c</w:t>
      </w:r>
      <w:r w:rsidR="00A21DBA" w:rsidRPr="007D7F01">
        <w:t xml:space="preserve">ountries with a higher score on ‘self-expression’ </w:t>
      </w:r>
      <w:r w:rsidR="00EE43B8" w:rsidRPr="007D7F01">
        <w:t xml:space="preserve">appear to </w:t>
      </w:r>
      <w:r w:rsidR="00A21DBA" w:rsidRPr="007D7F01">
        <w:t>attach more importance to monitoring health data</w:t>
      </w:r>
      <w:r w:rsidR="00F1545C" w:rsidRPr="007D7F01">
        <w:t>,</w:t>
      </w:r>
      <w:r w:rsidR="00EE43B8" w:rsidRPr="007D7F01">
        <w:t xml:space="preserve"> a</w:t>
      </w:r>
      <w:r w:rsidR="00F1545C" w:rsidRPr="007D7F01">
        <w:t xml:space="preserve">s can be seen from Web Appendix tables </w:t>
      </w:r>
      <w:r w:rsidR="00B44019" w:rsidRPr="007D7F01">
        <w:t>A</w:t>
      </w:r>
      <w:r w:rsidR="00F1545C" w:rsidRPr="007D7F01">
        <w:t>1</w:t>
      </w:r>
      <w:r w:rsidR="0093308B" w:rsidRPr="007D7F01">
        <w:t>b</w:t>
      </w:r>
      <w:r w:rsidR="00F1545C" w:rsidRPr="007D7F01">
        <w:t xml:space="preserve"> and </w:t>
      </w:r>
      <w:r w:rsidR="00B44019" w:rsidRPr="007D7F01">
        <w:t>A</w:t>
      </w:r>
      <w:r w:rsidR="00F1545C" w:rsidRPr="007D7F01">
        <w:t>1c</w:t>
      </w:r>
      <w:r w:rsidR="00EE43B8" w:rsidRPr="007D7F01">
        <w:t>.</w:t>
      </w:r>
      <w:r w:rsidR="00F1545C" w:rsidRPr="007D7F01">
        <w:t xml:space="preserve"> </w:t>
      </w:r>
      <w:r w:rsidR="00BE5B82" w:rsidRPr="007D7F01">
        <w:t xml:space="preserve">If higher levels of ‘self-expression’ </w:t>
      </w:r>
      <w:r w:rsidR="0085167A" w:rsidRPr="007D7F01">
        <w:t xml:space="preserve">or ‘indulgence’ </w:t>
      </w:r>
      <w:r w:rsidR="00BE5B82" w:rsidRPr="007D7F01">
        <w:t xml:space="preserve">would also go together with higher quality of health behaviour </w:t>
      </w:r>
      <w:r w:rsidR="0085167A" w:rsidRPr="007D7F01">
        <w:t xml:space="preserve">or health outcome </w:t>
      </w:r>
      <w:r w:rsidR="00BE5B82" w:rsidRPr="007D7F01">
        <w:t xml:space="preserve">data, the effect on our results could go two ways: better recording of ‘good’ health behaviours </w:t>
      </w:r>
      <w:r w:rsidR="0085167A" w:rsidRPr="007D7F01">
        <w:t xml:space="preserve">or </w:t>
      </w:r>
      <w:r w:rsidR="0085167A" w:rsidRPr="007D7F01">
        <w:lastRenderedPageBreak/>
        <w:t xml:space="preserve">health outcomes </w:t>
      </w:r>
      <w:r w:rsidR="00BE5B82" w:rsidRPr="007D7F01">
        <w:t xml:space="preserve">would give a positive bias, but better recording of ‘bad’ behaviours </w:t>
      </w:r>
      <w:r w:rsidR="0085167A" w:rsidRPr="007D7F01">
        <w:t xml:space="preserve">or outcomes </w:t>
      </w:r>
      <w:r w:rsidR="00BE5B82" w:rsidRPr="007D7F01">
        <w:t>would give a negative bias.</w:t>
      </w:r>
      <w:r w:rsidR="00F1545C" w:rsidRPr="007D7F01">
        <w:t xml:space="preserve"> </w:t>
      </w:r>
    </w:p>
    <w:p w:rsidR="00F1545C" w:rsidRPr="007D7F01" w:rsidRDefault="00F1545C" w:rsidP="00DD0F47">
      <w:pPr>
        <w:pStyle w:val="Geenafstand"/>
        <w:spacing w:line="480" w:lineRule="auto"/>
      </w:pPr>
    </w:p>
    <w:p w:rsidR="00F75F2F" w:rsidRPr="007D7F01" w:rsidRDefault="00F75F2F" w:rsidP="00DD0F47">
      <w:pPr>
        <w:pStyle w:val="Geenafstand"/>
        <w:spacing w:line="480" w:lineRule="auto"/>
      </w:pPr>
      <w:r w:rsidRPr="007D7F01">
        <w:t xml:space="preserve">Despite remarkable efforts to establish regular value surveys in many countries, some of the data on value orientations used in our analysis are quite old (box 1). </w:t>
      </w:r>
      <w:r w:rsidR="00EE43B8" w:rsidRPr="007D7F01">
        <w:t xml:space="preserve">This </w:t>
      </w:r>
      <w:r w:rsidR="00AA0371" w:rsidRPr="007D7F01">
        <w:t xml:space="preserve">will </w:t>
      </w:r>
      <w:r w:rsidRPr="007D7F01">
        <w:t>be problematic if value orientations</w:t>
      </w:r>
      <w:r w:rsidR="00AA0371" w:rsidRPr="007D7F01">
        <w:t xml:space="preserve">, and their variations between countries, have changed over time. </w:t>
      </w:r>
      <w:r w:rsidR="00E14736" w:rsidRPr="007D7F01">
        <w:t>Trend data are scarce, but s</w:t>
      </w:r>
      <w:r w:rsidR="00AA0371" w:rsidRPr="007D7F01">
        <w:t>tudies have shown that value orientations are rather stable on a time-scale of a few decades</w:t>
      </w:r>
      <w:r w:rsidR="00E14736" w:rsidRPr="007D7F01">
        <w:t>, and even if they change</w:t>
      </w:r>
      <w:r w:rsidR="006861FD" w:rsidRPr="007D7F01">
        <w:t>,</w:t>
      </w:r>
      <w:r w:rsidR="00E14736" w:rsidRPr="007D7F01">
        <w:t xml:space="preserve"> countries’ relative positions tend to remain </w:t>
      </w:r>
      <w:r w:rsidR="00EE43B8" w:rsidRPr="007D7F01">
        <w:t>the same</w:t>
      </w:r>
      <w:r w:rsidR="00AA0371" w:rsidRPr="007D7F01">
        <w:t xml:space="preserve"> </w:t>
      </w:r>
      <w:r w:rsidR="00AA0371" w:rsidRPr="007D7F01">
        <w:fldChar w:fldCharType="begin"/>
      </w:r>
      <w:r w:rsidR="003868B1" w:rsidRPr="007D7F01">
        <w:instrText xml:space="preserve"> ADDIN EN.CITE &lt;EndNote&gt;&lt;Cite&gt;&lt;Author&gt;Dekker&lt;/Author&gt;&lt;Year&gt;2007&lt;/Year&gt;&lt;RecNum&gt;39&lt;/RecNum&gt;&lt;DisplayText&gt;(Dekker et al., 2007; Inglehart, 2008)&lt;/DisplayText&gt;&lt;record&gt;&lt;rec-number&gt;39&lt;/rec-number&gt;&lt;foreign-keys&gt;&lt;key app="EN" db-id="xzd0pearxetze3esvzlxf2vwafa099p0tpdf"&gt;39&lt;/key&gt;&lt;/foreign-keys&gt;&lt;ref-type name="Book"&gt;6&lt;/ref-type&gt;&lt;contributors&gt;&lt;authors&gt;&lt;author&gt;Dekker, P.&lt;/author&gt;&lt;author&gt;Ederveen, S.&lt;/author&gt;&lt;author&gt;de Groot, H.&lt;/author&gt;&lt;author&gt;van der Horst, A.&lt;/author&gt;&lt;author&gt;Lejour, A.&lt;/author&gt;&lt;author&gt;Straathof, B.&lt;/author&gt;&lt;author&gt;Vinken, H.&lt;/author&gt;&lt;author&gt;Wennekers, C.&lt;/author&gt;&lt;/authors&gt;&lt;/contributors&gt;&lt;titles&gt;&lt;title&gt;Divers Europa. De Europese Unie in de publieke opinie &amp;amp; Verscheidenheid in cultuur, economie en beleid. Bijlage bij Staat van de Europese Unie 2007&lt;/title&gt;&lt;secondary-title&gt;Europese Verkenning 4&lt;/secondary-title&gt;&lt;/titles&gt;&lt;dates&gt;&lt;year&gt;2007&lt;/year&gt;&lt;/dates&gt;&lt;pub-location&gt;Den Haag&lt;/pub-location&gt;&lt;publisher&gt;Sociaal en Cultureel Planbureau&lt;/publisher&gt;&lt;urls&gt;&lt;/urls&gt;&lt;/record&gt;&lt;/Cite&gt;&lt;Cite&gt;&lt;Author&gt;Inglehart&lt;/Author&gt;&lt;Year&gt;2008&lt;/Year&gt;&lt;RecNum&gt;59&lt;/RecNum&gt;&lt;record&gt;&lt;rec-number&gt;59&lt;/rec-number&gt;&lt;foreign-keys&gt;&lt;key app="EN" db-id="xzd0pearxetze3esvzlxf2vwafa099p0tpdf"&gt;59&lt;/key&gt;&lt;/foreign-keys&gt;&lt;ref-type name="Journal Article"&gt;17&lt;/ref-type&gt;&lt;contributors&gt;&lt;authors&gt;&lt;author&gt;Inglehart, R.F.&lt;/author&gt;&lt;/authors&gt;&lt;/contributors&gt;&lt;titles&gt;&lt;title&gt;Changing values among western publics from 1970 to 2006&lt;/title&gt;&lt;secondary-title&gt;West European Politics&lt;/secondary-title&gt;&lt;/titles&gt;&lt;periodical&gt;&lt;full-title&gt;West European Politics&lt;/full-title&gt;&lt;/periodical&gt;&lt;pages&gt;130-146&lt;/pages&gt;&lt;volume&gt;31&lt;/volume&gt;&lt;number&gt;1-2&lt;/number&gt;&lt;dates&gt;&lt;year&gt;2008&lt;/year&gt;&lt;/dates&gt;&lt;isbn&gt;0140-2382&lt;/isbn&gt;&lt;urls&gt;&lt;/urls&gt;&lt;/record&gt;&lt;/Cite&gt;&lt;/EndNote&gt;</w:instrText>
      </w:r>
      <w:r w:rsidR="00AA0371" w:rsidRPr="007D7F01">
        <w:fldChar w:fldCharType="separate"/>
      </w:r>
      <w:r w:rsidR="003868B1" w:rsidRPr="007D7F01">
        <w:rPr>
          <w:noProof/>
        </w:rPr>
        <w:t>(</w:t>
      </w:r>
      <w:hyperlink w:anchor="_ENREF_10" w:tooltip="Dekker, 2007 #39" w:history="1">
        <w:r w:rsidR="007A46D2" w:rsidRPr="007D7F01">
          <w:rPr>
            <w:noProof/>
          </w:rPr>
          <w:t>Dekker et al., 2007</w:t>
        </w:r>
      </w:hyperlink>
      <w:r w:rsidR="003868B1" w:rsidRPr="007D7F01">
        <w:rPr>
          <w:noProof/>
        </w:rPr>
        <w:t xml:space="preserve">; </w:t>
      </w:r>
      <w:hyperlink w:anchor="_ENREF_34" w:tooltip="Inglehart, 2008 #59" w:history="1">
        <w:r w:rsidR="007A46D2" w:rsidRPr="007D7F01">
          <w:rPr>
            <w:noProof/>
          </w:rPr>
          <w:t>Inglehart, 2008</w:t>
        </w:r>
      </w:hyperlink>
      <w:r w:rsidR="003868B1" w:rsidRPr="007D7F01">
        <w:rPr>
          <w:noProof/>
        </w:rPr>
        <w:t>)</w:t>
      </w:r>
      <w:r w:rsidR="00AA0371" w:rsidRPr="007D7F01">
        <w:fldChar w:fldCharType="end"/>
      </w:r>
      <w:r w:rsidR="00E14736" w:rsidRPr="007D7F01">
        <w:t>.</w:t>
      </w:r>
      <w:r w:rsidR="00BB1EED" w:rsidRPr="007D7F01">
        <w:t xml:space="preserve"> </w:t>
      </w:r>
    </w:p>
    <w:p w:rsidR="00BB1EED" w:rsidRPr="007D7F01" w:rsidRDefault="00BB1EED" w:rsidP="00DD0F47">
      <w:pPr>
        <w:pStyle w:val="Geenafstand"/>
        <w:spacing w:line="480" w:lineRule="auto"/>
      </w:pPr>
    </w:p>
    <w:p w:rsidR="005D4B76" w:rsidRPr="007D7F01" w:rsidRDefault="00927253" w:rsidP="00DD0F47">
      <w:pPr>
        <w:pStyle w:val="Geenafstand"/>
        <w:spacing w:line="480" w:lineRule="auto"/>
      </w:pPr>
      <w:r w:rsidRPr="007D7F01">
        <w:t>Another limitation is that our analysis has controlled for a few possible confounders only</w:t>
      </w:r>
      <w:r w:rsidR="00AF3EA2" w:rsidRPr="007D7F01">
        <w:t>, i.e., national income and urbanization</w:t>
      </w:r>
      <w:r w:rsidRPr="007D7F01">
        <w:t>.</w:t>
      </w:r>
      <w:r w:rsidR="00AF3EA2" w:rsidRPr="007D7F01">
        <w:t xml:space="preserve"> </w:t>
      </w:r>
      <w:r w:rsidR="00111CE5" w:rsidRPr="007D7F01">
        <w:t xml:space="preserve">Both countries’ cultural values and health behaviours and outcomes are the result of long social, economic and epidemiological histories, but unfortunately quantitative data on confounders arising from these histories is extremely scarce. </w:t>
      </w:r>
      <w:r w:rsidR="00EE43B8" w:rsidRPr="007D7F01">
        <w:t>W</w:t>
      </w:r>
      <w:r w:rsidR="00AF3EA2" w:rsidRPr="007D7F01">
        <w:t xml:space="preserve">e considered to include </w:t>
      </w:r>
      <w:r w:rsidR="005D4B76" w:rsidRPr="007D7F01">
        <w:t>education but did not, because we are uncertain about the causal connections between values, education, and health behaviours. In order to check the robustness of our findings, we performed additional analyses for ‘self-expression’ with controls for education. Neither of these controls changed the results in any way</w:t>
      </w:r>
      <w:r w:rsidR="00E50602" w:rsidRPr="007D7F01">
        <w:t>, mainly because countries’ average levels of education are not related to health behaviours or health outcomes (results not shown)</w:t>
      </w:r>
      <w:r w:rsidR="005D4B76" w:rsidRPr="007D7F01">
        <w:t xml:space="preserve">. </w:t>
      </w:r>
    </w:p>
    <w:p w:rsidR="005D4B76" w:rsidRPr="007D7F01" w:rsidRDefault="005D4B76" w:rsidP="00DD0F47">
      <w:pPr>
        <w:pStyle w:val="Geenafstand"/>
        <w:spacing w:line="480" w:lineRule="auto"/>
      </w:pPr>
    </w:p>
    <w:p w:rsidR="006914DD" w:rsidRPr="007D7F01" w:rsidRDefault="005D4B76" w:rsidP="00DD0F47">
      <w:pPr>
        <w:pStyle w:val="Geenafstand"/>
        <w:spacing w:line="480" w:lineRule="auto"/>
      </w:pPr>
      <w:r w:rsidRPr="007D7F01">
        <w:t xml:space="preserve">We also had doubts about the potential confounding role of </w:t>
      </w:r>
      <w:r w:rsidR="00AF3EA2" w:rsidRPr="007D7F01">
        <w:t>religious variables</w:t>
      </w:r>
      <w:r w:rsidRPr="007D7F01">
        <w:t xml:space="preserve">, </w:t>
      </w:r>
      <w:r w:rsidR="00AF3EA2" w:rsidRPr="007D7F01">
        <w:t>because it is unclear how religion relates to values</w:t>
      </w:r>
      <w:r w:rsidR="00BE5B82" w:rsidRPr="007D7F01">
        <w:t xml:space="preserve"> and health behaviours</w:t>
      </w:r>
      <w:r w:rsidR="0085167A" w:rsidRPr="007D7F01">
        <w:t xml:space="preserve"> or health outcomes</w:t>
      </w:r>
      <w:r w:rsidR="00E432BB" w:rsidRPr="007D7F01">
        <w:t>. D</w:t>
      </w:r>
      <w:r w:rsidR="00AF3EA2" w:rsidRPr="007D7F01">
        <w:t xml:space="preserve">oes </w:t>
      </w:r>
      <w:r w:rsidR="00E432BB" w:rsidRPr="007D7F01">
        <w:t xml:space="preserve">a country’s religious heritage </w:t>
      </w:r>
      <w:r w:rsidR="00EE43B8" w:rsidRPr="007D7F01">
        <w:t>a</w:t>
      </w:r>
      <w:r w:rsidR="00E432BB" w:rsidRPr="007D7F01">
        <w:t xml:space="preserve">ffect its value orientation, </w:t>
      </w:r>
      <w:r w:rsidRPr="007D7F01">
        <w:t>o</w:t>
      </w:r>
      <w:r w:rsidR="00E432BB" w:rsidRPr="007D7F01">
        <w:t xml:space="preserve">r did a country’s value orientation </w:t>
      </w:r>
      <w:r w:rsidR="004E567C" w:rsidRPr="007D7F01">
        <w:t xml:space="preserve">in </w:t>
      </w:r>
      <w:r w:rsidR="004E567C" w:rsidRPr="007D7F01">
        <w:lastRenderedPageBreak/>
        <w:t xml:space="preserve">the past </w:t>
      </w:r>
      <w:r w:rsidR="00E432BB" w:rsidRPr="007D7F01">
        <w:t>affect its choice of religion</w:t>
      </w:r>
      <w:r w:rsidRPr="007D7F01">
        <w:t xml:space="preserve"> </w:t>
      </w:r>
      <w:r w:rsidRPr="007D7F01">
        <w:fldChar w:fldCharType="begin"/>
      </w:r>
      <w:r w:rsidR="003E014B" w:rsidRPr="007D7F01">
        <w:instrText xml:space="preserve"> ADDIN EN.CITE &lt;EndNote&gt;&lt;Cite&gt;&lt;Author&gt;Minkov&lt;/Author&gt;&lt;Year&gt;2011&lt;/Year&gt;&lt;RecNum&gt;56&lt;/RecNum&gt;&lt;DisplayText&gt;(Minkov, 2011)&lt;/DisplayText&gt;&lt;record&gt;&lt;rec-number&gt;56&lt;/rec-number&gt;&lt;foreign-keys&gt;&lt;key app="EN" db-id="xzd0pearxetze3esvzlxf2vwafa099p0tpdf"&gt;56&lt;/key&gt;&lt;/foreign-keys&gt;&lt;ref-type name="Book"&gt;6&lt;/ref-type&gt;&lt;contributors&gt;&lt;authors&gt;&lt;author&gt;Minkov, M.&lt;/author&gt;&lt;/authors&gt;&lt;/contributors&gt;&lt;titles&gt;&lt;title&gt;Cultural differences in a globalizing world. &lt;/title&gt;&lt;/titles&gt;&lt;dates&gt;&lt;year&gt;2011&lt;/year&gt;&lt;/dates&gt;&lt;pub-location&gt;Bingley&lt;/pub-location&gt;&lt;publisher&gt;Emerald&lt;/publisher&gt;&lt;urls&gt;&lt;/urls&gt;&lt;/record&gt;&lt;/Cite&gt;&lt;/EndNote&gt;</w:instrText>
      </w:r>
      <w:r w:rsidRPr="007D7F01">
        <w:fldChar w:fldCharType="separate"/>
      </w:r>
      <w:r w:rsidR="003E014B" w:rsidRPr="007D7F01">
        <w:rPr>
          <w:noProof/>
        </w:rPr>
        <w:t>(</w:t>
      </w:r>
      <w:hyperlink w:anchor="_ENREF_56" w:tooltip="Minkov, 2011 #56" w:history="1">
        <w:r w:rsidR="007A46D2" w:rsidRPr="007D7F01">
          <w:rPr>
            <w:noProof/>
          </w:rPr>
          <w:t>Minkov, 2011</w:t>
        </w:r>
      </w:hyperlink>
      <w:r w:rsidR="003E014B" w:rsidRPr="007D7F01">
        <w:rPr>
          <w:noProof/>
        </w:rPr>
        <w:t>)</w:t>
      </w:r>
      <w:r w:rsidRPr="007D7F01">
        <w:fldChar w:fldCharType="end"/>
      </w:r>
      <w:r w:rsidR="006914DD" w:rsidRPr="007D7F01">
        <w:t>? In th</w:t>
      </w:r>
      <w:r w:rsidRPr="007D7F01">
        <w:t>e latter</w:t>
      </w:r>
      <w:r w:rsidR="006914DD" w:rsidRPr="007D7F01">
        <w:t xml:space="preserve"> case, </w:t>
      </w:r>
      <w:r w:rsidR="00E432BB" w:rsidRPr="007D7F01">
        <w:t xml:space="preserve">controlling for religion </w:t>
      </w:r>
      <w:r w:rsidR="006914DD" w:rsidRPr="007D7F01">
        <w:t xml:space="preserve">will </w:t>
      </w:r>
      <w:r w:rsidR="00E432BB" w:rsidRPr="007D7F01">
        <w:t xml:space="preserve">result in </w:t>
      </w:r>
      <w:r w:rsidR="006914DD" w:rsidRPr="007D7F01">
        <w:t xml:space="preserve">an </w:t>
      </w:r>
      <w:r w:rsidR="00E432BB" w:rsidRPr="007D7F01">
        <w:t>over-adjustment of the association between values and health behaviours</w:t>
      </w:r>
      <w:r w:rsidR="006914DD" w:rsidRPr="007D7F01">
        <w:t xml:space="preserve">. </w:t>
      </w:r>
    </w:p>
    <w:p w:rsidR="006914DD" w:rsidRPr="007D7F01" w:rsidRDefault="006914DD" w:rsidP="00DD0F47">
      <w:pPr>
        <w:pStyle w:val="Geenafstand"/>
        <w:spacing w:line="480" w:lineRule="auto"/>
      </w:pPr>
    </w:p>
    <w:p w:rsidR="00D018A8" w:rsidRPr="007D7F01" w:rsidRDefault="00A26858" w:rsidP="00DD0F47">
      <w:pPr>
        <w:pStyle w:val="Geenafstand"/>
        <w:spacing w:line="480" w:lineRule="auto"/>
      </w:pPr>
      <w:r w:rsidRPr="007D7F01">
        <w:t>One could argue both ways</w:t>
      </w:r>
      <w:r w:rsidR="006914DD" w:rsidRPr="007D7F01">
        <w:t>, as illustrated by the comparison of Estonia and Latvia. Although both countries are now largely secularized, they both have a strong religious heritage, which in the case of Estonia is mainly Protestant, in the case of Latvia mainly Roman-c</w:t>
      </w:r>
      <w:r w:rsidR="00EE43B8" w:rsidRPr="007D7F01">
        <w:t>atholic.</w:t>
      </w:r>
      <w:r w:rsidRPr="007D7F01">
        <w:t xml:space="preserve"> </w:t>
      </w:r>
      <w:r w:rsidR="006914DD" w:rsidRPr="007D7F01">
        <w:t>These differences have deep historical roots: in the 16</w:t>
      </w:r>
      <w:r w:rsidR="006914DD" w:rsidRPr="007D7F01">
        <w:rPr>
          <w:vertAlign w:val="superscript"/>
        </w:rPr>
        <w:t>th</w:t>
      </w:r>
      <w:r w:rsidR="006914DD" w:rsidRPr="007D7F01">
        <w:t xml:space="preserve"> and 17</w:t>
      </w:r>
      <w:r w:rsidR="006914DD" w:rsidRPr="007D7F01">
        <w:rPr>
          <w:vertAlign w:val="superscript"/>
        </w:rPr>
        <w:t>th</w:t>
      </w:r>
      <w:r w:rsidR="006914DD" w:rsidRPr="007D7F01">
        <w:t xml:space="preserve"> centuries, Estonians lived under Swedish rule, while </w:t>
      </w:r>
      <w:r w:rsidR="00507BF4" w:rsidRPr="007D7F01">
        <w:t xml:space="preserve">many </w:t>
      </w:r>
      <w:r w:rsidR="006914DD" w:rsidRPr="007D7F01">
        <w:t xml:space="preserve">Latvians lived under Polish-Lithuanian rule </w:t>
      </w:r>
      <w:r w:rsidR="006914DD" w:rsidRPr="007D7F01">
        <w:fldChar w:fldCharType="begin"/>
      </w:r>
      <w:r w:rsidR="003E014B" w:rsidRPr="007D7F01">
        <w:instrText xml:space="preserve"> ADDIN EN.CITE &lt;EndNote&gt;&lt;Cite&gt;&lt;Author&gt;Kasekamp&lt;/Author&gt;&lt;Year&gt;2010&lt;/Year&gt;&lt;RecNum&gt;36&lt;/RecNum&gt;&lt;DisplayText&gt;(Kasekamp, 2010)&lt;/DisplayText&gt;&lt;record&gt;&lt;rec-number&gt;36&lt;/rec-number&gt;&lt;foreign-keys&gt;&lt;key app="EN" db-id="xzd0pearxetze3esvzlxf2vwafa099p0tpdf"&gt;36&lt;/key&gt;&lt;/foreign-keys&gt;&lt;ref-type name="Book"&gt;6&lt;/ref-type&gt;&lt;contributors&gt;&lt;authors&gt;&lt;author&gt;Kasekamp, A.&lt;/author&gt;&lt;/authors&gt;&lt;/contributors&gt;&lt;titles&gt;&lt;title&gt;A history of the Baltic states&lt;/title&gt;&lt;/titles&gt;&lt;dates&gt;&lt;year&gt;2010&lt;/year&gt;&lt;/dates&gt;&lt;pub-location&gt;London&lt;/pub-location&gt;&lt;publisher&gt;Palgrave Macmillan&lt;/publisher&gt;&lt;urls&gt;&lt;/urls&gt;&lt;/record&gt;&lt;/Cite&gt;&lt;/EndNote&gt;</w:instrText>
      </w:r>
      <w:r w:rsidR="006914DD" w:rsidRPr="007D7F01">
        <w:fldChar w:fldCharType="separate"/>
      </w:r>
      <w:r w:rsidR="003E014B" w:rsidRPr="007D7F01">
        <w:rPr>
          <w:noProof/>
        </w:rPr>
        <w:t>(</w:t>
      </w:r>
      <w:hyperlink w:anchor="_ENREF_35" w:tooltip="Kasekamp, 2010 #36" w:history="1">
        <w:r w:rsidR="007A46D2" w:rsidRPr="007D7F01">
          <w:rPr>
            <w:noProof/>
          </w:rPr>
          <w:t>Kasekamp, 2010</w:t>
        </w:r>
      </w:hyperlink>
      <w:r w:rsidR="003E014B" w:rsidRPr="007D7F01">
        <w:rPr>
          <w:noProof/>
        </w:rPr>
        <w:t>)</w:t>
      </w:r>
      <w:r w:rsidR="006914DD" w:rsidRPr="007D7F01">
        <w:fldChar w:fldCharType="end"/>
      </w:r>
      <w:r w:rsidR="006914DD" w:rsidRPr="007D7F01">
        <w:t>. The Swed</w:t>
      </w:r>
      <w:r w:rsidR="00D018A8" w:rsidRPr="007D7F01">
        <w:t xml:space="preserve">ish rulers </w:t>
      </w:r>
      <w:r w:rsidR="006914DD" w:rsidRPr="007D7F01">
        <w:t xml:space="preserve">were Lutherans, </w:t>
      </w:r>
      <w:r w:rsidR="00507BF4" w:rsidRPr="007D7F01">
        <w:t xml:space="preserve">and </w:t>
      </w:r>
      <w:r w:rsidR="006914DD" w:rsidRPr="007D7F01">
        <w:t>the Pol</w:t>
      </w:r>
      <w:r w:rsidR="00D018A8" w:rsidRPr="007D7F01">
        <w:t xml:space="preserve">ish rulers </w:t>
      </w:r>
      <w:r w:rsidR="006914DD" w:rsidRPr="007D7F01">
        <w:t>were Roman-</w:t>
      </w:r>
      <w:r w:rsidR="00D018A8" w:rsidRPr="007D7F01">
        <w:t>Catholics</w:t>
      </w:r>
      <w:r w:rsidR="006914DD" w:rsidRPr="007D7F01">
        <w:t xml:space="preserve">, </w:t>
      </w:r>
      <w:r w:rsidR="00507BF4" w:rsidRPr="007D7F01">
        <w:t xml:space="preserve">and these ‘exogenous’ influences may explain why Estonia became Protestant and Latvia </w:t>
      </w:r>
      <w:r w:rsidR="00D018A8" w:rsidRPr="007D7F01">
        <w:t xml:space="preserve">remained largely </w:t>
      </w:r>
      <w:r w:rsidR="00507BF4" w:rsidRPr="007D7F01">
        <w:t xml:space="preserve">Roman-catholic. </w:t>
      </w:r>
      <w:r w:rsidR="00D018A8" w:rsidRPr="007D7F01">
        <w:t>As Protestants, t</w:t>
      </w:r>
      <w:r w:rsidR="00507BF4" w:rsidRPr="007D7F01">
        <w:t xml:space="preserve">he Swedes also </w:t>
      </w:r>
      <w:r w:rsidR="00473243" w:rsidRPr="007D7F01">
        <w:t xml:space="preserve">fostered </w:t>
      </w:r>
      <w:r w:rsidR="00507BF4" w:rsidRPr="007D7F01">
        <w:t>education</w:t>
      </w:r>
      <w:r w:rsidR="00473243" w:rsidRPr="007D7F01">
        <w:t xml:space="preserve"> </w:t>
      </w:r>
      <w:r w:rsidR="00473243" w:rsidRPr="007D7F01">
        <w:fldChar w:fldCharType="begin"/>
      </w:r>
      <w:r w:rsidR="003E014B" w:rsidRPr="007D7F01">
        <w:instrText xml:space="preserve"> ADDIN EN.CITE &lt;EndNote&gt;&lt;Cite&gt;&lt;Author&gt;Becker&lt;/Author&gt;&lt;Year&gt;2009&lt;/Year&gt;&lt;RecNum&gt;37&lt;/RecNum&gt;&lt;DisplayText&gt;(Becker &amp;amp; Woessmann, 2009)&lt;/DisplayText&gt;&lt;record&gt;&lt;rec-number&gt;37&lt;/rec-number&gt;&lt;foreign-keys&gt;&lt;key app="EN" db-id="xzd0pearxetze3esvzlxf2vwafa099p0tpdf"&gt;37&lt;/key&gt;&lt;/foreign-keys&gt;&lt;ref-type name="Journal Article"&gt;17&lt;/ref-type&gt;&lt;contributors&gt;&lt;authors&gt;&lt;author&gt;Becker, S.O.&lt;/author&gt;&lt;author&gt;Woessmann, L.&lt;/author&gt;&lt;/authors&gt;&lt;/contributors&gt;&lt;titles&gt;&lt;title&gt;Was Weber wrong? A human capital theory of Protestant economic history&lt;/title&gt;&lt;secondary-title&gt;The Quarterly Journal of Economics&lt;/secondary-title&gt;&lt;/titles&gt;&lt;periodical&gt;&lt;full-title&gt;The Quarterly Journal of Economics&lt;/full-title&gt;&lt;/periodical&gt;&lt;pages&gt;531-596&lt;/pages&gt;&lt;volume&gt;124&lt;/volume&gt;&lt;number&gt;2&lt;/number&gt;&lt;dates&gt;&lt;year&gt;2009&lt;/year&gt;&lt;/dates&gt;&lt;isbn&gt;0033-5533&lt;/isbn&gt;&lt;urls&gt;&lt;/urls&gt;&lt;/record&gt;&lt;/Cite&gt;&lt;/EndNote&gt;</w:instrText>
      </w:r>
      <w:r w:rsidR="00473243" w:rsidRPr="007D7F01">
        <w:fldChar w:fldCharType="separate"/>
      </w:r>
      <w:r w:rsidR="003E014B" w:rsidRPr="007D7F01">
        <w:rPr>
          <w:noProof/>
        </w:rPr>
        <w:t>(</w:t>
      </w:r>
      <w:hyperlink w:anchor="_ENREF_5" w:tooltip="Becker, 2009 #37" w:history="1">
        <w:r w:rsidR="007A46D2" w:rsidRPr="007D7F01">
          <w:rPr>
            <w:noProof/>
          </w:rPr>
          <w:t>Becker &amp; Woessmann, 2009</w:t>
        </w:r>
      </w:hyperlink>
      <w:r w:rsidR="003E014B" w:rsidRPr="007D7F01">
        <w:rPr>
          <w:noProof/>
        </w:rPr>
        <w:t>)</w:t>
      </w:r>
      <w:r w:rsidR="00473243" w:rsidRPr="007D7F01">
        <w:fldChar w:fldCharType="end"/>
      </w:r>
      <w:r w:rsidR="00507BF4" w:rsidRPr="007D7F01">
        <w:t xml:space="preserve">, and made Estonia a more literate society, and the combined effects of centuries of Protestantism and literacy </w:t>
      </w:r>
      <w:r w:rsidR="00D23099" w:rsidRPr="007D7F01">
        <w:t xml:space="preserve">may </w:t>
      </w:r>
      <w:r w:rsidR="00D018A8" w:rsidRPr="007D7F01">
        <w:t xml:space="preserve">well explain </w:t>
      </w:r>
      <w:r w:rsidR="00507BF4" w:rsidRPr="007D7F01">
        <w:t xml:space="preserve">Estonians’ </w:t>
      </w:r>
      <w:r w:rsidR="00D23099" w:rsidRPr="007D7F01">
        <w:t xml:space="preserve">higher scores on the ‘secular-rational’ scale, as well as </w:t>
      </w:r>
      <w:r w:rsidR="00473243" w:rsidRPr="007D7F01">
        <w:t xml:space="preserve">some of </w:t>
      </w:r>
      <w:r w:rsidR="00D018A8" w:rsidRPr="007D7F01">
        <w:t>their b</w:t>
      </w:r>
      <w:r w:rsidR="00D23099" w:rsidRPr="007D7F01">
        <w:t xml:space="preserve">etter health behaviours, </w:t>
      </w:r>
      <w:r w:rsidR="00507BF4" w:rsidRPr="007D7F01">
        <w:t xml:space="preserve">as compared to Latvians. </w:t>
      </w:r>
    </w:p>
    <w:p w:rsidR="00D018A8" w:rsidRPr="007D7F01" w:rsidRDefault="00D018A8" w:rsidP="00DD0F47">
      <w:pPr>
        <w:pStyle w:val="Geenafstand"/>
        <w:spacing w:line="480" w:lineRule="auto"/>
      </w:pPr>
    </w:p>
    <w:p w:rsidR="0085167A" w:rsidRPr="007D7F01" w:rsidRDefault="00D23099" w:rsidP="00DD0F47">
      <w:pPr>
        <w:pStyle w:val="Geenafstand"/>
        <w:spacing w:line="480" w:lineRule="auto"/>
      </w:pPr>
      <w:r w:rsidRPr="007D7F01">
        <w:t xml:space="preserve">While this </w:t>
      </w:r>
      <w:r w:rsidR="00D018A8" w:rsidRPr="007D7F01">
        <w:t xml:space="preserve">line of </w:t>
      </w:r>
      <w:r w:rsidRPr="007D7F01">
        <w:t>reasoning would lead to the conclusion that rel</w:t>
      </w:r>
      <w:r w:rsidR="00D018A8" w:rsidRPr="007D7F01">
        <w:t>i</w:t>
      </w:r>
      <w:r w:rsidRPr="007D7F01">
        <w:t xml:space="preserve">gion confounds the </w:t>
      </w:r>
      <w:r w:rsidR="00D018A8" w:rsidRPr="007D7F01">
        <w:t xml:space="preserve">comparison of </w:t>
      </w:r>
      <w:r w:rsidRPr="007D7F01">
        <w:t>Estonians and Latvians</w:t>
      </w:r>
      <w:r w:rsidR="00D018A8" w:rsidRPr="007D7F01">
        <w:t xml:space="preserve">, other comparisons do not necessarily suffer from the same problem. </w:t>
      </w:r>
      <w:r w:rsidR="00473243" w:rsidRPr="007D7F01">
        <w:t>Why were the Swedes Protestants, and the Poles Roman-Catholics? This difference is unlikely to be completely ‘exogenous’, and may well reflect cultural differences between these two peoples</w:t>
      </w:r>
      <w:r w:rsidR="007926D8" w:rsidRPr="007D7F01">
        <w:t xml:space="preserve">, </w:t>
      </w:r>
      <w:r w:rsidR="00473243" w:rsidRPr="007D7F01">
        <w:t>that are still reflected in their value orientations</w:t>
      </w:r>
      <w:r w:rsidR="004E567C" w:rsidRPr="007D7F01">
        <w:t xml:space="preserve"> </w:t>
      </w:r>
      <w:r w:rsidR="004E567C" w:rsidRPr="007D7F01">
        <w:fldChar w:fldCharType="begin"/>
      </w:r>
      <w:r w:rsidR="003E014B" w:rsidRPr="007D7F01">
        <w:instrText xml:space="preserve"> ADDIN EN.CITE &lt;EndNote&gt;&lt;Cite&gt;&lt;Author&gt;Minkov&lt;/Author&gt;&lt;Year&gt;2011&lt;/Year&gt;&lt;RecNum&gt;56&lt;/RecNum&gt;&lt;DisplayText&gt;(Minkov, 2011)&lt;/DisplayText&gt;&lt;record&gt;&lt;rec-number&gt;56&lt;/rec-number&gt;&lt;foreign-keys&gt;&lt;key app="EN" db-id="xzd0pearxetze3esvzlxf2vwafa099p0tpdf"&gt;56&lt;/key&gt;&lt;/foreign-keys&gt;&lt;ref-type name="Book"&gt;6&lt;/ref-type&gt;&lt;contributors&gt;&lt;authors&gt;&lt;author&gt;Minkov, M.&lt;/author&gt;&lt;/authors&gt;&lt;/contributors&gt;&lt;titles&gt;&lt;title&gt;Cultural differences in a globalizing world. &lt;/title&gt;&lt;/titles&gt;&lt;dates&gt;&lt;year&gt;2011&lt;/year&gt;&lt;/dates&gt;&lt;pub-location&gt;Bingley&lt;/pub-location&gt;&lt;publisher&gt;Emerald&lt;/publisher&gt;&lt;urls&gt;&lt;/urls&gt;&lt;/record&gt;&lt;/Cite&gt;&lt;/EndNote&gt;</w:instrText>
      </w:r>
      <w:r w:rsidR="004E567C" w:rsidRPr="007D7F01">
        <w:fldChar w:fldCharType="separate"/>
      </w:r>
      <w:r w:rsidR="003E014B" w:rsidRPr="007D7F01">
        <w:rPr>
          <w:noProof/>
        </w:rPr>
        <w:t>(</w:t>
      </w:r>
      <w:hyperlink w:anchor="_ENREF_56" w:tooltip="Minkov, 2011 #56" w:history="1">
        <w:r w:rsidR="007A46D2" w:rsidRPr="007D7F01">
          <w:rPr>
            <w:noProof/>
          </w:rPr>
          <w:t>Minkov, 2011</w:t>
        </w:r>
      </w:hyperlink>
      <w:r w:rsidR="003E014B" w:rsidRPr="007D7F01">
        <w:rPr>
          <w:noProof/>
        </w:rPr>
        <w:t>)</w:t>
      </w:r>
      <w:r w:rsidR="004E567C" w:rsidRPr="007D7F01">
        <w:fldChar w:fldCharType="end"/>
      </w:r>
      <w:r w:rsidR="00473243" w:rsidRPr="007D7F01">
        <w:t>.</w:t>
      </w:r>
      <w:r w:rsidR="00A26858" w:rsidRPr="007D7F01">
        <w:t xml:space="preserve"> </w:t>
      </w:r>
      <w:r w:rsidR="00A55C3A" w:rsidRPr="007D7F01">
        <w:t>Because of these uncertainties we conducted a</w:t>
      </w:r>
      <w:r w:rsidR="00F965D8" w:rsidRPr="007D7F01">
        <w:t>nother</w:t>
      </w:r>
      <w:r w:rsidR="00A55C3A" w:rsidRPr="007D7F01">
        <w:t xml:space="preserve"> sensitivity analysis for ‘self-expression’, in which we introduced controls for religion (Web appendix table</w:t>
      </w:r>
      <w:r w:rsidR="001E172F" w:rsidRPr="007D7F01">
        <w:t xml:space="preserve"> A</w:t>
      </w:r>
      <w:r w:rsidR="00CF310D" w:rsidRPr="007D7F01">
        <w:t>5</w:t>
      </w:r>
      <w:r w:rsidR="00D67B98" w:rsidRPr="007D7F01">
        <w:t>a</w:t>
      </w:r>
      <w:r w:rsidR="00CF310D" w:rsidRPr="007D7F01">
        <w:t xml:space="preserve">). </w:t>
      </w:r>
      <w:r w:rsidR="00394E47" w:rsidRPr="007D7F01">
        <w:t>Nine out of the 16</w:t>
      </w:r>
      <w:r w:rsidR="00CF310D" w:rsidRPr="007D7F01">
        <w:t xml:space="preserve"> </w:t>
      </w:r>
      <w:r w:rsidR="004E567C" w:rsidRPr="007D7F01">
        <w:t xml:space="preserve">statistically significant </w:t>
      </w:r>
      <w:r w:rsidR="00CF310D" w:rsidRPr="007D7F01">
        <w:t xml:space="preserve">associations </w:t>
      </w:r>
      <w:r w:rsidR="0085167A" w:rsidRPr="007D7F01">
        <w:t xml:space="preserve">with health behaviours </w:t>
      </w:r>
      <w:r w:rsidR="00CF310D" w:rsidRPr="007D7F01">
        <w:t>found in table 2</w:t>
      </w:r>
      <w:r w:rsidR="00D67B98" w:rsidRPr="007D7F01">
        <w:t>a</w:t>
      </w:r>
      <w:r w:rsidR="00CF310D" w:rsidRPr="007D7F01">
        <w:t xml:space="preserve"> </w:t>
      </w:r>
      <w:r w:rsidR="00CF310D" w:rsidRPr="007D7F01">
        <w:lastRenderedPageBreak/>
        <w:t xml:space="preserve">‘survive’ this additional control </w:t>
      </w:r>
      <w:r w:rsidR="00F965D8" w:rsidRPr="007D7F01">
        <w:t>with minimal attenuation</w:t>
      </w:r>
      <w:r w:rsidR="00394E47" w:rsidRPr="007D7F01">
        <w:t xml:space="preserve">, </w:t>
      </w:r>
      <w:r w:rsidR="00CF310D" w:rsidRPr="007D7F01">
        <w:t>suggesting that religion is not a main confounder.</w:t>
      </w:r>
      <w:r w:rsidR="00F965D8" w:rsidRPr="007D7F01">
        <w:t xml:space="preserve"> Substantial attenuation is found, however, for smoking (men), breast cancer screening participation, alcohol policy, cancer screening policy, and road traffic safety management, suggesting that </w:t>
      </w:r>
      <w:r w:rsidR="00EE43B8" w:rsidRPr="007D7F01">
        <w:t xml:space="preserve">depending on one’s theoretical perspective </w:t>
      </w:r>
      <w:r w:rsidR="00F965D8" w:rsidRPr="007D7F01">
        <w:t xml:space="preserve">religious heritage (in this case: a protestant heritage) may provide an alternative explanation for favourable health behaviours in Europe. </w:t>
      </w:r>
    </w:p>
    <w:p w:rsidR="0085167A" w:rsidRPr="007D7F01" w:rsidRDefault="0085167A" w:rsidP="00DD0F47">
      <w:pPr>
        <w:pStyle w:val="Geenafstand"/>
        <w:spacing w:line="480" w:lineRule="auto"/>
      </w:pPr>
    </w:p>
    <w:p w:rsidR="0085167A" w:rsidRPr="007D7F01" w:rsidRDefault="00960DA6" w:rsidP="0085167A">
      <w:pPr>
        <w:pStyle w:val="Geenafstand"/>
        <w:spacing w:line="480" w:lineRule="auto"/>
      </w:pPr>
      <w:r w:rsidRPr="007D7F01">
        <w:t xml:space="preserve">Also, </w:t>
      </w:r>
      <w:r w:rsidR="0085167A" w:rsidRPr="007D7F01">
        <w:t>with this additional control, 10 out of the 21 statistically significant associations with health outcomes found in table 2</w:t>
      </w:r>
      <w:r w:rsidR="00D67B98" w:rsidRPr="007D7F01">
        <w:t>b</w:t>
      </w:r>
      <w:r w:rsidR="0085167A" w:rsidRPr="007D7F01">
        <w:t xml:space="preserve"> are still statistically significant (p&lt;.05), but in the majority of cases there is more than 10% attenuation of the regression coefficient, supporting a possible role of religion as a confounder, depending on one’s theoretical position</w:t>
      </w:r>
      <w:r w:rsidR="00D67B98" w:rsidRPr="007D7F01">
        <w:t xml:space="preserve"> (Web Appendix table A5b)</w:t>
      </w:r>
      <w:r w:rsidR="0085167A" w:rsidRPr="007D7F01">
        <w:t xml:space="preserve">.  A closer look at these changes shows substantial attenuation (&gt;50%) for neonatal and postneonatal mortality, female lung and breast cancer incidence, and motor vehicle traffic accident mortality. In almost all of these cases, it is the ‘other (mainly orthodox)’ religious denomination that replaces ‘self-expression’ as a determinant of population health. Thus, in a multivariate analysis, controlling for national income, urbanization and ‘self-expression’, countries with a larger population share of Eastern orthodox Christians have higher postneonatal and motor vehicle accident mortality, and lower lung and breast cancer incidence. </w:t>
      </w:r>
    </w:p>
    <w:p w:rsidR="0085167A" w:rsidRPr="007D7F01" w:rsidRDefault="0085167A" w:rsidP="0085167A">
      <w:pPr>
        <w:spacing w:after="0" w:line="480" w:lineRule="auto"/>
      </w:pPr>
    </w:p>
    <w:p w:rsidR="0085167A" w:rsidRPr="007D7F01" w:rsidRDefault="0085167A" w:rsidP="0085167A">
      <w:pPr>
        <w:spacing w:after="0" w:line="480" w:lineRule="auto"/>
      </w:pPr>
      <w:r w:rsidRPr="007D7F01">
        <w:t xml:space="preserve">In the absence of studies that have tried to identify the specific effects of Eastern orthodox Christianity on health and its determinants, we are uncertain whether this is a causal effect, or represents another background factor common to countries that have historically been attached to the Eastern orthodox church.  Intriguingly, the Eastern orthodox church has also </w:t>
      </w:r>
      <w:r w:rsidRPr="007D7F01">
        <w:lastRenderedPageBreak/>
        <w:t xml:space="preserve">been associated with delayed democratization, due to its traditionally strong connections with the state in Eastern Europe </w:t>
      </w:r>
      <w:r w:rsidRPr="007D7F01">
        <w:fldChar w:fldCharType="begin"/>
      </w:r>
      <w:r w:rsidRPr="007D7F01">
        <w:instrText xml:space="preserve"> ADDIN EN.CITE &lt;EndNote&gt;&lt;Cite&gt;&lt;Author&gt;Huntington&lt;/Author&gt;&lt;Year&gt;1991&lt;/Year&gt;&lt;RecNum&gt;76&lt;/RecNum&gt;&lt;DisplayText&gt;(Huntington, 1991)&lt;/DisplayText&gt;&lt;record&gt;&lt;rec-number&gt;76&lt;/rec-number&gt;&lt;foreign-keys&gt;&lt;key app="EN" db-id="xzd0pearxetze3esvzlxf2vwafa099p0tpdf"&gt;76&lt;/key&gt;&lt;/foreign-keys&gt;&lt;ref-type name="Book"&gt;6&lt;/ref-type&gt;&lt;contributors&gt;&lt;authors&gt;&lt;author&gt;Huntington, S.P.&lt;/author&gt;&lt;/authors&gt;&lt;/contributors&gt;&lt;titles&gt;&lt;title&gt;The Third Wave: Democratization in the Late 20th Century&lt;/title&gt;&lt;/titles&gt;&lt;dates&gt;&lt;year&gt;1991&lt;/year&gt;&lt;/dates&gt;&lt;pub-location&gt;Norman&lt;/pub-location&gt;&lt;publisher&gt;University of Oklahoma Press&lt;/publisher&gt;&lt;urls&gt;&lt;/urls&gt;&lt;/record&gt;&lt;/Cite&gt;&lt;/EndNote&gt;</w:instrText>
      </w:r>
      <w:r w:rsidRPr="007D7F01">
        <w:fldChar w:fldCharType="separate"/>
      </w:r>
      <w:r w:rsidRPr="007D7F01">
        <w:rPr>
          <w:noProof/>
        </w:rPr>
        <w:t>(</w:t>
      </w:r>
      <w:hyperlink w:anchor="_ENREF_24" w:tooltip="Huntington, 1991 #76" w:history="1">
        <w:r w:rsidR="007A46D2" w:rsidRPr="007D7F01">
          <w:rPr>
            <w:noProof/>
          </w:rPr>
          <w:t>Huntington, 1991</w:t>
        </w:r>
      </w:hyperlink>
      <w:r w:rsidRPr="007D7F01">
        <w:rPr>
          <w:noProof/>
        </w:rPr>
        <w:t>)</w:t>
      </w:r>
      <w:r w:rsidRPr="007D7F01">
        <w:fldChar w:fldCharType="end"/>
      </w:r>
      <w:r w:rsidRPr="007D7F01">
        <w:t xml:space="preserve">, suggesting that a lack of institutional effectiveness may be involved in the explanation of its association with postneonatal and motor vehicle accident mortality. In any case, even if one accepts an independent role of religious heritage as an explanation for variations in population health, there is still room for a substantial impact of cultural values as well.       </w:t>
      </w:r>
    </w:p>
    <w:p w:rsidR="00960DA6" w:rsidRPr="007D7F01" w:rsidRDefault="00960DA6" w:rsidP="0085167A">
      <w:pPr>
        <w:spacing w:after="0" w:line="480" w:lineRule="auto"/>
      </w:pPr>
    </w:p>
    <w:p w:rsidR="00EF4371" w:rsidRPr="007D7F01" w:rsidRDefault="00960DA6" w:rsidP="0085167A">
      <w:pPr>
        <w:spacing w:after="0" w:line="480" w:lineRule="auto"/>
      </w:pPr>
      <w:r w:rsidRPr="007D7F01">
        <w:t xml:space="preserve">A methodological issue that needs to be taken into account is that all analyses were conducted at the aggregate level, and do not necessarily have any interpretation at the individual level. </w:t>
      </w:r>
      <w:r w:rsidR="00EF4371" w:rsidRPr="007D7F01">
        <w:t>For example, w</w:t>
      </w:r>
      <w:r w:rsidRPr="007D7F01">
        <w:t xml:space="preserve">hen we find that countries with higher average scores on the ‘self-expression’ scale have a lower smoking prevalence (table 2a) and a higher life expectancy (table 2b), this does not imply that individuals </w:t>
      </w:r>
      <w:r w:rsidR="00EF4371" w:rsidRPr="007D7F01">
        <w:t xml:space="preserve">within these countries who have a </w:t>
      </w:r>
      <w:r w:rsidRPr="007D7F01">
        <w:t>higher score on ‘self-expression’</w:t>
      </w:r>
      <w:r w:rsidR="00EF4371" w:rsidRPr="007D7F01">
        <w:t xml:space="preserve"> smoke less or live longer. This is due to the problem of the ‘ecological fallacy’</w:t>
      </w:r>
      <w:r w:rsidR="00ED114C" w:rsidRPr="007D7F01">
        <w:t xml:space="preserve"> </w:t>
      </w:r>
      <w:r w:rsidR="00ED114C" w:rsidRPr="007D7F01">
        <w:fldChar w:fldCharType="begin"/>
      </w:r>
      <w:r w:rsidR="00ED114C" w:rsidRPr="007D7F01">
        <w:instrText xml:space="preserve"> ADDIN EN.CITE &lt;EndNote&gt;&lt;Cite&gt;&lt;Author&gt;Piantadosi&lt;/Author&gt;&lt;Year&gt;1988&lt;/Year&gt;&lt;RecNum&gt;87&lt;/RecNum&gt;&lt;DisplayText&gt;(Piantadosi, Byar, &amp;amp; Green, 1988; Robinson, 1950)&lt;/DisplayText&gt;&lt;record&gt;&lt;rec-number&gt;87&lt;/rec-number&gt;&lt;foreign-keys&gt;&lt;key app="EN" db-id="xzd0pearxetze3esvzlxf2vwafa099p0tpdf"&gt;87&lt;/key&gt;&lt;/foreign-keys&gt;&lt;ref-type name="Journal Article"&gt;17&lt;/ref-type&gt;&lt;contributors&gt;&lt;authors&gt;&lt;author&gt;Piantadosi, S.&lt;/author&gt;&lt;author&gt;Byar, D.P.&lt;/author&gt;&lt;author&gt;Green, S.B.&lt;/author&gt;&lt;/authors&gt;&lt;/contributors&gt;&lt;titles&gt;&lt;title&gt;The ecological fallacy&lt;/title&gt;&lt;secondary-title&gt;American Journal of Epidemiology&lt;/secondary-title&gt;&lt;/titles&gt;&lt;periodical&gt;&lt;full-title&gt;Am J Epidemiol&lt;/full-title&gt;&lt;abbr-1&gt;American journal of epidemiology&lt;/abbr-1&gt;&lt;/periodical&gt;&lt;pages&gt;893-904&lt;/pages&gt;&lt;volume&gt;127&lt;/volume&gt;&lt;number&gt;5&lt;/number&gt;&lt;dates&gt;&lt;year&gt;1988&lt;/year&gt;&lt;/dates&gt;&lt;isbn&gt;0002-9262&lt;/isbn&gt;&lt;urls&gt;&lt;/urls&gt;&lt;/record&gt;&lt;/Cite&gt;&lt;Cite&gt;&lt;Author&gt;Robinson&lt;/Author&gt;&lt;Year&gt;1950&lt;/Year&gt;&lt;RecNum&gt;89&lt;/RecNum&gt;&lt;record&gt;&lt;rec-number&gt;89&lt;/rec-number&gt;&lt;foreign-keys&gt;&lt;key app="EN" db-id="xzd0pearxetze3esvzlxf2vwafa099p0tpdf"&gt;89&lt;/key&gt;&lt;/foreign-keys&gt;&lt;ref-type name="Journal Article"&gt;17&lt;/ref-type&gt;&lt;contributors&gt;&lt;authors&gt;&lt;author&gt;Robinson, W.S.&lt;/author&gt;&lt;/authors&gt;&lt;/contributors&gt;&lt;titles&gt;&lt;title&gt;Ecological Correlations and the Behavior of Individuals&lt;/title&gt;&lt;secondary-title&gt;American Sociological Review&lt;/secondary-title&gt;&lt;/titles&gt;&lt;periodical&gt;&lt;full-title&gt;American Sociological Review&lt;/full-title&gt;&lt;/periodical&gt;&lt;pages&gt;351–357&lt;/pages&gt;&lt;volume&gt;15&lt;/volume&gt;&lt;number&gt;3&lt;/number&gt;&lt;dates&gt;&lt;year&gt;1950&lt;/year&gt;&lt;/dates&gt;&lt;urls&gt;&lt;/urls&gt;&lt;/record&gt;&lt;/Cite&gt;&lt;/EndNote&gt;</w:instrText>
      </w:r>
      <w:r w:rsidR="00ED114C" w:rsidRPr="007D7F01">
        <w:fldChar w:fldCharType="separate"/>
      </w:r>
      <w:r w:rsidR="00ED114C" w:rsidRPr="007D7F01">
        <w:rPr>
          <w:noProof/>
        </w:rPr>
        <w:t>(</w:t>
      </w:r>
      <w:hyperlink w:anchor="_ENREF_61" w:tooltip="Piantadosi, 1988 #87" w:history="1">
        <w:r w:rsidR="007A46D2" w:rsidRPr="007D7F01">
          <w:rPr>
            <w:noProof/>
          </w:rPr>
          <w:t>Piantadosi, Byar, &amp; Green, 1988</w:t>
        </w:r>
      </w:hyperlink>
      <w:r w:rsidR="00ED114C" w:rsidRPr="007D7F01">
        <w:rPr>
          <w:noProof/>
        </w:rPr>
        <w:t xml:space="preserve">; </w:t>
      </w:r>
      <w:hyperlink w:anchor="_ENREF_64" w:tooltip="Robinson, 1950 #89" w:history="1">
        <w:r w:rsidR="007A46D2" w:rsidRPr="007D7F01">
          <w:rPr>
            <w:noProof/>
          </w:rPr>
          <w:t>Robinson, 1950</w:t>
        </w:r>
      </w:hyperlink>
      <w:r w:rsidR="00ED114C" w:rsidRPr="007D7F01">
        <w:rPr>
          <w:noProof/>
        </w:rPr>
        <w:t>)</w:t>
      </w:r>
      <w:r w:rsidR="00ED114C" w:rsidRPr="007D7F01">
        <w:fldChar w:fldCharType="end"/>
      </w:r>
      <w:r w:rsidR="00EF4371" w:rsidRPr="007D7F01">
        <w:t>: theoretically, the observed aggregate level effect could be due to less smoking or higher life expectancy among individuals with low scores on ‘self-expression’ who live in countries with high average scores of ‘self-expression’</w:t>
      </w:r>
      <w:r w:rsidR="005D4899" w:rsidRPr="007D7F01">
        <w:t>. In the absence of individual level data</w:t>
      </w:r>
      <w:r w:rsidR="00EF4371" w:rsidRPr="007D7F01">
        <w:t xml:space="preserve">, </w:t>
      </w:r>
      <w:r w:rsidR="005D4899" w:rsidRPr="007D7F01">
        <w:t>and without doing the multilevel analyses that the combination of individual and aggregate level data would permit, c</w:t>
      </w:r>
      <w:r w:rsidR="00EF4371" w:rsidRPr="007D7F01">
        <w:t xml:space="preserve">onclusions will have to be phrased exclusively at the aggregate </w:t>
      </w:r>
      <w:r w:rsidR="00B25276" w:rsidRPr="007D7F01">
        <w:t xml:space="preserve">(i.e., country) </w:t>
      </w:r>
      <w:r w:rsidR="00EF4371" w:rsidRPr="007D7F01">
        <w:t xml:space="preserve">level. </w:t>
      </w:r>
    </w:p>
    <w:p w:rsidR="0085167A" w:rsidRPr="007D7F01" w:rsidRDefault="00EF4371" w:rsidP="0085167A">
      <w:pPr>
        <w:spacing w:after="0" w:line="480" w:lineRule="auto"/>
      </w:pPr>
      <w:r w:rsidRPr="007D7F01">
        <w:t xml:space="preserve">    </w:t>
      </w:r>
      <w:r w:rsidR="00960DA6" w:rsidRPr="007D7F01">
        <w:t xml:space="preserve">       </w:t>
      </w:r>
    </w:p>
    <w:p w:rsidR="0085167A" w:rsidRPr="007D7F01" w:rsidRDefault="0085167A" w:rsidP="0085167A">
      <w:pPr>
        <w:spacing w:after="0" w:line="480" w:lineRule="auto"/>
      </w:pPr>
      <w:r w:rsidRPr="007D7F01">
        <w:t xml:space="preserve">Finally, causal inference is hampered by the possibility of reverse causality: good health outcomes may promote modern value orientations, instead of the other way around. For example, it has been argued that a high prevalence of infectious diseases leads to an emphasis on collectivism instead of individualism </w:t>
      </w:r>
      <w:r w:rsidRPr="007D7F01">
        <w:fldChar w:fldCharType="begin"/>
      </w:r>
      <w:r w:rsidRPr="007D7F01">
        <w:instrText xml:space="preserve"> ADDIN EN.CITE &lt;EndNote&gt;&lt;Cite&gt;&lt;Author&gt;Fincher&lt;/Author&gt;&lt;Year&gt;2008&lt;/Year&gt;&lt;RecNum&gt;35&lt;/RecNum&gt;&lt;DisplayText&gt;(Fincher, Thornhill, Murray, &amp;amp; Schaller, 2008)&lt;/DisplayText&gt;&lt;record&gt;&lt;rec-number&gt;35&lt;/rec-number&gt;&lt;foreign-keys&gt;&lt;key app="EN" db-id="xzd0pearxetze3esvzlxf2vwafa099p0tpdf"&gt;35&lt;/key&gt;&lt;/foreign-keys&gt;&lt;ref-type name="Journal Article"&gt;17&lt;/ref-type&gt;&lt;contributors&gt;&lt;authors&gt;&lt;author&gt;Fincher, C. L.&lt;/author&gt;&lt;author&gt;Thornhill, R.&lt;/author&gt;&lt;author&gt;Murray, D. R.&lt;/author&gt;&lt;author&gt;Schaller, M.&lt;/author&gt;&lt;/authors&gt;&lt;/contributors&gt;&lt;auth-address&gt;Department of Biology, University of New Mexico, Albuquerque, NM 87131, USA. fincher@unm.edu&lt;/auth-address&gt;&lt;titles&gt;&lt;title&gt;Pathogen prevalence predicts human cross-cultural variability in individualism/collectivism&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1279-85&lt;/pages&gt;&lt;volume&gt;275&lt;/volume&gt;&lt;number&gt;1640&lt;/number&gt;&lt;edition&gt;2008/02/28&lt;/edition&gt;&lt;keywords&gt;&lt;keyword&gt;Communicable Diseases/epidemiology/*psychology/transmission&lt;/keyword&gt;&lt;keyword&gt;Cross-Cultural Comparison&lt;/keyword&gt;&lt;keyword&gt;Epidemiologic Factors&lt;/keyword&gt;&lt;keyword&gt;Humans&lt;/keyword&gt;&lt;keyword&gt;Models, Biological&lt;/keyword&gt;&lt;keyword&gt;Models, Psychological&lt;/keyword&gt;&lt;keyword&gt;*Social Behavior&lt;/keyword&gt;&lt;/keywords&gt;&lt;dates&gt;&lt;year&gt;2008&lt;/year&gt;&lt;pub-dates&gt;&lt;date&gt;Jun 7&lt;/date&gt;&lt;/pub-dates&gt;&lt;/dates&gt;&lt;isbn&gt;0962-8452 (Print)&amp;#xD;0962-8452 (Linking)&lt;/isbn&gt;&lt;accession-num&gt;18302996&lt;/accession-num&gt;&lt;work-type&gt;Research Support, Non-U.S. Gov&amp;apos;t&lt;/work-type&gt;&lt;urls&gt;&lt;related-urls&gt;&lt;url&gt;http://www.ncbi.nlm.nih.gov/pubmed/18302996&lt;/url&gt;&lt;/related-urls&gt;&lt;/urls&gt;&lt;custom2&gt;2602680&lt;/custom2&gt;&lt;electronic-resource-num&gt;10.1098/rspb.2008.0094&lt;/electronic-resource-num&gt;&lt;language&gt;eng&lt;/language&gt;&lt;/record&gt;&lt;/Cite&gt;&lt;/EndNote&gt;</w:instrText>
      </w:r>
      <w:r w:rsidRPr="007D7F01">
        <w:fldChar w:fldCharType="separate"/>
      </w:r>
      <w:r w:rsidRPr="007D7F01">
        <w:rPr>
          <w:noProof/>
        </w:rPr>
        <w:t>(</w:t>
      </w:r>
      <w:hyperlink w:anchor="_ENREF_12" w:tooltip="Fincher, 2008 #35" w:history="1">
        <w:r w:rsidR="007A46D2" w:rsidRPr="007D7F01">
          <w:rPr>
            <w:noProof/>
          </w:rPr>
          <w:t xml:space="preserve">Fincher, Thornhill, Murray, &amp; Schaller, </w:t>
        </w:r>
        <w:r w:rsidR="007A46D2" w:rsidRPr="007D7F01">
          <w:rPr>
            <w:noProof/>
          </w:rPr>
          <w:lastRenderedPageBreak/>
          <w:t>2008</w:t>
        </w:r>
      </w:hyperlink>
      <w:r w:rsidRPr="007D7F01">
        <w:rPr>
          <w:noProof/>
        </w:rPr>
        <w:t>)</w:t>
      </w:r>
      <w:r w:rsidRPr="007D7F01">
        <w:fldChar w:fldCharType="end"/>
      </w:r>
      <w:r w:rsidRPr="007D7F01">
        <w:t xml:space="preserve">, and that a history of high exposure to disease produces ‘tight’ cultures with strong social norms </w:t>
      </w:r>
      <w:r w:rsidRPr="007D7F01">
        <w:fldChar w:fldCharType="begin">
          <w:fldData xml:space="preserve">PEVuZE5vdGU+PENpdGU+PEF1dGhvcj5HZWxmYW5kPC9BdXRob3I+PFllYXI+MjAxMTwvWWVhcj48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==
</w:fldData>
        </w:fldChar>
      </w:r>
      <w:r w:rsidR="003F3856" w:rsidRPr="007D7F01">
        <w:instrText xml:space="preserve"> ADDIN EN.CITE </w:instrText>
      </w:r>
      <w:r w:rsidR="003F3856" w:rsidRPr="007D7F01">
        <w:fldChar w:fldCharType="begin">
          <w:fldData xml:space="preserve">PEVuZE5vdGU+PENpdGU+PEF1dGhvcj5HZWxmYW5kPC9BdXRob3I+PFllYXI+MjAxMTwvWWVhcj48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==
</w:fldData>
        </w:fldChar>
      </w:r>
      <w:r w:rsidR="003F3856" w:rsidRPr="007D7F01">
        <w:instrText xml:space="preserve"> ADDIN EN.CITE.DATA </w:instrText>
      </w:r>
      <w:r w:rsidR="003F3856" w:rsidRPr="007D7F01">
        <w:fldChar w:fldCharType="end"/>
      </w:r>
      <w:r w:rsidRPr="007D7F01">
        <w:fldChar w:fldCharType="separate"/>
      </w:r>
      <w:r w:rsidRPr="007D7F01">
        <w:rPr>
          <w:noProof/>
        </w:rPr>
        <w:t>(</w:t>
      </w:r>
      <w:hyperlink w:anchor="_ENREF_14" w:tooltip="Gelfand, 2011 #34" w:history="1">
        <w:r w:rsidR="007A46D2" w:rsidRPr="007D7F01">
          <w:rPr>
            <w:noProof/>
          </w:rPr>
          <w:t>Gelfand et al., 2011</w:t>
        </w:r>
      </w:hyperlink>
      <w:r w:rsidRPr="007D7F01">
        <w:rPr>
          <w:noProof/>
        </w:rPr>
        <w:t>)</w:t>
      </w:r>
      <w:r w:rsidRPr="007D7F01">
        <w:fldChar w:fldCharType="end"/>
      </w:r>
      <w:r w:rsidRPr="007D7F01">
        <w:t xml:space="preserve">. Similarly, setbacks in life expectancy in the former Soviet Union may have contributed to the popular dissatisfaction that provided a fertile ground for autocratic setbacks in countries like Russia and Belarus </w:t>
      </w:r>
      <w:r w:rsidRPr="007D7F01">
        <w:fldChar w:fldCharType="begin"/>
      </w:r>
      <w:r w:rsidRPr="007D7F01">
        <w:instrText xml:space="preserve"> ADDIN EN.CITE &lt;EndNote&gt;&lt;Cite&gt;&lt;Author&gt;Grigoriev&lt;/Author&gt;&lt;Year&gt;2010&lt;/Year&gt;&lt;RecNum&gt;83&lt;/RecNum&gt;&lt;DisplayText&gt;(Grigoriev et al., 2010)&lt;/DisplayText&gt;&lt;record&gt;&lt;rec-number&gt;83&lt;/rec-number&gt;&lt;foreign-keys&gt;&lt;key app="EN" db-id="f0vpdaz5ese0adeweeuxwxti9vdwp9d9r2dt"&gt;83&lt;/key&gt;&lt;/foreign-keys&gt;&lt;ref-type name="Journal Article"&gt;17&lt;/ref-type&gt;&lt;contributors&gt;&lt;authors&gt;&lt;author&gt;Grigoriev, P.&lt;/author&gt;&lt;author&gt;Shkolnikov, V.&lt;/author&gt;&lt;author&gt;Andreev, E.&lt;/author&gt;&lt;author&gt;Jasilionis, D.&lt;/author&gt;&lt;author&gt;Jdanov, D.&lt;/author&gt;&lt;author&gt;Meslé, F.&lt;/author&gt;&lt;author&gt;Vallin, J.&lt;/author&gt;&lt;/authors&gt;&lt;/contributors&gt;&lt;titles&gt;&lt;title&gt;Mortality in Belarus, Lithuania, and Russia: Divergence in Recent Trends and Possible Explanations&lt;/title&gt;&lt;secondary-title&gt;European Journal of Population&lt;/secondary-title&gt;&lt;/titles&gt;&lt;periodical&gt;&lt;full-title&gt;European Journal of Population&lt;/full-title&gt;&lt;/periodical&gt;&lt;pages&gt;245-274&lt;/pages&gt;&lt;volume&gt;26&lt;/volume&gt;&lt;dates&gt;&lt;year&gt;2010&lt;/year&gt;&lt;/dates&gt;&lt;urls&gt;&lt;/urls&gt;&lt;/record&gt;&lt;/Cite&gt;&lt;/EndNote&gt;</w:instrText>
      </w:r>
      <w:r w:rsidRPr="007D7F01">
        <w:fldChar w:fldCharType="separate"/>
      </w:r>
      <w:r w:rsidRPr="007D7F01">
        <w:rPr>
          <w:noProof/>
        </w:rPr>
        <w:t>(</w:t>
      </w:r>
      <w:hyperlink w:anchor="_ENREF_17" w:tooltip="Grigoriev, 2010 #83" w:history="1">
        <w:r w:rsidR="007A46D2" w:rsidRPr="007D7F01">
          <w:rPr>
            <w:noProof/>
          </w:rPr>
          <w:t>Grigoriev et al., 2010</w:t>
        </w:r>
      </w:hyperlink>
      <w:r w:rsidRPr="007D7F01">
        <w:rPr>
          <w:noProof/>
        </w:rPr>
        <w:t>)</w:t>
      </w:r>
      <w:r w:rsidRPr="007D7F01">
        <w:fldChar w:fldCharType="end"/>
      </w:r>
      <w:r w:rsidRPr="007D7F01">
        <w:t xml:space="preserve">. </w:t>
      </w:r>
    </w:p>
    <w:p w:rsidR="0085167A" w:rsidRPr="007D7F01" w:rsidRDefault="0085167A" w:rsidP="0085167A">
      <w:pPr>
        <w:spacing w:after="0" w:line="480" w:lineRule="auto"/>
      </w:pPr>
    </w:p>
    <w:p w:rsidR="00F1545C" w:rsidRPr="007D7F01" w:rsidRDefault="0085167A" w:rsidP="0085167A">
      <w:pPr>
        <w:pStyle w:val="Geenafstand"/>
        <w:spacing w:line="480" w:lineRule="auto"/>
      </w:pPr>
      <w:r w:rsidRPr="007D7F01">
        <w:t xml:space="preserve">In our study of health behaviours such reverse effects are less likely, but in the analysis of health outcomes there could indeed be some reverse causality, if only because higher life expectancy will naturally diminish the need to focus on ‘survival’ values, and give more room for an orientation on ‘well-being’ and ‘self-expression’. Unfortunately, the number of countries for which trends in value orientations can be determined  is too small to permit a longitudinal analysis of changes in values against changes in life expectancy and vice versa, so we will remain uncertain about how strong such reverse effects are likely to be.  </w:t>
      </w:r>
    </w:p>
    <w:p w:rsidR="00ED2681" w:rsidRPr="007D7F01" w:rsidRDefault="00ED2681" w:rsidP="00DD0F47">
      <w:pPr>
        <w:pStyle w:val="Kop2"/>
        <w:spacing w:line="480" w:lineRule="auto"/>
      </w:pPr>
      <w:r w:rsidRPr="007D7F01">
        <w:t>Interpretation</w:t>
      </w:r>
    </w:p>
    <w:p w:rsidR="000C50ED" w:rsidRPr="007D7F01" w:rsidRDefault="00935828" w:rsidP="00DD0F47">
      <w:pPr>
        <w:pStyle w:val="Geenafstand"/>
        <w:spacing w:line="480" w:lineRule="auto"/>
      </w:pPr>
      <w:r w:rsidRPr="007D7F01">
        <w:t>Our most notable finding is that Inglehart’s ‘</w:t>
      </w:r>
      <w:r w:rsidR="00F01E81" w:rsidRPr="007D7F01">
        <w:t>self-expression</w:t>
      </w:r>
      <w:r w:rsidRPr="007D7F01">
        <w:t xml:space="preserve">’ scale has statistically independent associations with </w:t>
      </w:r>
      <w:r w:rsidR="0093310B" w:rsidRPr="007D7F01">
        <w:t>1</w:t>
      </w:r>
      <w:r w:rsidR="00674DCC" w:rsidRPr="007D7F01">
        <w:t>5</w:t>
      </w:r>
      <w:r w:rsidR="0093310B" w:rsidRPr="007D7F01">
        <w:t xml:space="preserve"> out of 30 </w:t>
      </w:r>
      <w:r w:rsidRPr="007D7F01">
        <w:t>health behaviour</w:t>
      </w:r>
      <w:r w:rsidR="0093310B" w:rsidRPr="007D7F01">
        <w:t xml:space="preserve">s, </w:t>
      </w:r>
      <w:r w:rsidR="0085167A" w:rsidRPr="007D7F01">
        <w:t xml:space="preserve">and with 19 out of 35 health outcomes, </w:t>
      </w:r>
      <w:r w:rsidR="0093310B" w:rsidRPr="007D7F01">
        <w:t>and that the overwhelming majority of these imply that countries with higher scores on ‘self-expression’ have better health behaviours</w:t>
      </w:r>
      <w:r w:rsidR="0085167A" w:rsidRPr="007D7F01">
        <w:t xml:space="preserve"> or health outcomes</w:t>
      </w:r>
      <w:r w:rsidR="0093310B" w:rsidRPr="007D7F01">
        <w:t>. Th</w:t>
      </w:r>
      <w:r w:rsidR="00674DCC" w:rsidRPr="007D7F01">
        <w:t>e associations found are in accordance with t</w:t>
      </w:r>
      <w:r w:rsidR="00394E47" w:rsidRPr="007D7F01">
        <w:t>he expectations set out in the I</w:t>
      </w:r>
      <w:r w:rsidR="00674DCC" w:rsidRPr="007D7F01">
        <w:t xml:space="preserve">ntroduction, </w:t>
      </w:r>
      <w:r w:rsidR="0085167A" w:rsidRPr="007D7F01">
        <w:t xml:space="preserve">as well as some previous studies </w:t>
      </w:r>
      <w:r w:rsidR="0085167A" w:rsidRPr="007D7F01">
        <w:fldChar w:fldCharType="begin"/>
      </w:r>
      <w:r w:rsidR="0085167A" w:rsidRPr="007D7F01">
        <w:instrText xml:space="preserve"> ADDIN EN.CITE &lt;EndNote&gt;&lt;Cite&gt;&lt;Author&gt;Matsumoto&lt;/Author&gt;&lt;Year&gt;1996&lt;/Year&gt;&lt;RecNum&gt;40&lt;/RecNum&gt;&lt;DisplayText&gt;(Arrindell et al., 1997; Matsumoto &amp;amp; Fletcher, 1996)&lt;/DisplayText&gt;&lt;record&gt;&lt;rec-number&gt;40&lt;/rec-number&gt;&lt;foreign-keys&gt;&lt;key app="EN" db-id="xzd0pearxetze3esvzlxf2vwafa099p0tpdf"&gt;40&lt;/key&gt;&lt;/foreign-keys&gt;&lt;ref-type name="Journal Article"&gt;17&lt;/ref-type&gt;&lt;contributors&gt;&lt;authors&gt;&lt;author&gt;Matsumoto, D.&lt;/author&gt;&lt;author&gt;Fletcher, D&lt;/author&gt;&lt;/authors&gt;&lt;/contributors&gt;&lt;titles&gt;&lt;title&gt;Cross-national differences in disease rates as accounted for by meaningful psychological dimensions of cultural variability&lt;/title&gt;&lt;secondary-title&gt;Journal of Gender, Culture, and Health&lt;/secondary-title&gt;&lt;/titles&gt;&lt;periodical&gt;&lt;full-title&gt;Journal of Gender, Culture, and Health&lt;/full-title&gt;&lt;/periodical&gt;&lt;pages&gt;71-82&lt;/pages&gt;&lt;volume&gt;1&lt;/volume&gt;&lt;dates&gt;&lt;year&gt;1996&lt;/year&gt;&lt;/dates&gt;&lt;urls&gt;&lt;/urls&gt;&lt;/record&gt;&lt;/Cite&gt;&lt;Cite&gt;&lt;Author&gt;Arrindell&lt;/Author&gt;&lt;Year&gt;1997&lt;/Year&gt;&lt;RecNum&gt;42&lt;/RecNum&gt;&lt;record&gt;&lt;rec-number&gt;42&lt;/rec-number&gt;&lt;foreign-keys&gt;&lt;key app="EN" db-id="xzd0pearxetze3esvzlxf2vwafa099p0tpdf"&gt;42&lt;/key&gt;&lt;/foreign-keys&gt;&lt;ref-type name="Journal Article"&gt;17&lt;/ref-type&gt;&lt;contributors&gt;&lt;authors&gt;&lt;author&gt;Arrindell, W.A.&lt;/author&gt;&lt;author&gt;Hatzichristou, C.&lt;/author&gt;&lt;author&gt;Wensink, J.&lt;/author&gt;&lt;author&gt;Rosenberg, E.&lt;/author&gt;&lt;author&gt;van Twillert, B.&lt;/author&gt;&lt;author&gt;Stedema, J.&lt;/author&gt;&lt;author&gt;Meijer, D.&lt;/author&gt;&lt;/authors&gt;&lt;/contributors&gt;&lt;titles&gt;&lt;title&gt;Dimensions of national culture as predictors of cross-national differences in subjective well-being&lt;/title&gt;&lt;secondary-title&gt;Personality and Individual Differences&lt;/secondary-title&gt;&lt;/titles&gt;&lt;periodical&gt;&lt;full-title&gt;Personality and Individual Differences&lt;/full-title&gt;&lt;/periodical&gt;&lt;pages&gt;37-53&lt;/pages&gt;&lt;volume&gt;23&lt;/volume&gt;&lt;number&gt;1&lt;/number&gt;&lt;dates&gt;&lt;year&gt;1997&lt;/year&gt;&lt;/dates&gt;&lt;isbn&gt;0191-8869&lt;/isbn&gt;&lt;urls&gt;&lt;/urls&gt;&lt;/record&gt;&lt;/Cite&gt;&lt;/EndNote&gt;</w:instrText>
      </w:r>
      <w:r w:rsidR="0085167A" w:rsidRPr="007D7F01">
        <w:fldChar w:fldCharType="separate"/>
      </w:r>
      <w:r w:rsidR="0085167A" w:rsidRPr="007D7F01">
        <w:rPr>
          <w:noProof/>
        </w:rPr>
        <w:t>(</w:t>
      </w:r>
      <w:hyperlink w:anchor="_ENREF_3" w:tooltip="Arrindell, 1997 #42" w:history="1">
        <w:r w:rsidR="007A46D2" w:rsidRPr="007D7F01">
          <w:rPr>
            <w:noProof/>
          </w:rPr>
          <w:t>Arrindell et al., 1997</w:t>
        </w:r>
      </w:hyperlink>
      <w:r w:rsidR="0085167A" w:rsidRPr="007D7F01">
        <w:rPr>
          <w:noProof/>
        </w:rPr>
        <w:t xml:space="preserve">; </w:t>
      </w:r>
      <w:hyperlink w:anchor="_ENREF_50" w:tooltip="Matsumoto, 1996 #54" w:history="1">
        <w:r w:rsidR="007A46D2" w:rsidRPr="007D7F01">
          <w:rPr>
            <w:noProof/>
          </w:rPr>
          <w:t>Matsumoto &amp; Fletcher, 1996</w:t>
        </w:r>
      </w:hyperlink>
      <w:r w:rsidR="0085167A" w:rsidRPr="007D7F01">
        <w:rPr>
          <w:noProof/>
        </w:rPr>
        <w:t>)</w:t>
      </w:r>
      <w:r w:rsidR="0085167A" w:rsidRPr="007D7F01">
        <w:fldChar w:fldCharType="end"/>
      </w:r>
      <w:r w:rsidR="0085167A" w:rsidRPr="007D7F01">
        <w:t xml:space="preserve">, </w:t>
      </w:r>
      <w:r w:rsidR="0093310B" w:rsidRPr="007D7F01">
        <w:t xml:space="preserve">and </w:t>
      </w:r>
      <w:r w:rsidR="00674DCC" w:rsidRPr="007D7F01">
        <w:t xml:space="preserve">although causality is difficult to establish </w:t>
      </w:r>
      <w:r w:rsidR="00394E47" w:rsidRPr="007D7F01">
        <w:t xml:space="preserve">they </w:t>
      </w:r>
      <w:r w:rsidR="0093310B" w:rsidRPr="007D7F01">
        <w:t>suggest that this cultural value orientation</w:t>
      </w:r>
      <w:r w:rsidRPr="007D7F01">
        <w:t xml:space="preserve"> reflect</w:t>
      </w:r>
      <w:r w:rsidR="0093310B" w:rsidRPr="007D7F01">
        <w:t>s</w:t>
      </w:r>
      <w:r w:rsidRPr="007D7F01">
        <w:t xml:space="preserve"> a generalized tendency towards </w:t>
      </w:r>
      <w:r w:rsidR="0093310B" w:rsidRPr="007D7F01">
        <w:t xml:space="preserve">individual and collective investments in </w:t>
      </w:r>
      <w:r w:rsidRPr="007D7F01">
        <w:t>health</w:t>
      </w:r>
      <w:r w:rsidR="0093310B" w:rsidRPr="007D7F01">
        <w:t xml:space="preserve">. </w:t>
      </w:r>
    </w:p>
    <w:p w:rsidR="000C50ED" w:rsidRPr="007D7F01" w:rsidRDefault="000C50ED" w:rsidP="00DD0F47">
      <w:pPr>
        <w:pStyle w:val="Geenafstand"/>
        <w:spacing w:line="480" w:lineRule="auto"/>
      </w:pPr>
    </w:p>
    <w:p w:rsidR="00ED2681" w:rsidRPr="007D7F01" w:rsidRDefault="0093310B" w:rsidP="00DD0F47">
      <w:pPr>
        <w:pStyle w:val="Geenafstand"/>
        <w:spacing w:line="480" w:lineRule="auto"/>
      </w:pPr>
      <w:r w:rsidRPr="007D7F01">
        <w:t>Th</w:t>
      </w:r>
      <w:r w:rsidR="000C50ED" w:rsidRPr="007D7F01">
        <w:t>e</w:t>
      </w:r>
      <w:r w:rsidRPr="007D7F01">
        <w:t xml:space="preserve"> ‘self-expression’ scale has </w:t>
      </w:r>
      <w:r w:rsidR="00394E47" w:rsidRPr="007D7F01">
        <w:t xml:space="preserve">previously </w:t>
      </w:r>
      <w:r w:rsidR="000C50ED" w:rsidRPr="007D7F01">
        <w:t xml:space="preserve">been associated with positive outcomes in many other spheres of life, which has been interpreted as the result of a general shift in cultural </w:t>
      </w:r>
      <w:r w:rsidR="000C50ED" w:rsidRPr="007D7F01">
        <w:lastRenderedPageBreak/>
        <w:t xml:space="preserve">orientations in response to </w:t>
      </w:r>
      <w:r w:rsidR="00DC106F" w:rsidRPr="007D7F01">
        <w:t xml:space="preserve">improvements in </w:t>
      </w:r>
      <w:r w:rsidR="000C50ED" w:rsidRPr="007D7F01">
        <w:t xml:space="preserve">socioeconomic </w:t>
      </w:r>
      <w:r w:rsidR="00DC106F" w:rsidRPr="007D7F01">
        <w:t xml:space="preserve">conditions. In modern high-income societies an emphasis on economic security and economic growth is giving way to an increased emphasis on quality of life </w:t>
      </w:r>
      <w:r w:rsidR="00DC106F" w:rsidRPr="007D7F01">
        <w:fldChar w:fldCharType="begin"/>
      </w:r>
      <w:r w:rsidR="003868B1" w:rsidRPr="007D7F01">
        <w:instrText xml:space="preserve"> ADDIN EN.CITE &lt;EndNote&gt;&lt;Cite&gt;&lt;Author&gt;Inglehart&lt;/Author&gt;&lt;Year&gt;1997&lt;/Year&gt;&lt;RecNum&gt;14&lt;/RecNum&gt;&lt;DisplayText&gt;(Inglehart, 1997)&lt;/DisplayText&gt;&lt;record&gt;&lt;rec-number&gt;14&lt;/rec-number&gt;&lt;foreign-keys&gt;&lt;key app="EN" db-id="xzd0pearxetze3esvzlxf2vwafa099p0tpdf"&gt;14&lt;/key&gt;&lt;/foreign-keys&gt;&lt;ref-type name="Book"&gt;6&lt;/ref-type&gt;&lt;contributors&gt;&lt;authors&gt;&lt;author&gt;Inglehart, R.&lt;/author&gt;&lt;/authors&gt;&lt;/contributors&gt;&lt;titles&gt;&lt;title&gt;Modernization and postmodernization: cultural, economic, and political change in 43 societies &lt;/title&gt;&lt;/titles&gt;&lt;dates&gt;&lt;year&gt;1997&lt;/year&gt;&lt;/dates&gt;&lt;pub-location&gt;Princeton&lt;/pub-location&gt;&lt;publisher&gt;Princeton University Press&lt;/publisher&gt;&lt;urls&gt;&lt;/urls&gt;&lt;/record&gt;&lt;/Cite&gt;&lt;/EndNote&gt;</w:instrText>
      </w:r>
      <w:r w:rsidR="00DC106F" w:rsidRPr="007D7F01">
        <w:fldChar w:fldCharType="separate"/>
      </w:r>
      <w:r w:rsidR="003868B1" w:rsidRPr="007D7F01">
        <w:rPr>
          <w:noProof/>
        </w:rPr>
        <w:t>(</w:t>
      </w:r>
      <w:hyperlink w:anchor="_ENREF_28" w:tooltip="Inglehart, 1997 #14" w:history="1">
        <w:r w:rsidR="007A46D2" w:rsidRPr="007D7F01">
          <w:rPr>
            <w:noProof/>
          </w:rPr>
          <w:t>Inglehart, 1997</w:t>
        </w:r>
      </w:hyperlink>
      <w:r w:rsidR="003868B1" w:rsidRPr="007D7F01">
        <w:rPr>
          <w:noProof/>
        </w:rPr>
        <w:t>)</w:t>
      </w:r>
      <w:r w:rsidR="00DC106F" w:rsidRPr="007D7F01">
        <w:fldChar w:fldCharType="end"/>
      </w:r>
      <w:r w:rsidR="00DC106F" w:rsidRPr="007D7F01">
        <w:t xml:space="preserve">. </w:t>
      </w:r>
      <w:r w:rsidR="00394E47" w:rsidRPr="007D7F01">
        <w:t xml:space="preserve">This may have a direct effect on individual health behaviour, or may foster collective interventions to improve health. </w:t>
      </w:r>
      <w:r w:rsidR="00DC106F" w:rsidRPr="007D7F01">
        <w:t>‘Self-expression’ is</w:t>
      </w:r>
      <w:r w:rsidR="00EA38B1" w:rsidRPr="007D7F01">
        <w:t xml:space="preserve"> associated with </w:t>
      </w:r>
      <w:r w:rsidR="00394E47" w:rsidRPr="007D7F01">
        <w:t xml:space="preserve">greater </w:t>
      </w:r>
      <w:r w:rsidR="00EA38B1" w:rsidRPr="007D7F01">
        <w:t xml:space="preserve">gender equality </w:t>
      </w:r>
      <w:r w:rsidR="00EA38B1" w:rsidRPr="007D7F01">
        <w:fldChar w:fldCharType="begin"/>
      </w:r>
      <w:r w:rsidR="003868B1" w:rsidRPr="007D7F01">
        <w:instrText xml:space="preserve"> ADDIN EN.CITE &lt;EndNote&gt;&lt;Cite&gt;&lt;Author&gt;Inglehart&lt;/Author&gt;&lt;Year&gt;2002&lt;/Year&gt;&lt;RecNum&gt;17&lt;/RecNum&gt;&lt;DisplayText&gt;(Inglehart, Norris, &amp;amp; Welzel, 2002)&lt;/DisplayText&gt;&lt;record&gt;&lt;rec-number&gt;17&lt;/rec-number&gt;&lt;foreign-keys&gt;&lt;key app="EN" db-id="xzd0pearxetze3esvzlxf2vwafa099p0tpdf"&gt;17&lt;/key&gt;&lt;/foreign-keys&gt;&lt;ref-type name="Journal Article"&gt;17&lt;/ref-type&gt;&lt;contributors&gt;&lt;authors&gt;&lt;author&gt;Inglehart, R.&lt;/author&gt;&lt;author&gt;Norris, P.&lt;/author&gt;&lt;author&gt;Welzel, C.&lt;/author&gt;&lt;/authors&gt;&lt;/contributors&gt;&lt;titles&gt;&lt;title&gt;Gender equality and democracy&lt;/title&gt;&lt;secondary-title&gt;Comparative Sociology&lt;/secondary-title&gt;&lt;/titles&gt;&lt;periodical&gt;&lt;full-title&gt;Comparative Sociology&lt;/full-title&gt;&lt;/periodical&gt;&lt;pages&gt;321-345&lt;/pages&gt;&lt;volume&gt;1&lt;/volume&gt;&lt;number&gt;3-4&lt;/number&gt;&lt;dates&gt;&lt;year&gt;2002&lt;/year&gt;&lt;/dates&gt;&lt;isbn&gt;1569-1322&lt;/isbn&gt;&lt;urls&gt;&lt;/urls&gt;&lt;/record&gt;&lt;/Cite&gt;&lt;/EndNote&gt;</w:instrText>
      </w:r>
      <w:r w:rsidR="00EA38B1" w:rsidRPr="007D7F01">
        <w:fldChar w:fldCharType="separate"/>
      </w:r>
      <w:r w:rsidR="003868B1" w:rsidRPr="007D7F01">
        <w:rPr>
          <w:noProof/>
        </w:rPr>
        <w:t>(</w:t>
      </w:r>
      <w:hyperlink w:anchor="_ENREF_30" w:tooltip="Inglehart, 2002 #17" w:history="1">
        <w:r w:rsidR="007A46D2" w:rsidRPr="007D7F01">
          <w:rPr>
            <w:noProof/>
          </w:rPr>
          <w:t>Inglehart, Norris, &amp; Welzel, 2002</w:t>
        </w:r>
      </w:hyperlink>
      <w:r w:rsidR="003868B1" w:rsidRPr="007D7F01">
        <w:rPr>
          <w:noProof/>
        </w:rPr>
        <w:t>)</w:t>
      </w:r>
      <w:r w:rsidR="00EA38B1" w:rsidRPr="007D7F01">
        <w:fldChar w:fldCharType="end"/>
      </w:r>
      <w:r w:rsidR="00394E47" w:rsidRPr="007D7F01">
        <w:t>,</w:t>
      </w:r>
      <w:r w:rsidR="00EA38B1" w:rsidRPr="007D7F01">
        <w:t xml:space="preserve"> which may explain </w:t>
      </w:r>
      <w:r w:rsidR="00394E47" w:rsidRPr="007D7F01">
        <w:t xml:space="preserve">some of </w:t>
      </w:r>
      <w:r w:rsidR="00DC106F" w:rsidRPr="007D7F01">
        <w:t xml:space="preserve">our findings </w:t>
      </w:r>
      <w:r w:rsidR="00EA38B1" w:rsidRPr="007D7F01">
        <w:t xml:space="preserve">on fertility-related behaviour </w:t>
      </w:r>
      <w:r w:rsidR="00DC106F" w:rsidRPr="007D7F01">
        <w:t>(table 2</w:t>
      </w:r>
      <w:r w:rsidR="006D62FF" w:rsidRPr="007D7F01">
        <w:t>a</w:t>
      </w:r>
      <w:r w:rsidR="00DC106F" w:rsidRPr="007D7F01">
        <w:t xml:space="preserve">). </w:t>
      </w:r>
      <w:r w:rsidR="00394E47" w:rsidRPr="007D7F01">
        <w:t>But i</w:t>
      </w:r>
      <w:r w:rsidR="00DE08FE" w:rsidRPr="007D7F01">
        <w:t xml:space="preserve">t is </w:t>
      </w:r>
      <w:r w:rsidR="00394E47" w:rsidRPr="007D7F01">
        <w:t xml:space="preserve">also </w:t>
      </w:r>
      <w:r w:rsidR="00DE08FE" w:rsidRPr="007D7F01">
        <w:t xml:space="preserve">associated with public support for environmental protection </w:t>
      </w:r>
      <w:r w:rsidR="00DE08FE" w:rsidRPr="007D7F01">
        <w:fldChar w:fldCharType="begin"/>
      </w:r>
      <w:r w:rsidR="003868B1" w:rsidRPr="007D7F01">
        <w:instrText xml:space="preserve"> ADDIN EN.CITE &lt;EndNote&gt;&lt;Cite&gt;&lt;Author&gt;Inglehart&lt;/Author&gt;&lt;Year&gt;1995&lt;/Year&gt;&lt;RecNum&gt;18&lt;/RecNum&gt;&lt;DisplayText&gt;(Inglehart, 1995)&lt;/DisplayText&gt;&lt;record&gt;&lt;rec-number&gt;18&lt;/rec-number&gt;&lt;foreign-keys&gt;&lt;key app="EN" db-id="xzd0pearxetze3esvzlxf2vwafa099p0tpdf"&gt;18&lt;/key&gt;&lt;/foreign-keys&gt;&lt;ref-type name="Journal Article"&gt;17&lt;/ref-type&gt;&lt;contributors&gt;&lt;authors&gt;&lt;author&gt;Inglehart, R.&lt;/author&gt;&lt;/authors&gt;&lt;/contributors&gt;&lt;titles&gt;&lt;title&gt;Public support for environmental protection: Objective problems and subjective values in 43 societies&lt;/title&gt;&lt;secondary-title&gt;PS: Political science and politics&lt;/secondary-title&gt;&lt;/titles&gt;&lt;periodical&gt;&lt;full-title&gt;PS: Political science and politics&lt;/full-title&gt;&lt;/periodical&gt;&lt;pages&gt;57-72&lt;/pages&gt;&lt;volume&gt;28&lt;/volume&gt;&lt;number&gt;1&lt;/number&gt;&lt;dates&gt;&lt;year&gt;1995&lt;/year&gt;&lt;/dates&gt;&lt;isbn&gt;1049-0965&lt;/isbn&gt;&lt;urls&gt;&lt;/urls&gt;&lt;/record&gt;&lt;/Cite&gt;&lt;/EndNote&gt;</w:instrText>
      </w:r>
      <w:r w:rsidR="00DE08FE" w:rsidRPr="007D7F01">
        <w:fldChar w:fldCharType="separate"/>
      </w:r>
      <w:r w:rsidR="003868B1" w:rsidRPr="007D7F01">
        <w:rPr>
          <w:noProof/>
        </w:rPr>
        <w:t>(</w:t>
      </w:r>
      <w:hyperlink w:anchor="_ENREF_27" w:tooltip="Inglehart, 1995 #18" w:history="1">
        <w:r w:rsidR="007A46D2" w:rsidRPr="007D7F01">
          <w:rPr>
            <w:noProof/>
          </w:rPr>
          <w:t>Inglehart, 1995</w:t>
        </w:r>
      </w:hyperlink>
      <w:r w:rsidR="003868B1" w:rsidRPr="007D7F01">
        <w:rPr>
          <w:noProof/>
        </w:rPr>
        <w:t>)</w:t>
      </w:r>
      <w:r w:rsidR="00DE08FE" w:rsidRPr="007D7F01">
        <w:fldChar w:fldCharType="end"/>
      </w:r>
      <w:r w:rsidR="00394E47" w:rsidRPr="007D7F01">
        <w:t>,</w:t>
      </w:r>
      <w:r w:rsidR="00DE08FE" w:rsidRPr="007D7F01">
        <w:t xml:space="preserve"> which may explain our findings </w:t>
      </w:r>
      <w:r w:rsidR="00DC106F" w:rsidRPr="007D7F01">
        <w:t xml:space="preserve">on air pollution. </w:t>
      </w:r>
      <w:r w:rsidR="00205C3E" w:rsidRPr="007D7F01">
        <w:t xml:space="preserve">An effect on public policies is </w:t>
      </w:r>
      <w:r w:rsidR="004E5B69" w:rsidRPr="007D7F01">
        <w:t xml:space="preserve">further </w:t>
      </w:r>
      <w:r w:rsidR="00205C3E" w:rsidRPr="007D7F01">
        <w:t xml:space="preserve">suggested by its association with </w:t>
      </w:r>
      <w:r w:rsidR="00F01E81" w:rsidRPr="007D7F01">
        <w:t>democra</w:t>
      </w:r>
      <w:r w:rsidR="00205C3E" w:rsidRPr="007D7F01">
        <w:t>cy</w:t>
      </w:r>
      <w:r w:rsidR="00F01E81" w:rsidRPr="007D7F01">
        <w:t xml:space="preserve"> </w:t>
      </w:r>
      <w:r w:rsidR="00F01E81" w:rsidRPr="007D7F01">
        <w:fldChar w:fldCharType="begin"/>
      </w:r>
      <w:r w:rsidR="003868B1" w:rsidRPr="007D7F01">
        <w:instrText xml:space="preserve"> ADDIN EN.CITE &lt;EndNote&gt;&lt;Cite&gt;&lt;Author&gt;Inglehart&lt;/Author&gt;&lt;Year&gt;2009&lt;/Year&gt;&lt;RecNum&gt;3&lt;/RecNum&gt;&lt;DisplayText&gt;(Inglehart &amp;amp; Welzel, 2009)&lt;/DisplayText&gt;&lt;record&gt;&lt;rec-number&gt;3&lt;/rec-number&gt;&lt;foreign-keys&gt;&lt;key app="EN" db-id="xzd0pearxetze3esvzlxf2vwafa099p0tpdf"&gt;3&lt;/key&gt;&lt;/foreign-keys&gt;&lt;ref-type name="Journal Article"&gt;17&lt;/ref-type&gt;&lt;contributors&gt;&lt;authors&gt;&lt;author&gt;Inglehart, R.&lt;/author&gt;&lt;author&gt;Welzel, C.&lt;/author&gt;&lt;/authors&gt;&lt;/contributors&gt;&lt;titles&gt;&lt;title&gt;How development leads to democracy. What we know about modenrization&lt;/title&gt;&lt;secondary-title&gt;Foreign Affairs&lt;/secondary-title&gt;&lt;/titles&gt;&lt;periodical&gt;&lt;full-title&gt;Foreign Affairs&lt;/full-title&gt;&lt;/periodical&gt;&lt;pages&gt;33-38&lt;/pages&gt;&lt;volume&gt;88&lt;/volume&gt;&lt;number&gt;2&lt;/number&gt;&lt;dates&gt;&lt;year&gt;2009&lt;/year&gt;&lt;/dates&gt;&lt;urls&gt;&lt;/urls&gt;&lt;/record&gt;&lt;/Cite&gt;&lt;/EndNote&gt;</w:instrText>
      </w:r>
      <w:r w:rsidR="00F01E81" w:rsidRPr="007D7F01">
        <w:fldChar w:fldCharType="separate"/>
      </w:r>
      <w:r w:rsidR="003868B1" w:rsidRPr="007D7F01">
        <w:rPr>
          <w:noProof/>
        </w:rPr>
        <w:t>(</w:t>
      </w:r>
      <w:hyperlink w:anchor="_ENREF_33" w:tooltip="Inglehart, 2009 #3" w:history="1">
        <w:r w:rsidR="007A46D2" w:rsidRPr="007D7F01">
          <w:rPr>
            <w:noProof/>
          </w:rPr>
          <w:t>Inglehart &amp; Welzel, 2009</w:t>
        </w:r>
      </w:hyperlink>
      <w:r w:rsidR="003868B1" w:rsidRPr="007D7F01">
        <w:rPr>
          <w:noProof/>
        </w:rPr>
        <w:t>)</w:t>
      </w:r>
      <w:r w:rsidR="00F01E81" w:rsidRPr="007D7F01">
        <w:fldChar w:fldCharType="end"/>
      </w:r>
      <w:r w:rsidR="00DC106F" w:rsidRPr="007D7F01">
        <w:t>,</w:t>
      </w:r>
      <w:r w:rsidR="00F01E81" w:rsidRPr="007D7F01">
        <w:t xml:space="preserve"> and </w:t>
      </w:r>
      <w:r w:rsidR="00205C3E" w:rsidRPr="007D7F01">
        <w:t xml:space="preserve">by the fact that democracy tends to go together with </w:t>
      </w:r>
      <w:r w:rsidR="00F01E81" w:rsidRPr="007D7F01">
        <w:t>health polic</w:t>
      </w:r>
      <w:r w:rsidR="00DC106F" w:rsidRPr="007D7F01">
        <w:t xml:space="preserve">ies that are in the interest of the majority of the population </w:t>
      </w:r>
      <w:r w:rsidR="00F01E81" w:rsidRPr="007D7F01">
        <w:fldChar w:fldCharType="begin"/>
      </w:r>
      <w:r w:rsidR="007A46D2">
        <w:instrText xml:space="preserve"> ADDIN EN.CITE &lt;EndNote&gt;&lt;Cite&gt;&lt;Author&gt;Mackenbach&lt;/Author&gt;&lt;Year&gt;2013&lt;/Year&gt;&lt;RecNum&gt;4&lt;/RecNum&gt;&lt;DisplayText&gt;(Mackenbach, 2013b; Mackenbach &amp;amp; McKee, 2013b)&lt;/DisplayText&gt;&lt;record&gt;&lt;rec-number&gt;4&lt;/rec-number&gt;&lt;foreign-keys&gt;&lt;key app="EN" db-id="xzd0pearxetze3esvzlxf2vwafa099p0tpdf"&gt;4&lt;/key&gt;&lt;/foreign-keys&gt;&lt;ref-type name="Journal Article"&gt;17&lt;/ref-type&gt;&lt;contributors&gt;&lt;authors&gt;&lt;author&gt;Mackenbach, J.P.&lt;/author&gt;&lt;/authors&gt;&lt;/contributors&gt;&lt;titles&gt;&lt;title&gt;Political conditions and life expectancy in Europe, 1900-2008&lt;/title&gt;&lt;secondary-title&gt;Social Science and Medicine&lt;/secondary-title&gt;&lt;/titles&gt;&lt;periodical&gt;&lt;full-title&gt;Social Science and Medicine&lt;/full-title&gt;&lt;/periodical&gt;&lt;pages&gt;134-46&lt;/pages&gt;&lt;volume&gt;82&lt;/volume&gt;&lt;number&gt;April&lt;/number&gt;&lt;dates&gt;&lt;year&gt;2013&lt;/year&gt;&lt;/dates&gt;&lt;urls&gt;&lt;/urls&gt;&lt;electronic-resource-num&gt;http://dx.doi.org/10.1016/j.socscimed.2012.12.022&lt;/electronic-resource-num&gt;&lt;/record&gt;&lt;/Cite&gt;&lt;Cite&gt;&lt;Author&gt;Mackenbach&lt;/Author&gt;&lt;Year&gt;2013&lt;/Year&gt;&lt;RecNum&gt;5&lt;/RecNum&gt;&lt;record&gt;&lt;rec-number&gt;5&lt;/rec-number&gt;&lt;foreign-keys&gt;&lt;key app="EN" db-id="t222zpet70zfaoexwt45zptcfz0strv5spsa"&gt;5&lt;/key&gt;&lt;/foreign-keys&gt;&lt;ref-type name="Edited Book"&gt;28&lt;/ref-type&gt;&lt;contributors&gt;&lt;authors&gt;&lt;author&gt;Mackenbach, J.P.&lt;/author&gt;&lt;author&gt;McKee, M.&lt;/author&gt;&lt;/authors&gt;&lt;/contributors&gt;&lt;titles&gt;&lt;title&gt;Successes and failures of health policy in Europe: four decades of diverging trends and converging challenges&lt;/title&gt;&lt;/titles&gt;&lt;dates&gt;&lt;year&gt;2013&lt;/year&gt;&lt;/dates&gt;&lt;pub-location&gt;Buckingham&lt;/pub-location&gt;&lt;publisher&gt;Open University Press&lt;/publisher&gt;&lt;urls&gt;&lt;/urls&gt;&lt;/record&gt;&lt;/Cite&gt;&lt;/EndNote&gt;</w:instrText>
      </w:r>
      <w:r w:rsidR="00F01E81" w:rsidRPr="007D7F01">
        <w:fldChar w:fldCharType="separate"/>
      </w:r>
      <w:r w:rsidR="007A46D2">
        <w:rPr>
          <w:noProof/>
        </w:rPr>
        <w:t>(</w:t>
      </w:r>
      <w:hyperlink w:anchor="_ENREF_42" w:tooltip="Mackenbach, 2013 #4" w:history="1">
        <w:r w:rsidR="007A46D2">
          <w:rPr>
            <w:noProof/>
          </w:rPr>
          <w:t>Mackenbach, 2013b</w:t>
        </w:r>
      </w:hyperlink>
      <w:r w:rsidR="007A46D2">
        <w:rPr>
          <w:noProof/>
        </w:rPr>
        <w:t xml:space="preserve">; </w:t>
      </w:r>
      <w:hyperlink w:anchor="_ENREF_47" w:tooltip="Mackenbach, 2013 #5" w:history="1">
        <w:r w:rsidR="007A46D2">
          <w:rPr>
            <w:noProof/>
          </w:rPr>
          <w:t>Mackenbach &amp; McKee, 2013b</w:t>
        </w:r>
      </w:hyperlink>
      <w:r w:rsidR="007A46D2">
        <w:rPr>
          <w:noProof/>
        </w:rPr>
        <w:t>)</w:t>
      </w:r>
      <w:r w:rsidR="00F01E81" w:rsidRPr="007D7F01">
        <w:fldChar w:fldCharType="end"/>
      </w:r>
      <w:r w:rsidR="00DC106F" w:rsidRPr="007D7F01">
        <w:t xml:space="preserve">. </w:t>
      </w:r>
    </w:p>
    <w:p w:rsidR="00DC106F" w:rsidRPr="007D7F01" w:rsidRDefault="00DC106F" w:rsidP="00DD0F47">
      <w:pPr>
        <w:pStyle w:val="Geenafstand"/>
        <w:spacing w:line="480" w:lineRule="auto"/>
      </w:pPr>
    </w:p>
    <w:p w:rsidR="004F3B31" w:rsidRPr="007D7F01" w:rsidRDefault="0080668C" w:rsidP="00DD0F47">
      <w:pPr>
        <w:pStyle w:val="Geenafstand"/>
        <w:spacing w:line="480" w:lineRule="auto"/>
      </w:pPr>
      <w:r w:rsidRPr="007D7F01">
        <w:t xml:space="preserve">Associations with other cultural value scales are also in broad agreement with our expectations. </w:t>
      </w:r>
      <w:r w:rsidR="00224B76" w:rsidRPr="007D7F01">
        <w:t>For example, o</w:t>
      </w:r>
      <w:r w:rsidRPr="007D7F01">
        <w:t xml:space="preserve">ur study confirms previously reported associations between </w:t>
      </w:r>
      <w:r w:rsidR="004F3B31" w:rsidRPr="007D7F01">
        <w:t xml:space="preserve">‘power distance’ and ‘uncertainty avoidance’ and antibiotics use </w:t>
      </w:r>
      <w:r w:rsidRPr="007D7F01">
        <w:t xml:space="preserve"> </w:t>
      </w:r>
      <w:r w:rsidR="004F3B31" w:rsidRPr="007D7F01">
        <w:t>(table 2</w:t>
      </w:r>
      <w:r w:rsidR="006D62FF" w:rsidRPr="007D7F01">
        <w:t>a</w:t>
      </w:r>
      <w:r w:rsidR="004F3B31" w:rsidRPr="007D7F01">
        <w:t xml:space="preserve">), which </w:t>
      </w:r>
      <w:r w:rsidR="00C64287" w:rsidRPr="007D7F01">
        <w:t xml:space="preserve">can perhaps </w:t>
      </w:r>
      <w:r w:rsidR="004F3B31" w:rsidRPr="007D7F01">
        <w:t xml:space="preserve">be ascribed to the </w:t>
      </w:r>
      <w:r w:rsidR="000722DC" w:rsidRPr="007D7F01">
        <w:t xml:space="preserve">more open communication between </w:t>
      </w:r>
      <w:r w:rsidR="00DA6015" w:rsidRPr="007D7F01">
        <w:t xml:space="preserve">patients </w:t>
      </w:r>
      <w:r w:rsidR="000722DC" w:rsidRPr="007D7F01">
        <w:t xml:space="preserve">and doctors </w:t>
      </w:r>
      <w:r w:rsidR="00DA6015" w:rsidRPr="007D7F01">
        <w:t xml:space="preserve">in countries with lower </w:t>
      </w:r>
      <w:r w:rsidR="000722DC" w:rsidRPr="007D7F01">
        <w:t>‘</w:t>
      </w:r>
      <w:r w:rsidR="00DA6015" w:rsidRPr="007D7F01">
        <w:t>power distance</w:t>
      </w:r>
      <w:r w:rsidR="000722DC" w:rsidRPr="007D7F01">
        <w:t>’</w:t>
      </w:r>
      <w:r w:rsidR="00DA6015" w:rsidRPr="007D7F01">
        <w:t xml:space="preserve"> </w:t>
      </w:r>
      <w:r w:rsidR="000722DC" w:rsidRPr="007D7F01">
        <w:fldChar w:fldCharType="begin"/>
      </w:r>
      <w:r w:rsidR="003F3856" w:rsidRPr="007D7F01">
        <w:instrText xml:space="preserve"> ADDIN EN.CITE &lt;EndNote&gt;&lt;Cite&gt;&lt;Author&gt;Meeuwesen&lt;/Author&gt;&lt;Year&gt;2009&lt;/Year&gt;&lt;RecNum&gt;38&lt;/RecNum&gt;&lt;DisplayText&gt;(Deschepper et al., 2008; Meeuwesen, van den Brink-Muinen, &amp;amp; Hofstede, 2009)&lt;/DisplayText&gt;&lt;record&gt;&lt;rec-number&gt;38&lt;/rec-number&gt;&lt;foreign-keys&gt;&lt;key app="EN" db-id="xzd0pearxetze3esvzlxf2vwafa099p0tpdf"&gt;38&lt;/key&gt;&lt;/foreign-keys&gt;&lt;ref-type name="Journal Article"&gt;17&lt;/ref-type&gt;&lt;contributors&gt;&lt;authors&gt;&lt;author&gt;Meeuwesen, L.&lt;/author&gt;&lt;author&gt;van den Brink-Muinen, A.&lt;/author&gt;&lt;author&gt;Hofstede, G.&lt;/author&gt;&lt;/authors&gt;&lt;/contributors&gt;&lt;titles&gt;&lt;title&gt;Can dimensions of national culture predict cross-national differences in medical communication?&lt;/title&gt;&lt;secondary-title&gt;Patient Education and Counseling&lt;/secondary-title&gt;&lt;/titles&gt;&lt;periodical&gt;&lt;full-title&gt;Patient education and counseling&lt;/full-title&gt;&lt;/periodical&gt;&lt;pages&gt;58-66&lt;/pages&gt;&lt;volume&gt;75&lt;/volume&gt;&lt;number&gt;1&lt;/number&gt;&lt;dates&gt;&lt;year&gt;2009&lt;/year&gt;&lt;/dates&gt;&lt;isbn&gt;0738-3991&lt;/isbn&gt;&lt;urls&gt;&lt;/urls&gt;&lt;/record&gt;&lt;/Cite&gt;&lt;Cite&gt;&lt;Author&gt;Deschepper&lt;/Author&gt;&lt;Year&gt;2008&lt;/Year&gt;&lt;RecNum&gt;91&lt;/RecNum&gt;&lt;record&gt;&lt;rec-number&gt;91&lt;/rec-number&gt;&lt;foreign-keys&gt;&lt;key app="EN" db-id="xzd0pearxetze3esvzlxf2vwafa099p0tpdf"&gt;91&lt;/key&gt;&lt;/foreign-keys&gt;&lt;ref-type name="Journal Article"&gt;17&lt;/ref-type&gt;&lt;contributors&gt;&lt;authors&gt;&lt;author&gt;Deschepper, R.&lt;/author&gt;&lt;author&gt;Grigoryan, L.&lt;/author&gt;&lt;author&gt;Lundborg, C. S.&lt;/author&gt;&lt;author&gt;Hofstede, G.&lt;/author&gt;&lt;author&gt;Cohen, J.&lt;/author&gt;&lt;author&gt;Kelen, G. V.&lt;/author&gt;&lt;author&gt;Deliens, L.&lt;/author&gt;&lt;author&gt;Haaijer-Ruskamp, F. M.&lt;/author&gt;&lt;/authors&gt;&lt;/contributors&gt;&lt;titles&gt;&lt;title&gt;Are cultural dimensions relevant for explaining cross-national differences in antibiotic use in Europe?&lt;/title&gt;&lt;secondary-title&gt;BMC Health Serv Res&lt;/secondary-title&gt;&lt;/titles&gt;&lt;periodical&gt;&lt;full-title&gt;BMC Health Serv Res&lt;/full-title&gt;&lt;abbr-1&gt;BMC health services research&lt;/abbr-1&gt;&lt;/periodical&gt;&lt;pages&gt;123&lt;/pages&gt;&lt;volume&gt;8&lt;/volume&gt;&lt;dates&gt;&lt;year&gt;2008&lt;/year&gt;&lt;/dates&gt;&lt;accession-num&gt;18538009&lt;/accession-num&gt;&lt;urls&gt;&lt;related-urls&gt;&lt;url&gt;http://www.ncbi.nlm.nih.gov/pubmed/18538009&lt;/url&gt;&lt;/related-urls&gt;&lt;/urls&gt;&lt;custom2&gt;2430199&lt;/custom2&gt;&lt;language&gt;eng&lt;/language&gt;&lt;/record&gt;&lt;/Cite&gt;&lt;/EndNote&gt;</w:instrText>
      </w:r>
      <w:r w:rsidR="000722DC" w:rsidRPr="007D7F01">
        <w:fldChar w:fldCharType="separate"/>
      </w:r>
      <w:r w:rsidR="003F3856" w:rsidRPr="007D7F01">
        <w:rPr>
          <w:noProof/>
        </w:rPr>
        <w:t>(</w:t>
      </w:r>
      <w:hyperlink w:anchor="_ENREF_11" w:tooltip="Deschepper, 2008 #91" w:history="1">
        <w:r w:rsidR="007A46D2" w:rsidRPr="007D7F01">
          <w:rPr>
            <w:noProof/>
          </w:rPr>
          <w:t>Deschepper et al., 2008</w:t>
        </w:r>
      </w:hyperlink>
      <w:r w:rsidR="003F3856" w:rsidRPr="007D7F01">
        <w:rPr>
          <w:noProof/>
        </w:rPr>
        <w:t xml:space="preserve">; </w:t>
      </w:r>
      <w:hyperlink w:anchor="_ENREF_53" w:tooltip="Meeuwesen, 2009 #38" w:history="1">
        <w:r w:rsidR="007A46D2" w:rsidRPr="007D7F01">
          <w:rPr>
            <w:noProof/>
          </w:rPr>
          <w:t>Meeuwesen, van den Brink-Muinen, &amp; Hofstede, 2009</w:t>
        </w:r>
      </w:hyperlink>
      <w:r w:rsidR="003F3856" w:rsidRPr="007D7F01">
        <w:rPr>
          <w:noProof/>
        </w:rPr>
        <w:t>)</w:t>
      </w:r>
      <w:r w:rsidR="000722DC" w:rsidRPr="007D7F01">
        <w:fldChar w:fldCharType="end"/>
      </w:r>
      <w:r w:rsidR="000722DC" w:rsidRPr="007D7F01">
        <w:t xml:space="preserve">, </w:t>
      </w:r>
      <w:r w:rsidR="004F3B31" w:rsidRPr="007D7F01">
        <w:t xml:space="preserve">and the </w:t>
      </w:r>
      <w:r w:rsidR="00DA6015" w:rsidRPr="007D7F01">
        <w:t xml:space="preserve">greater </w:t>
      </w:r>
      <w:r w:rsidR="004F3B31" w:rsidRPr="007D7F01">
        <w:t xml:space="preserve">acceptance of a ‘watchful waiting’ approach </w:t>
      </w:r>
      <w:r w:rsidR="00DA6015" w:rsidRPr="007D7F01">
        <w:t>in countries with less ‘uncertainty avoidance’</w:t>
      </w:r>
      <w:r w:rsidR="000722DC" w:rsidRPr="007D7F01">
        <w:t xml:space="preserve"> </w:t>
      </w:r>
      <w:r w:rsidR="004F3B31" w:rsidRPr="007D7F01">
        <w:fldChar w:fldCharType="begin"/>
      </w:r>
      <w:r w:rsidR="003F3856" w:rsidRPr="007D7F01">
        <w:instrText xml:space="preserve"> ADDIN EN.CITE &lt;EndNote&gt;&lt;Cite&gt;&lt;Author&gt;Deschepper&lt;/Author&gt;&lt;Year&gt;2008&lt;/Year&gt;&lt;RecNum&gt;91&lt;/RecNum&gt;&lt;DisplayText&gt;(Deschepper et al., 2008)&lt;/DisplayText&gt;&lt;record&gt;&lt;rec-number&gt;91&lt;/rec-number&gt;&lt;foreign-keys&gt;&lt;key app="EN" db-id="xzd0pearxetze3esvzlxf2vwafa099p0tpdf"&gt;91&lt;/key&gt;&lt;/foreign-keys&gt;&lt;ref-type name="Journal Article"&gt;17&lt;/ref-type&gt;&lt;contributors&gt;&lt;authors&gt;&lt;author&gt;Deschepper, R.&lt;/author&gt;&lt;author&gt;Grigoryan, L.&lt;/author&gt;&lt;author&gt;Lundborg, C. S.&lt;/author&gt;&lt;author&gt;Hofstede, G.&lt;/author&gt;&lt;author&gt;Cohen, J.&lt;/author&gt;&lt;author&gt;Kelen, G. V.&lt;/author&gt;&lt;author&gt;Deliens, L.&lt;/author&gt;&lt;author&gt;Haaijer-Ruskamp, F. M.&lt;/author&gt;&lt;/authors&gt;&lt;/contributors&gt;&lt;titles&gt;&lt;title&gt;Are cultural dimensions relevant for explaining cross-national differences in antibiotic use in Europe?&lt;/title&gt;&lt;secondary-title&gt;BMC Health Serv Res&lt;/secondary-title&gt;&lt;/titles&gt;&lt;periodical&gt;&lt;full-title&gt;BMC Health Serv Res&lt;/full-title&gt;&lt;abbr-1&gt;BMC health services research&lt;/abbr-1&gt;&lt;/periodical&gt;&lt;pages&gt;123&lt;/pages&gt;&lt;volume&gt;8&lt;/volume&gt;&lt;dates&gt;&lt;year&gt;2008&lt;/year&gt;&lt;/dates&gt;&lt;accession-num&gt;18538009&lt;/accession-num&gt;&lt;urls&gt;&lt;related-urls&gt;&lt;url&gt;http://www.ncbi.nlm.nih.gov/pubmed/18538009&lt;/url&gt;&lt;/related-urls&gt;&lt;/urls&gt;&lt;custom2&gt;2430199&lt;/custom2&gt;&lt;language&gt;eng&lt;/language&gt;&lt;/record&gt;&lt;/Cite&gt;&lt;/EndNote&gt;</w:instrText>
      </w:r>
      <w:r w:rsidR="004F3B31" w:rsidRPr="007D7F01">
        <w:fldChar w:fldCharType="separate"/>
      </w:r>
      <w:r w:rsidR="003E014B" w:rsidRPr="007D7F01">
        <w:rPr>
          <w:noProof/>
        </w:rPr>
        <w:t>(</w:t>
      </w:r>
      <w:hyperlink w:anchor="_ENREF_11" w:tooltip="Deschepper, 2008 #91" w:history="1">
        <w:r w:rsidR="007A46D2" w:rsidRPr="007D7F01">
          <w:rPr>
            <w:noProof/>
          </w:rPr>
          <w:t>Deschepper et al., 2008</w:t>
        </w:r>
      </w:hyperlink>
      <w:r w:rsidR="003E014B" w:rsidRPr="007D7F01">
        <w:rPr>
          <w:noProof/>
        </w:rPr>
        <w:t>)</w:t>
      </w:r>
      <w:r w:rsidR="004F3B31" w:rsidRPr="007D7F01">
        <w:fldChar w:fldCharType="end"/>
      </w:r>
      <w:r w:rsidR="004F3B31" w:rsidRPr="007D7F01">
        <w:t xml:space="preserve">. </w:t>
      </w:r>
    </w:p>
    <w:p w:rsidR="00DA6015" w:rsidRPr="007D7F01" w:rsidRDefault="00DA6015" w:rsidP="00DD0F47">
      <w:pPr>
        <w:pStyle w:val="Geenafstand"/>
        <w:spacing w:line="480" w:lineRule="auto"/>
      </w:pPr>
    </w:p>
    <w:p w:rsidR="0080668C" w:rsidRPr="007D7F01" w:rsidRDefault="00D24353" w:rsidP="00DD0F47">
      <w:pPr>
        <w:pStyle w:val="Geenafstand"/>
        <w:spacing w:line="480" w:lineRule="auto"/>
      </w:pPr>
      <w:r w:rsidRPr="007D7F01">
        <w:t>Our pair-wise comparison of neighbouring countries with different levels of health behaviour, which have often puzzled health researchers, illustrated the possible role of cultural variations in the explanation of these differences.</w:t>
      </w:r>
      <w:r w:rsidR="00224B76" w:rsidRPr="007D7F01">
        <w:t xml:space="preserve"> T</w:t>
      </w:r>
      <w:r w:rsidRPr="007D7F01">
        <w:t xml:space="preserve">he differences between Denmark and Sweden, both at the level of individual behaviour and health policy, have often been </w:t>
      </w:r>
      <w:r w:rsidRPr="007D7F01">
        <w:lastRenderedPageBreak/>
        <w:t xml:space="preserve">noted </w:t>
      </w:r>
      <w:r w:rsidRPr="007D7F01">
        <w:fldChar w:fldCharType="begin">
          <w:fldData xml:space="preserve">PEVuZE5vdGU+PENpdGU+PEF1dGhvcj5WYWxsZ2FyZGE8L0F1dGhvcj48WWVhcj4yMDExPC9ZZWFy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</w:fldData>
        </w:fldChar>
      </w:r>
      <w:r w:rsidR="003F3856" w:rsidRPr="007D7F01">
        <w:instrText xml:space="preserve"> ADDIN EN.CITE </w:instrText>
      </w:r>
      <w:r w:rsidR="003F3856" w:rsidRPr="007D7F01">
        <w:fldChar w:fldCharType="begin">
          <w:fldData xml:space="preserve">PEVuZE5vdGU+PENpdGU+PEF1dGhvcj5WYWxsZ2FyZGE8L0F1dGhvcj48WWVhcj4yMDExPC9ZZWFy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</w:fldData>
        </w:fldChar>
      </w:r>
      <w:r w:rsidR="003F3856" w:rsidRPr="007D7F01">
        <w:instrText xml:space="preserve"> ADDIN EN.CITE.DATA </w:instrText>
      </w:r>
      <w:r w:rsidR="003F3856" w:rsidRPr="007D7F01">
        <w:fldChar w:fldCharType="end"/>
      </w:r>
      <w:r w:rsidRPr="007D7F01">
        <w:fldChar w:fldCharType="separate"/>
      </w:r>
      <w:r w:rsidR="003E014B" w:rsidRPr="007D7F01">
        <w:rPr>
          <w:noProof/>
        </w:rPr>
        <w:t>(</w:t>
      </w:r>
      <w:hyperlink w:anchor="_ENREF_72" w:tooltip="Vallgarda, 2007 #62" w:history="1">
        <w:r w:rsidR="007A46D2" w:rsidRPr="007D7F01">
          <w:rPr>
            <w:noProof/>
          </w:rPr>
          <w:t>Vallgarda, 2007</w:t>
        </w:r>
      </w:hyperlink>
      <w:r w:rsidR="003E014B" w:rsidRPr="007D7F01">
        <w:rPr>
          <w:noProof/>
        </w:rPr>
        <w:t xml:space="preserve">, </w:t>
      </w:r>
      <w:hyperlink w:anchor="_ENREF_73" w:tooltip="Vallgarda, 2011 #61" w:history="1">
        <w:r w:rsidR="007A46D2" w:rsidRPr="007D7F01">
          <w:rPr>
            <w:noProof/>
          </w:rPr>
          <w:t>2011</w:t>
        </w:r>
      </w:hyperlink>
      <w:r w:rsidR="003E014B" w:rsidRPr="007D7F01">
        <w:rPr>
          <w:noProof/>
        </w:rPr>
        <w:t>)</w:t>
      </w:r>
      <w:r w:rsidRPr="007D7F01">
        <w:fldChar w:fldCharType="end"/>
      </w:r>
      <w:r w:rsidRPr="007D7F01">
        <w:t xml:space="preserve">, but never satisfactorily explained. Our results suggest that the </w:t>
      </w:r>
      <w:r w:rsidR="000759A7" w:rsidRPr="007D7F01">
        <w:t xml:space="preserve">Danes’ </w:t>
      </w:r>
      <w:r w:rsidRPr="007D7F01">
        <w:t>greater emphasis on personal responsibility for health behaviours</w:t>
      </w:r>
      <w:r w:rsidR="000759A7" w:rsidRPr="007D7F01">
        <w:t>, and the Swedes’ greater reliance on public policies to improve health,</w:t>
      </w:r>
      <w:r w:rsidRPr="007D7F01">
        <w:t xml:space="preserve"> </w:t>
      </w:r>
      <w:r w:rsidR="000759A7" w:rsidRPr="007D7F01">
        <w:t xml:space="preserve">has complex cultural origins. Danes are less ‘modern’ than Swedes on Inglehart’s two value scales, but </w:t>
      </w:r>
      <w:r w:rsidR="00317360" w:rsidRPr="007D7F01">
        <w:t xml:space="preserve">even more ‘modern’ on Hofstede’s ‘power distance’, for which they </w:t>
      </w:r>
      <w:r w:rsidR="000759A7" w:rsidRPr="007D7F01">
        <w:t>have Europe’s second lowest score</w:t>
      </w:r>
      <w:r w:rsidR="00317360" w:rsidRPr="007D7F01">
        <w:t>. Perhaps th</w:t>
      </w:r>
      <w:r w:rsidR="00BB0C4F" w:rsidRPr="007D7F01">
        <w:t>e latter accounts for</w:t>
      </w:r>
      <w:r w:rsidR="000759A7" w:rsidRPr="007D7F01">
        <w:t xml:space="preserve"> their greater resistance to </w:t>
      </w:r>
      <w:r w:rsidR="00BB0C4F" w:rsidRPr="007D7F01">
        <w:t xml:space="preserve">authority and </w:t>
      </w:r>
      <w:r w:rsidR="000759A7" w:rsidRPr="007D7F01">
        <w:t>state intervention</w:t>
      </w:r>
      <w:r w:rsidR="00224B76" w:rsidRPr="007D7F01">
        <w:t xml:space="preserve"> </w:t>
      </w:r>
      <w:r w:rsidR="00224B76" w:rsidRPr="007D7F01">
        <w:fldChar w:fldCharType="begin">
          <w:fldData xml:space="preserve">PEVuZE5vdGU+PENpdGU+PEF1dGhvcj5WYWxsZ2FyZGE8L0F1dGhvcj48WWVhcj4yMDA3PC9ZZWFy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</w:fldData>
        </w:fldChar>
      </w:r>
      <w:r w:rsidR="003F3856" w:rsidRPr="007D7F01">
        <w:instrText xml:space="preserve"> ADDIN EN.CITE </w:instrText>
      </w:r>
      <w:r w:rsidR="003F3856" w:rsidRPr="007D7F01">
        <w:fldChar w:fldCharType="begin">
          <w:fldData xml:space="preserve">PEVuZE5vdGU+PENpdGU+PEF1dGhvcj5WYWxsZ2FyZGE8L0F1dGhvcj48WWVhcj4yMDA3PC9ZZWFy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</w:fldData>
        </w:fldChar>
      </w:r>
      <w:r w:rsidR="003F3856" w:rsidRPr="007D7F01">
        <w:instrText xml:space="preserve"> ADDIN EN.CITE.DATA </w:instrText>
      </w:r>
      <w:r w:rsidR="003F3856" w:rsidRPr="007D7F01">
        <w:fldChar w:fldCharType="end"/>
      </w:r>
      <w:r w:rsidR="00224B76" w:rsidRPr="007D7F01">
        <w:fldChar w:fldCharType="separate"/>
      </w:r>
      <w:r w:rsidR="003E014B" w:rsidRPr="007D7F01">
        <w:rPr>
          <w:noProof/>
        </w:rPr>
        <w:t>(</w:t>
      </w:r>
      <w:hyperlink w:anchor="_ENREF_72" w:tooltip="Vallgarda, 2007 #62" w:history="1">
        <w:r w:rsidR="007A46D2" w:rsidRPr="007D7F01">
          <w:rPr>
            <w:noProof/>
          </w:rPr>
          <w:t>Vallgarda, 2007</w:t>
        </w:r>
      </w:hyperlink>
      <w:r w:rsidR="003E014B" w:rsidRPr="007D7F01">
        <w:rPr>
          <w:noProof/>
        </w:rPr>
        <w:t xml:space="preserve">, </w:t>
      </w:r>
      <w:hyperlink w:anchor="_ENREF_73" w:tooltip="Vallgarda, 2011 #61" w:history="1">
        <w:r w:rsidR="007A46D2" w:rsidRPr="007D7F01">
          <w:rPr>
            <w:noProof/>
          </w:rPr>
          <w:t>2011</w:t>
        </w:r>
      </w:hyperlink>
      <w:r w:rsidR="003E014B" w:rsidRPr="007D7F01">
        <w:rPr>
          <w:noProof/>
        </w:rPr>
        <w:t>)</w:t>
      </w:r>
      <w:r w:rsidR="00224B76" w:rsidRPr="007D7F01">
        <w:fldChar w:fldCharType="end"/>
      </w:r>
      <w:r w:rsidR="000759A7" w:rsidRPr="007D7F01">
        <w:t xml:space="preserve">. </w:t>
      </w:r>
    </w:p>
    <w:p w:rsidR="006D62FF" w:rsidRPr="007D7F01" w:rsidRDefault="006D62FF" w:rsidP="00DD0F47">
      <w:pPr>
        <w:pStyle w:val="Geenafstand"/>
        <w:spacing w:line="480" w:lineRule="auto"/>
      </w:pPr>
    </w:p>
    <w:p w:rsidR="00D2108B" w:rsidRPr="007D7F01" w:rsidRDefault="00D2108B" w:rsidP="00D2108B">
      <w:pPr>
        <w:spacing w:after="0" w:line="480" w:lineRule="auto"/>
      </w:pPr>
      <w:r w:rsidRPr="007D7F01">
        <w:t xml:space="preserve">National cultures are likely to have deep and interesting historical roots. Socioeconomic modernization, as postulated in Inglehart’s theory </w:t>
      </w:r>
      <w:r w:rsidRPr="007D7F01">
        <w:fldChar w:fldCharType="begin"/>
      </w:r>
      <w:r w:rsidRPr="007D7F01">
        <w:instrText xml:space="preserve"> ADDIN EN.CITE &lt;EndNote&gt;&lt;Cite&gt;&lt;Author&gt;Inglehart&lt;/Author&gt;&lt;Year&gt;1997&lt;/Year&gt;&lt;RecNum&gt;14&lt;/RecNum&gt;&lt;DisplayText&gt;(Inglehart, 1997)&lt;/DisplayText&gt;&lt;record&gt;&lt;rec-number&gt;14&lt;/rec-number&gt;&lt;foreign-keys&gt;&lt;key app="EN" db-id="xzd0pearxetze3esvzlxf2vwafa099p0tpdf"&gt;14&lt;/key&gt;&lt;/foreign-keys&gt;&lt;ref-type name="Book"&gt;6&lt;/ref-type&gt;&lt;contributors&gt;&lt;authors&gt;&lt;author&gt;Inglehart, R.&lt;/author&gt;&lt;/authors&gt;&lt;/contributors&gt;&lt;titles&gt;&lt;title&gt;Modernization and postmodernization: cultural, economic, and political change in 43 societies &lt;/title&gt;&lt;/titles&gt;&lt;dates&gt;&lt;year&gt;1997&lt;/year&gt;&lt;/dates&gt;&lt;pub-location&gt;Princeton&lt;/pub-location&gt;&lt;publisher&gt;Princeton University Press&lt;/publisher&gt;&lt;urls&gt;&lt;/urls&gt;&lt;/record&gt;&lt;/Cite&gt;&lt;/EndNote&gt;</w:instrText>
      </w:r>
      <w:r w:rsidRPr="007D7F01">
        <w:fldChar w:fldCharType="separate"/>
      </w:r>
      <w:r w:rsidRPr="007D7F01">
        <w:rPr>
          <w:noProof/>
        </w:rPr>
        <w:t>(</w:t>
      </w:r>
      <w:hyperlink w:anchor="_ENREF_28" w:tooltip="Inglehart, 1997 #14" w:history="1">
        <w:r w:rsidR="007A46D2" w:rsidRPr="007D7F01">
          <w:rPr>
            <w:noProof/>
          </w:rPr>
          <w:t>Inglehart, 1997</w:t>
        </w:r>
      </w:hyperlink>
      <w:r w:rsidRPr="007D7F01">
        <w:rPr>
          <w:noProof/>
        </w:rPr>
        <w:t>)</w:t>
      </w:r>
      <w:r w:rsidRPr="007D7F01">
        <w:fldChar w:fldCharType="end"/>
      </w:r>
      <w:r w:rsidRPr="007D7F01">
        <w:t>, is just one of the influences, and our own analysis shows that that there are important variations in cultural values between countries even after controlling for national income and urbanization. Differences between European countries in ‘power distance’, which vary along a North-South axis</w:t>
      </w:r>
      <w:r w:rsidR="006D62FF" w:rsidRPr="007D7F01">
        <w:t xml:space="preserve"> (figure 1)</w:t>
      </w:r>
      <w:r w:rsidRPr="007D7F01">
        <w:t xml:space="preserve">, have speculatively been ascribed to whether or not countries have been part of the Roman empire, which had a highly centralized power structure. Perhaps this ultimately derives from differences in subsistence patterns: in the North, nature is less abundant, and agriculture has historically been less productive, giving less opportunity for building strongly hierarchical societies </w:t>
      </w:r>
      <w:r w:rsidRPr="007D7F01">
        <w:fldChar w:fldCharType="begin"/>
      </w:r>
      <w:r w:rsidRPr="007D7F01">
        <w:instrText xml:space="preserve"> ADDIN EN.CITE &lt;EndNote&gt;&lt;Cite&gt;&lt;Author&gt;Hofstede&lt;/Author&gt;&lt;Year&gt;2010&lt;/Year&gt;&lt;RecNum&gt;29&lt;/RecNum&gt;&lt;DisplayText&gt;(Hofstede et al., 2010)&lt;/DisplayText&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Pr="007D7F01">
        <w:fldChar w:fldCharType="separate"/>
      </w:r>
      <w:r w:rsidRPr="007D7F01">
        <w:rPr>
          <w:noProof/>
        </w:rPr>
        <w:t>(</w:t>
      </w:r>
      <w:hyperlink w:anchor="_ENREF_22" w:tooltip="Hofstede, 2010 #29" w:history="1">
        <w:r w:rsidR="007A46D2" w:rsidRPr="007D7F01">
          <w:rPr>
            <w:noProof/>
          </w:rPr>
          <w:t>Hofstede et al., 2010</w:t>
        </w:r>
      </w:hyperlink>
      <w:r w:rsidRPr="007D7F01">
        <w:rPr>
          <w:noProof/>
        </w:rPr>
        <w:t>)</w:t>
      </w:r>
      <w:r w:rsidRPr="007D7F01">
        <w:fldChar w:fldCharType="end"/>
      </w:r>
      <w:r w:rsidRPr="007D7F01">
        <w:t xml:space="preserve">. Similarly, more ‘indulgent’ societies do not have long traditions of intensive agriculture that stretch into the present, and may therefore have developed a greater sense of freedom and happiness </w:t>
      </w:r>
      <w:r w:rsidRPr="007D7F01">
        <w:fldChar w:fldCharType="begin"/>
      </w:r>
      <w:r w:rsidRPr="007D7F01">
        <w:instrText xml:space="preserve"> ADDIN EN.CITE &lt;EndNote&gt;&lt;Cite&gt;&lt;Author&gt;Hofstede&lt;/Author&gt;&lt;Year&gt;2010&lt;/Year&gt;&lt;RecNum&gt;29&lt;/RecNum&gt;&lt;DisplayText&gt;(Hofstede et al., 2010)&lt;/DisplayText&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Pr="007D7F01">
        <w:fldChar w:fldCharType="separate"/>
      </w:r>
      <w:r w:rsidRPr="007D7F01">
        <w:rPr>
          <w:noProof/>
        </w:rPr>
        <w:t>(</w:t>
      </w:r>
      <w:hyperlink w:anchor="_ENREF_22" w:tooltip="Hofstede, 2010 #29" w:history="1">
        <w:r w:rsidR="007A46D2" w:rsidRPr="007D7F01">
          <w:rPr>
            <w:noProof/>
          </w:rPr>
          <w:t>Hofstede et al., 2010</w:t>
        </w:r>
      </w:hyperlink>
      <w:r w:rsidRPr="007D7F01">
        <w:rPr>
          <w:noProof/>
        </w:rPr>
        <w:t>)</w:t>
      </w:r>
      <w:r w:rsidRPr="007D7F01">
        <w:fldChar w:fldCharType="end"/>
      </w:r>
      <w:r w:rsidRPr="007D7F01">
        <w:t xml:space="preserve">. On a shorter time-scale, the lack of enthusiasm for ‘egalitarianism’ in Central &amp; Eastern Europe may be a product of decades under communism </w:t>
      </w:r>
      <w:r w:rsidRPr="007D7F01">
        <w:fldChar w:fldCharType="begin"/>
      </w:r>
      <w:r w:rsidRPr="007D7F01">
        <w:instrText xml:space="preserve"> ADDIN EN.CITE &lt;EndNote&gt;&lt;Cite&gt;&lt;Author&gt;Schwartz&lt;/Author&gt;&lt;Year&gt;1997&lt;/Year&gt;&lt;RecNum&gt;85&lt;/RecNum&gt;&lt;DisplayText&gt;(Schwartz &amp;amp; Bardi, 1997)&lt;/DisplayText&gt;&lt;record&gt;&lt;rec-number&gt;85&lt;/rec-number&gt;&lt;foreign-keys&gt;&lt;key app="EN" db-id="xzd0pearxetze3esvzlxf2vwafa099p0tpdf"&gt;85&lt;/key&gt;&lt;/foreign-keys&gt;&lt;ref-type name="Journal Article"&gt;17&lt;/ref-type&gt;&lt;contributors&gt;&lt;authors&gt;&lt;author&gt;Schwartz, S.H.&lt;/author&gt;&lt;author&gt;Bardi, A.&lt;/author&gt;&lt;/authors&gt;&lt;/contributors&gt;&lt;titles&gt;&lt;title&gt;Influences of adaptation to communist rule on value priorities in Eastern Europe&lt;/title&gt;&lt;secondary-title&gt;Political Psychology&lt;/secondary-title&gt;&lt;/titles&gt;&lt;periodical&gt;&lt;full-title&gt;Political Psychology&lt;/full-title&gt;&lt;/periodical&gt;&lt;pages&gt;385-410&lt;/pages&gt;&lt;volume&gt;18&lt;/volume&gt;&lt;number&gt;2&lt;/number&gt;&lt;dates&gt;&lt;year&gt;1997&lt;/year&gt;&lt;/dates&gt;&lt;isbn&gt;1467-9221&lt;/isbn&gt;&lt;urls&gt;&lt;/urls&gt;&lt;/record&gt;&lt;/Cite&gt;&lt;/EndNote&gt;</w:instrText>
      </w:r>
      <w:r w:rsidRPr="007D7F01">
        <w:fldChar w:fldCharType="separate"/>
      </w:r>
      <w:r w:rsidRPr="007D7F01">
        <w:rPr>
          <w:noProof/>
        </w:rPr>
        <w:t>(</w:t>
      </w:r>
      <w:hyperlink w:anchor="_ENREF_68" w:tooltip="Schwartz, 1997 #25" w:history="1">
        <w:r w:rsidR="007A46D2" w:rsidRPr="007D7F01">
          <w:rPr>
            <w:noProof/>
          </w:rPr>
          <w:t>Schwartz &amp; Bardi, 1997</w:t>
        </w:r>
      </w:hyperlink>
      <w:r w:rsidRPr="007D7F01">
        <w:rPr>
          <w:noProof/>
        </w:rPr>
        <w:t>)</w:t>
      </w:r>
      <w:r w:rsidRPr="007D7F01">
        <w:fldChar w:fldCharType="end"/>
      </w:r>
      <w:r w:rsidRPr="007D7F01">
        <w:t>.</w:t>
      </w:r>
    </w:p>
    <w:p w:rsidR="00D2108B" w:rsidRPr="007D7F01" w:rsidRDefault="00D2108B" w:rsidP="00D2108B">
      <w:pPr>
        <w:spacing w:after="0" w:line="480" w:lineRule="auto"/>
      </w:pPr>
    </w:p>
    <w:p w:rsidR="00D2108B" w:rsidRPr="007D7F01" w:rsidRDefault="00D2108B" w:rsidP="00D2108B">
      <w:pPr>
        <w:spacing w:after="0" w:line="480" w:lineRule="auto"/>
      </w:pPr>
      <w:r w:rsidRPr="007D7F01">
        <w:lastRenderedPageBreak/>
        <w:t xml:space="preserve">These deep historical roots also suggest that national differences in cultural values will not disappear soon, and that convergence is unlikely in the short term. Although some degree of convergence appears to be occurring within Western Europe </w:t>
      </w:r>
      <w:r w:rsidRPr="007D7F01">
        <w:fldChar w:fldCharType="begin"/>
      </w:r>
      <w:r w:rsidRPr="007D7F01">
        <w:instrText xml:space="preserve"> ADDIN EN.CITE &lt;EndNote&gt;&lt;Cite&gt;&lt;Author&gt;Inglehart&lt;/Author&gt;&lt;Year&gt;2008&lt;/Year&gt;&lt;RecNum&gt;59&lt;/RecNum&gt;&lt;DisplayText&gt;(Inglehart, 2008)&lt;/DisplayText&gt;&lt;record&gt;&lt;rec-number&gt;59&lt;/rec-number&gt;&lt;foreign-keys&gt;&lt;key app="EN" db-id="xzd0pearxetze3esvzlxf2vwafa099p0tpdf"&gt;59&lt;/key&gt;&lt;/foreign-keys&gt;&lt;ref-type name="Journal Article"&gt;17&lt;/ref-type&gt;&lt;contributors&gt;&lt;authors&gt;&lt;author&gt;Inglehart, R.F.&lt;/author&gt;&lt;/authors&gt;&lt;/contributors&gt;&lt;titles&gt;&lt;title&gt;Changing values among western publics from 1970 to 2006&lt;/title&gt;&lt;secondary-title&gt;West European Politics&lt;/secondary-title&gt;&lt;/titles&gt;&lt;periodical&gt;&lt;full-title&gt;West European Politics&lt;/full-title&gt;&lt;/periodical&gt;&lt;pages&gt;130-146&lt;/pages&gt;&lt;volume&gt;31&lt;/volume&gt;&lt;number&gt;1-2&lt;/number&gt;&lt;dates&gt;&lt;year&gt;2008&lt;/year&gt;&lt;/dates&gt;&lt;isbn&gt;0140-2382&lt;/isbn&gt;&lt;urls&gt;&lt;/urls&gt;&lt;/record&gt;&lt;/Cite&gt;&lt;/EndNote&gt;</w:instrText>
      </w:r>
      <w:r w:rsidRPr="007D7F01">
        <w:fldChar w:fldCharType="separate"/>
      </w:r>
      <w:r w:rsidRPr="007D7F01">
        <w:rPr>
          <w:noProof/>
        </w:rPr>
        <w:t>(</w:t>
      </w:r>
      <w:hyperlink w:anchor="_ENREF_34" w:tooltip="Inglehart, 2008 #59" w:history="1">
        <w:r w:rsidR="007A46D2" w:rsidRPr="007D7F01">
          <w:rPr>
            <w:noProof/>
          </w:rPr>
          <w:t>Inglehart, 2008</w:t>
        </w:r>
      </w:hyperlink>
      <w:r w:rsidRPr="007D7F01">
        <w:rPr>
          <w:noProof/>
        </w:rPr>
        <w:t>)</w:t>
      </w:r>
      <w:r w:rsidRPr="007D7F01">
        <w:fldChar w:fldCharType="end"/>
      </w:r>
      <w:r w:rsidRPr="007D7F01">
        <w:t xml:space="preserve">, in Europe as a whole convergence of value orientations over the last decades has been limited </w:t>
      </w:r>
      <w:r w:rsidRPr="007D7F01">
        <w:fldChar w:fldCharType="begin"/>
      </w:r>
      <w:r w:rsidRPr="007D7F01">
        <w:instrText xml:space="preserve"> ADDIN EN.CITE &lt;EndNote&gt;&lt;Cite&gt;&lt;Author&gt;Dekker&lt;/Author&gt;&lt;Year&gt;2007&lt;/Year&gt;&lt;RecNum&gt;39&lt;/RecNum&gt;&lt;DisplayText&gt;(Dekker et al., 2007; Hofstede et al., 2010)&lt;/DisplayText&gt;&lt;record&gt;&lt;rec-number&gt;39&lt;/rec-number&gt;&lt;foreign-keys&gt;&lt;key app="EN" db-id="xzd0pearxetze3esvzlxf2vwafa099p0tpdf"&gt;39&lt;/key&gt;&lt;/foreign-keys&gt;&lt;ref-type name="Book"&gt;6&lt;/ref-type&gt;&lt;contributors&gt;&lt;authors&gt;&lt;author&gt;Dekker, P.&lt;/author&gt;&lt;author&gt;Ederveen, S.&lt;/author&gt;&lt;author&gt;de Groot, H.&lt;/author&gt;&lt;author&gt;van der Horst, A.&lt;/author&gt;&lt;author&gt;Lejour, A.&lt;/author&gt;&lt;author&gt;Straathof, B.&lt;/author&gt;&lt;author&gt;Vinken, H.&lt;/author&gt;&lt;author&gt;Wennekers, C.&lt;/author&gt;&lt;/authors&gt;&lt;/contributors&gt;&lt;titles&gt;&lt;title&gt;Divers Europa. De Europese Unie in de publieke opinie &amp;amp; Verscheidenheid in cultuur, economie en beleid. Bijlage bij Staat van de Europese Unie 2007&lt;/title&gt;&lt;secondary-title&gt;Europese Verkenning 4&lt;/secondary-title&gt;&lt;/titles&gt;&lt;dates&gt;&lt;year&gt;2007&lt;/year&gt;&lt;/dates&gt;&lt;pub-location&gt;Den Haag&lt;/pub-location&gt;&lt;publisher&gt;Sociaal en Cultureel Planbureau&lt;/publisher&gt;&lt;urls&gt;&lt;/urls&gt;&lt;/record&gt;&lt;/Cite&gt;&lt;Cite&gt;&lt;Author&gt;Hofstede&lt;/Author&gt;&lt;Year&gt;2010&lt;/Year&gt;&lt;RecNum&gt;29&lt;/RecNum&gt;&lt;record&gt;&lt;rec-number&gt;29&lt;/rec-number&gt;&lt;foreign-keys&gt;&lt;key app="EN" db-id="xzd0pearxetze3esvzlxf2vwafa099p0tpdf"&gt;29&lt;/key&gt;&lt;/foreign-keys&gt;&lt;ref-type name="Book"&gt;6&lt;/ref-type&gt;&lt;contributors&gt;&lt;authors&gt;&lt;author&gt;Hofstede, G.&lt;/author&gt;&lt;author&gt;Hofstede, G.J.&lt;/author&gt;&lt;author&gt;Minkov, M.&lt;/author&gt;&lt;/authors&gt;&lt;/contributors&gt;&lt;titles&gt;&lt;title&gt;Cultures and organizations (Third edition): Software of the mind&lt;/title&gt;&lt;/titles&gt;&lt;edition&gt;Third&lt;/edition&gt;&lt;dates&gt;&lt;year&gt;2010&lt;/year&gt;&lt;/dates&gt;&lt;pub-location&gt;London &lt;/pub-location&gt;&lt;publisher&gt;McGraw-Hill&lt;/publisher&gt;&lt;urls&gt;&lt;/urls&gt;&lt;/record&gt;&lt;/Cite&gt;&lt;/EndNote&gt;</w:instrText>
      </w:r>
      <w:r w:rsidRPr="007D7F01">
        <w:fldChar w:fldCharType="separate"/>
      </w:r>
      <w:r w:rsidRPr="007D7F01">
        <w:rPr>
          <w:noProof/>
        </w:rPr>
        <w:t>(</w:t>
      </w:r>
      <w:hyperlink w:anchor="_ENREF_10" w:tooltip="Dekker, 2007 #39" w:history="1">
        <w:r w:rsidR="007A46D2" w:rsidRPr="007D7F01">
          <w:rPr>
            <w:noProof/>
          </w:rPr>
          <w:t>Dekker et al., 2007</w:t>
        </w:r>
      </w:hyperlink>
      <w:r w:rsidRPr="007D7F01">
        <w:rPr>
          <w:noProof/>
        </w:rPr>
        <w:t xml:space="preserve">; </w:t>
      </w:r>
      <w:hyperlink w:anchor="_ENREF_22" w:tooltip="Hofstede, 2010 #29" w:history="1">
        <w:r w:rsidR="007A46D2" w:rsidRPr="007D7F01">
          <w:rPr>
            <w:noProof/>
          </w:rPr>
          <w:t>Hofstede et al., 2010</w:t>
        </w:r>
      </w:hyperlink>
      <w:r w:rsidRPr="007D7F01">
        <w:rPr>
          <w:noProof/>
        </w:rPr>
        <w:t>)</w:t>
      </w:r>
      <w:r w:rsidRPr="007D7F01">
        <w:fldChar w:fldCharType="end"/>
      </w:r>
      <w:r w:rsidRPr="007D7F01">
        <w:t xml:space="preserve">, suggesting substantial barriers to future convergence of population health within Europe.   </w:t>
      </w:r>
    </w:p>
    <w:p w:rsidR="00D2108B" w:rsidRPr="007D7F01" w:rsidRDefault="00D2108B" w:rsidP="00D2108B">
      <w:pPr>
        <w:spacing w:after="0" w:line="480" w:lineRule="auto"/>
      </w:pPr>
    </w:p>
    <w:p w:rsidR="00D2108B" w:rsidRPr="007D7F01" w:rsidRDefault="00D2108B" w:rsidP="00D2108B">
      <w:pPr>
        <w:spacing w:after="0" w:line="480" w:lineRule="auto"/>
      </w:pPr>
      <w:r w:rsidRPr="007D7F01">
        <w:t>Although the value orientations captured by Inglehart’s, Hofstede’s, and Schwartz’s scales appear to be predict</w:t>
      </w:r>
      <w:r w:rsidR="006D62FF" w:rsidRPr="007D7F01">
        <w:t>ive</w:t>
      </w:r>
      <w:r w:rsidRPr="007D7F01">
        <w:t xml:space="preserve"> of countries’ health outcomes, there may be other aspects of national cultures that are also worthy of further investigation. Other values than those included in these three sets could be important, as suggested by Minkov who has proposed a ‘hypometropia’ versus ‘prudence’ scale to explain variations in homicide (and adolescent fertility) </w:t>
      </w:r>
      <w:r w:rsidRPr="007D7F01">
        <w:fldChar w:fldCharType="begin"/>
      </w:r>
      <w:r w:rsidRPr="007D7F01">
        <w:instrText xml:space="preserve"> ADDIN EN.CITE &lt;EndNote&gt;&lt;Cite&gt;&lt;Author&gt;Minkov&lt;/Author&gt;&lt;Year&gt;2011&lt;/Year&gt;&lt;RecNum&gt;56&lt;/RecNum&gt;&lt;DisplayText&gt;(Minkov, 2011)&lt;/DisplayText&gt;&lt;record&gt;&lt;rec-number&gt;56&lt;/rec-number&gt;&lt;foreign-keys&gt;&lt;key app="EN" db-id="xzd0pearxetze3esvzlxf2vwafa099p0tpdf"&gt;56&lt;/key&gt;&lt;/foreign-keys&gt;&lt;ref-type name="Book"&gt;6&lt;/ref-type&gt;&lt;contributors&gt;&lt;authors&gt;&lt;author&gt;Minkov, M.&lt;/author&gt;&lt;/authors&gt;&lt;/contributors&gt;&lt;titles&gt;&lt;title&gt;Cultural differences in a globalizing world. &lt;/title&gt;&lt;/titles&gt;&lt;dates&gt;&lt;year&gt;2011&lt;/year&gt;&lt;/dates&gt;&lt;pub-location&gt;Bingley&lt;/pub-location&gt;&lt;publisher&gt;Emerald&lt;/publisher&gt;&lt;urls&gt;&lt;/urls&gt;&lt;/record&gt;&lt;/Cite&gt;&lt;/EndNote&gt;</w:instrText>
      </w:r>
      <w:r w:rsidRPr="007D7F01">
        <w:fldChar w:fldCharType="separate"/>
      </w:r>
      <w:r w:rsidRPr="007D7F01">
        <w:rPr>
          <w:noProof/>
        </w:rPr>
        <w:t>(</w:t>
      </w:r>
      <w:hyperlink w:anchor="_ENREF_56" w:tooltip="Minkov, 2011 #56" w:history="1">
        <w:r w:rsidR="007A46D2" w:rsidRPr="007D7F01">
          <w:rPr>
            <w:noProof/>
          </w:rPr>
          <w:t>Minkov, 2011</w:t>
        </w:r>
      </w:hyperlink>
      <w:r w:rsidRPr="007D7F01">
        <w:rPr>
          <w:noProof/>
        </w:rPr>
        <w:t>)</w:t>
      </w:r>
      <w:r w:rsidRPr="007D7F01">
        <w:fldChar w:fldCharType="end"/>
      </w:r>
      <w:r w:rsidRPr="007D7F01">
        <w:t xml:space="preserve">. In addition to values, specific attitudes, beliefs and norms may play a role as well, for example in explaining the striking variations in dietary patterns </w:t>
      </w:r>
      <w:r w:rsidRPr="007D7F01">
        <w:fldChar w:fldCharType="begin">
          <w:fldData xml:space="preserve">PEVuZE5vdGU+PENpdGU+PEF1dGhvcj5UcmljaG9wb3Vsb3U8L0F1dGhvcj48WWVhcj4yMDAyPC9Z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OTAzLTE1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</w:fldData>
        </w:fldChar>
      </w:r>
      <w:r w:rsidRPr="007D7F01">
        <w:instrText xml:space="preserve"> ADDIN EN.CITE </w:instrText>
      </w:r>
      <w:r w:rsidRPr="007D7F01">
        <w:fldChar w:fldCharType="begin">
          <w:fldData xml:space="preserve">PEVuZE5vdGU+PENpdGU+PEF1dGhvcj5UcmljaG9wb3Vsb3U8L0F1dGhvcj48WWVhcj4yMDAyPC9Z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OTAzLTE1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</w:fldData>
        </w:fldChar>
      </w:r>
      <w:r w:rsidRPr="007D7F01">
        <w:instrText xml:space="preserve"> ADDIN EN.CITE.DATA </w:instrText>
      </w:r>
      <w:r w:rsidRPr="007D7F01">
        <w:fldChar w:fldCharType="end"/>
      </w:r>
      <w:r w:rsidRPr="007D7F01">
        <w:fldChar w:fldCharType="separate"/>
      </w:r>
      <w:r w:rsidRPr="007D7F01">
        <w:rPr>
          <w:noProof/>
        </w:rPr>
        <w:t>(</w:t>
      </w:r>
      <w:hyperlink w:anchor="_ENREF_36" w:tooltip="Keys, 1986 #81" w:history="1">
        <w:r w:rsidR="007A46D2" w:rsidRPr="007D7F01">
          <w:rPr>
            <w:noProof/>
          </w:rPr>
          <w:t>Keys et al., 1986</w:t>
        </w:r>
      </w:hyperlink>
      <w:r w:rsidRPr="007D7F01">
        <w:rPr>
          <w:noProof/>
        </w:rPr>
        <w:t xml:space="preserve">; </w:t>
      </w:r>
      <w:hyperlink w:anchor="_ENREF_71" w:tooltip="Trichopoulou, 2002 #78" w:history="1">
        <w:r w:rsidR="007A46D2" w:rsidRPr="007D7F01">
          <w:rPr>
            <w:noProof/>
          </w:rPr>
          <w:t>Trichopoulou, Naska, Costacou, &amp; Group, 2002</w:t>
        </w:r>
      </w:hyperlink>
      <w:r w:rsidRPr="007D7F01">
        <w:rPr>
          <w:noProof/>
        </w:rPr>
        <w:t xml:space="preserve">; </w:t>
      </w:r>
      <w:hyperlink w:anchor="_ENREF_74" w:tooltip="Verbeke, 2010 #79" w:history="1">
        <w:r w:rsidR="007A46D2" w:rsidRPr="007D7F01">
          <w:rPr>
            <w:noProof/>
          </w:rPr>
          <w:t>Verbeke, Pérez-Cueto, Barcellos, Krystallis, &amp; Grunert, 2010</w:t>
        </w:r>
      </w:hyperlink>
      <w:r w:rsidRPr="007D7F01">
        <w:rPr>
          <w:noProof/>
        </w:rPr>
        <w:t>)</w:t>
      </w:r>
      <w:r w:rsidRPr="007D7F01">
        <w:fldChar w:fldCharType="end"/>
      </w:r>
      <w:r w:rsidRPr="007D7F01">
        <w:t xml:space="preserve"> or patterns of alcohol consumption </w:t>
      </w:r>
      <w:r w:rsidRPr="007D7F01">
        <w:fldChar w:fldCharType="begin">
          <w:fldData xml:space="preserve">PEVuZE5vdGU+PENpdGU+PEF1dGhvcj5Qb3BvdmE8L0F1dGhvcj48WWVhcj4yMDA3PC9ZZWFyPjxS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</w:fldData>
        </w:fldChar>
      </w:r>
      <w:r w:rsidRPr="007D7F01">
        <w:instrText xml:space="preserve"> ADDIN EN.CITE </w:instrText>
      </w:r>
      <w:r w:rsidRPr="007D7F01">
        <w:fldChar w:fldCharType="begin">
          <w:fldData xml:space="preserve">PEVuZE5vdGU+PENpdGU+PEF1dGhvcj5Qb3BvdmE8L0F1dGhvcj48WWVhcj4yMDA3PC9ZZWFyPjxS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</w:fldData>
        </w:fldChar>
      </w:r>
      <w:r w:rsidRPr="007D7F01">
        <w:instrText xml:space="preserve"> ADDIN EN.CITE.DATA </w:instrText>
      </w:r>
      <w:r w:rsidRPr="007D7F01">
        <w:fldChar w:fldCharType="end"/>
      </w:r>
      <w:r w:rsidRPr="007D7F01">
        <w:fldChar w:fldCharType="separate"/>
      </w:r>
      <w:r w:rsidRPr="007D7F01">
        <w:rPr>
          <w:noProof/>
        </w:rPr>
        <w:t>(</w:t>
      </w:r>
      <w:hyperlink w:anchor="_ENREF_2" w:tooltip="Anderson, 2006 #83" w:history="1">
        <w:r w:rsidR="007A46D2" w:rsidRPr="007D7F01">
          <w:rPr>
            <w:noProof/>
          </w:rPr>
          <w:t>Anderson &amp; Baumberg, 2006</w:t>
        </w:r>
      </w:hyperlink>
      <w:r w:rsidRPr="007D7F01">
        <w:rPr>
          <w:noProof/>
        </w:rPr>
        <w:t xml:space="preserve">; </w:t>
      </w:r>
      <w:hyperlink w:anchor="_ENREF_62" w:tooltip="Popova, 2007 #82" w:history="1">
        <w:r w:rsidR="007A46D2" w:rsidRPr="007D7F01">
          <w:rPr>
            <w:noProof/>
          </w:rPr>
          <w:t>Popova, Rehm, Patra, &amp; Zatonski, 2007</w:t>
        </w:r>
      </w:hyperlink>
      <w:r w:rsidRPr="007D7F01">
        <w:rPr>
          <w:noProof/>
        </w:rPr>
        <w:t xml:space="preserve">; </w:t>
      </w:r>
      <w:hyperlink w:anchor="_ENREF_63" w:tooltip="Rehm, 2003 #84" w:history="1">
        <w:r w:rsidR="007A46D2" w:rsidRPr="007D7F01">
          <w:rPr>
            <w:noProof/>
          </w:rPr>
          <w:t>Rehm et al., 2003</w:t>
        </w:r>
      </w:hyperlink>
      <w:r w:rsidRPr="007D7F01">
        <w:rPr>
          <w:noProof/>
        </w:rPr>
        <w:t>)</w:t>
      </w:r>
      <w:r w:rsidRPr="007D7F01">
        <w:fldChar w:fldCharType="end"/>
      </w:r>
      <w:r w:rsidRPr="007D7F01">
        <w:t xml:space="preserve"> in Europe. Further study of these other aspects of culture</w:t>
      </w:r>
      <w:r w:rsidR="006D62FF" w:rsidRPr="007D7F01">
        <w:t>, however,</w:t>
      </w:r>
      <w:r w:rsidRPr="007D7F01">
        <w:t xml:space="preserve"> requires development of quantitative measures of attitudes, beliefs and norms that can be compared across countries. </w:t>
      </w:r>
    </w:p>
    <w:p w:rsidR="00D2108B" w:rsidRPr="007D7F01" w:rsidRDefault="00D2108B" w:rsidP="00DD0F47">
      <w:pPr>
        <w:pStyle w:val="Geenafstand"/>
        <w:spacing w:line="480" w:lineRule="auto"/>
      </w:pPr>
    </w:p>
    <w:p w:rsidR="00ED2681" w:rsidRPr="007D7F01" w:rsidRDefault="00ED2681" w:rsidP="00DD0F47">
      <w:pPr>
        <w:pStyle w:val="Kop2"/>
        <w:spacing w:line="480" w:lineRule="auto"/>
      </w:pPr>
      <w:r w:rsidRPr="007D7F01">
        <w:t>Conclusions</w:t>
      </w:r>
    </w:p>
    <w:p w:rsidR="00D2108B" w:rsidRPr="00BE7696" w:rsidRDefault="00D2108B" w:rsidP="00D2108B">
      <w:pPr>
        <w:pStyle w:val="Geenafstand"/>
        <w:spacing w:line="480" w:lineRule="auto"/>
      </w:pPr>
      <w:r w:rsidRPr="007D7F01">
        <w:t xml:space="preserve">This study is the first to provide systematic and coherent empirical evidence that differences between European countries in health behaviours and health outcomes </w:t>
      </w:r>
      <w:r w:rsidR="00FF2E1A" w:rsidRPr="007D7F01">
        <w:t xml:space="preserve">may </w:t>
      </w:r>
      <w:r w:rsidRPr="007D7F01">
        <w:t xml:space="preserve">partly </w:t>
      </w:r>
      <w:r w:rsidR="00FF2E1A" w:rsidRPr="007D7F01">
        <w:t xml:space="preserve">be </w:t>
      </w:r>
      <w:r w:rsidRPr="007D7F01">
        <w:lastRenderedPageBreak/>
        <w:t xml:space="preserve">determined by variations in culture. Paradoxically, a shift away from </w:t>
      </w:r>
      <w:r w:rsidR="00B44ABC" w:rsidRPr="007D7F01">
        <w:t xml:space="preserve">traditional </w:t>
      </w:r>
      <w:r w:rsidRPr="007D7F01">
        <w:t>‘survival’ values seems to promote behaviours that increase longevity in high income countries.</w:t>
      </w:r>
      <w:r>
        <w:t xml:space="preserve">  </w:t>
      </w:r>
    </w:p>
    <w:p w:rsidR="00ED2681" w:rsidRDefault="00ED2681" w:rsidP="00DD0F47">
      <w:pPr>
        <w:pStyle w:val="Geenafstand"/>
        <w:spacing w:line="480" w:lineRule="auto"/>
      </w:pPr>
      <w:r>
        <w:br w:type="page"/>
      </w:r>
    </w:p>
    <w:p w:rsidR="00ED2681" w:rsidRDefault="00ED2681" w:rsidP="00DD0F47">
      <w:pPr>
        <w:pStyle w:val="Kop1"/>
        <w:spacing w:line="480" w:lineRule="auto"/>
      </w:pPr>
      <w:r>
        <w:lastRenderedPageBreak/>
        <w:t>References</w:t>
      </w:r>
    </w:p>
    <w:p w:rsidR="007A46D2" w:rsidRPr="007A46D2" w:rsidRDefault="00E67DDF" w:rsidP="007A46D2">
      <w:pPr>
        <w:spacing w:after="0" w:line="240" w:lineRule="auto"/>
        <w:ind w:left="720" w:hanging="720"/>
        <w:rPr>
          <w:noProof/>
        </w:rPr>
      </w:pPr>
      <w:r>
        <w:rPr>
          <w:rFonts w:asciiTheme="minorHAnsi" w:hAnsiTheme="minorHAnsi"/>
          <w:sz w:val="20"/>
        </w:rPr>
        <w:fldChar w:fldCharType="begin"/>
      </w:r>
      <w:r>
        <w:rPr>
          <w:rFonts w:asciiTheme="minorHAnsi" w:hAnsiTheme="minorHAnsi"/>
          <w:sz w:val="20"/>
        </w:rPr>
        <w:instrText xml:space="preserve"> ADDIN EN.REFLIST </w:instrText>
      </w:r>
      <w:r>
        <w:rPr>
          <w:rFonts w:asciiTheme="minorHAnsi" w:hAnsiTheme="minorHAnsi"/>
          <w:sz w:val="20"/>
        </w:rPr>
        <w:fldChar w:fldCharType="separate"/>
      </w:r>
      <w:bookmarkStart w:id="1" w:name="_ENREF_1"/>
      <w:r w:rsidR="007A46D2" w:rsidRPr="007A46D2">
        <w:rPr>
          <w:noProof/>
        </w:rPr>
        <w:t xml:space="preserve">Abramson, P. R. (2011). Critiques and Counter-Critiques of the Postmaterialism Thesis: Thirty-four Years of Debate. </w:t>
      </w:r>
      <w:r w:rsidR="007A46D2" w:rsidRPr="007A46D2">
        <w:rPr>
          <w:i/>
          <w:noProof/>
        </w:rPr>
        <w:t>CSD Working papers</w:t>
      </w:r>
      <w:r w:rsidR="007A46D2" w:rsidRPr="007A46D2">
        <w:rPr>
          <w:noProof/>
        </w:rPr>
        <w:t xml:space="preserve">. Retrieved from </w:t>
      </w:r>
      <w:hyperlink r:id="rId14" w:history="1">
        <w:r w:rsidR="007A46D2" w:rsidRPr="007A46D2">
          <w:rPr>
            <w:rStyle w:val="Hyperlink"/>
            <w:noProof/>
          </w:rPr>
          <w:t>http://escholarship.org/uc/item/3f72v9q4</w:t>
        </w:r>
        <w:bookmarkEnd w:id="1"/>
      </w:hyperlink>
    </w:p>
    <w:p w:rsidR="007A46D2" w:rsidRPr="007A46D2" w:rsidRDefault="007A46D2" w:rsidP="007A46D2">
      <w:pPr>
        <w:spacing w:after="0" w:line="240" w:lineRule="auto"/>
        <w:ind w:left="720" w:hanging="720"/>
        <w:rPr>
          <w:noProof/>
        </w:rPr>
      </w:pPr>
      <w:bookmarkStart w:id="2" w:name="_ENREF_2"/>
      <w:r w:rsidRPr="007A46D2">
        <w:rPr>
          <w:noProof/>
        </w:rPr>
        <w:t xml:space="preserve">Anderson, P., &amp; Baumberg, B. (2006). </w:t>
      </w:r>
      <w:r w:rsidRPr="007A46D2">
        <w:rPr>
          <w:i/>
          <w:noProof/>
        </w:rPr>
        <w:t>Alcohol in Europe</w:t>
      </w:r>
      <w:r w:rsidRPr="007A46D2">
        <w:rPr>
          <w:noProof/>
        </w:rPr>
        <w:t>. London Institute of Alcohol Studies.</w:t>
      </w:r>
      <w:bookmarkEnd w:id="2"/>
    </w:p>
    <w:p w:rsidR="007A46D2" w:rsidRPr="007A46D2" w:rsidRDefault="007A46D2" w:rsidP="007A46D2">
      <w:pPr>
        <w:spacing w:after="0" w:line="240" w:lineRule="auto"/>
        <w:ind w:left="720" w:hanging="720"/>
        <w:rPr>
          <w:noProof/>
        </w:rPr>
      </w:pPr>
      <w:bookmarkStart w:id="3" w:name="_ENREF_3"/>
      <w:r w:rsidRPr="007A46D2">
        <w:rPr>
          <w:noProof/>
        </w:rPr>
        <w:t xml:space="preserve">Arrindell, W. A., Hatzichristou, C., Wensink, J., Rosenberg, E., van Twillert, B., Stedema, J., &amp; Meijer, D. (1997). Dimensions of national culture as predictors of cross-national differences in subjective well-being. </w:t>
      </w:r>
      <w:r w:rsidRPr="007A46D2">
        <w:rPr>
          <w:i/>
          <w:noProof/>
        </w:rPr>
        <w:t>Personality and Individual Differences, 23</w:t>
      </w:r>
      <w:r w:rsidRPr="007A46D2">
        <w:rPr>
          <w:noProof/>
        </w:rPr>
        <w:t xml:space="preserve">(1), 37-53. </w:t>
      </w:r>
      <w:bookmarkEnd w:id="3"/>
    </w:p>
    <w:p w:rsidR="007A46D2" w:rsidRPr="007A46D2" w:rsidRDefault="007A46D2" w:rsidP="007A46D2">
      <w:pPr>
        <w:spacing w:after="0" w:line="240" w:lineRule="auto"/>
        <w:ind w:left="720" w:hanging="720"/>
        <w:rPr>
          <w:noProof/>
        </w:rPr>
      </w:pPr>
      <w:bookmarkStart w:id="4" w:name="_ENREF_4"/>
      <w:r w:rsidRPr="007A46D2">
        <w:rPr>
          <w:noProof/>
        </w:rPr>
        <w:t xml:space="preserve">Arts, W., Bijsterveld, A. J., &amp; Veraghtert, K. (2003). Europe and its values in an historical perspective. In W. Arts, J. Hagenaars &amp; L. Halman (Eds.), </w:t>
      </w:r>
      <w:r w:rsidRPr="007A46D2">
        <w:rPr>
          <w:i/>
          <w:noProof/>
        </w:rPr>
        <w:t>The cultural diversity of European unity</w:t>
      </w:r>
      <w:r w:rsidRPr="007A46D2">
        <w:rPr>
          <w:noProof/>
        </w:rPr>
        <w:t xml:space="preserve"> (pp. 67-85). Leiden &amp; Boston: Brill.</w:t>
      </w:r>
      <w:bookmarkEnd w:id="4"/>
    </w:p>
    <w:p w:rsidR="007A46D2" w:rsidRPr="007A46D2" w:rsidRDefault="007A46D2" w:rsidP="007A46D2">
      <w:pPr>
        <w:spacing w:after="0" w:line="240" w:lineRule="auto"/>
        <w:ind w:left="720" w:hanging="720"/>
        <w:rPr>
          <w:noProof/>
        </w:rPr>
      </w:pPr>
      <w:bookmarkStart w:id="5" w:name="_ENREF_5"/>
      <w:r w:rsidRPr="007A46D2">
        <w:rPr>
          <w:noProof/>
        </w:rPr>
        <w:t xml:space="preserve">Becker, S. O., &amp; Woessmann, L. (2009). Was Weber wrong? A human capital theory of Protestant economic history. </w:t>
      </w:r>
      <w:r w:rsidRPr="007A46D2">
        <w:rPr>
          <w:i/>
          <w:noProof/>
        </w:rPr>
        <w:t>The Quarterly Journal of Economics, 124</w:t>
      </w:r>
      <w:r w:rsidRPr="007A46D2">
        <w:rPr>
          <w:noProof/>
        </w:rPr>
        <w:t xml:space="preserve">(2), 531-596. </w:t>
      </w:r>
      <w:bookmarkEnd w:id="5"/>
    </w:p>
    <w:p w:rsidR="007A46D2" w:rsidRPr="007A46D2" w:rsidRDefault="007A46D2" w:rsidP="007A46D2">
      <w:pPr>
        <w:spacing w:after="0" w:line="240" w:lineRule="auto"/>
        <w:ind w:left="720" w:hanging="720"/>
        <w:rPr>
          <w:noProof/>
        </w:rPr>
      </w:pPr>
      <w:bookmarkStart w:id="6" w:name="_ENREF_6"/>
      <w:r w:rsidRPr="007A46D2">
        <w:rPr>
          <w:noProof/>
        </w:rPr>
        <w:t xml:space="preserve">Bobak, M., Murphy, M., Rose, R., &amp; Marmot, M. (2007). Societal characteristics and health in the former communist countries of Central and Eastern Europe and the former Soviet Union: a multilevel analysis. </w:t>
      </w:r>
      <w:r w:rsidRPr="007A46D2">
        <w:rPr>
          <w:i/>
          <w:noProof/>
        </w:rPr>
        <w:t>J Epidemiol Community Health, 61</w:t>
      </w:r>
      <w:r w:rsidRPr="007A46D2">
        <w:rPr>
          <w:noProof/>
        </w:rPr>
        <w:t xml:space="preserve">(11), 990-996. </w:t>
      </w:r>
      <w:bookmarkEnd w:id="6"/>
    </w:p>
    <w:p w:rsidR="007A46D2" w:rsidRPr="007A46D2" w:rsidRDefault="007A46D2" w:rsidP="007A46D2">
      <w:pPr>
        <w:spacing w:after="0" w:line="240" w:lineRule="auto"/>
        <w:ind w:left="720" w:hanging="720"/>
        <w:rPr>
          <w:noProof/>
        </w:rPr>
      </w:pPr>
      <w:bookmarkStart w:id="7" w:name="_ENREF_7"/>
      <w:r w:rsidRPr="007A46D2">
        <w:rPr>
          <w:noProof/>
        </w:rPr>
        <w:t xml:space="preserve">Davidov, E., Schmidt, P., &amp; Schwartz, S. H. (2008). Bringing values back in the adequacy of the European Social Survey to measure values in 20 countries. </w:t>
      </w:r>
      <w:r w:rsidRPr="007A46D2">
        <w:rPr>
          <w:i/>
          <w:noProof/>
        </w:rPr>
        <w:t>Public Opinion Quarterly, 72</w:t>
      </w:r>
      <w:r w:rsidRPr="007A46D2">
        <w:rPr>
          <w:noProof/>
        </w:rPr>
        <w:t xml:space="preserve">(3), 420-445. </w:t>
      </w:r>
      <w:bookmarkEnd w:id="7"/>
    </w:p>
    <w:p w:rsidR="007A46D2" w:rsidRPr="007A46D2" w:rsidRDefault="007A46D2" w:rsidP="007A46D2">
      <w:pPr>
        <w:spacing w:after="0" w:line="240" w:lineRule="auto"/>
        <w:ind w:left="720" w:hanging="720"/>
        <w:rPr>
          <w:noProof/>
        </w:rPr>
      </w:pPr>
      <w:bookmarkStart w:id="8" w:name="_ENREF_8"/>
      <w:r w:rsidRPr="007A46D2">
        <w:rPr>
          <w:noProof/>
        </w:rPr>
        <w:t xml:space="preserve">Davies, N. (1996). </w:t>
      </w:r>
      <w:r w:rsidRPr="007A46D2">
        <w:rPr>
          <w:i/>
          <w:noProof/>
        </w:rPr>
        <w:t>Europe. A history</w:t>
      </w:r>
      <w:r w:rsidRPr="007A46D2">
        <w:rPr>
          <w:noProof/>
        </w:rPr>
        <w:t>. Oxford etc.: Oxford University Press.</w:t>
      </w:r>
      <w:bookmarkEnd w:id="8"/>
    </w:p>
    <w:p w:rsidR="007A46D2" w:rsidRPr="007A46D2" w:rsidRDefault="007A46D2" w:rsidP="007A46D2">
      <w:pPr>
        <w:spacing w:after="0" w:line="240" w:lineRule="auto"/>
        <w:ind w:left="720" w:hanging="720"/>
        <w:rPr>
          <w:noProof/>
        </w:rPr>
      </w:pPr>
      <w:bookmarkStart w:id="9" w:name="_ENREF_9"/>
      <w:r w:rsidRPr="007A46D2">
        <w:rPr>
          <w:noProof/>
        </w:rPr>
        <w:t xml:space="preserve">de Kort, W., Wagenmans, E., van Dongen, A., Slotboom, Y., Hofstede, G., &amp; Veldhuizen, I. (2010). Blood product collection and supply: a matter of money? </w:t>
      </w:r>
      <w:r w:rsidRPr="007A46D2">
        <w:rPr>
          <w:i/>
          <w:noProof/>
        </w:rPr>
        <w:t>Vox Sang, 98</w:t>
      </w:r>
      <w:r w:rsidRPr="007A46D2">
        <w:rPr>
          <w:noProof/>
        </w:rPr>
        <w:t>(3 Pt 1), e201-208. doi: 10.1111/j.1423-0410.2009.01297.x</w:t>
      </w:r>
      <w:bookmarkEnd w:id="9"/>
    </w:p>
    <w:p w:rsidR="007A46D2" w:rsidRPr="007A46D2" w:rsidRDefault="007A46D2" w:rsidP="007A46D2">
      <w:pPr>
        <w:spacing w:after="0" w:line="240" w:lineRule="auto"/>
        <w:ind w:left="720" w:hanging="720"/>
        <w:rPr>
          <w:noProof/>
        </w:rPr>
      </w:pPr>
      <w:bookmarkStart w:id="10" w:name="_ENREF_10"/>
      <w:r w:rsidRPr="007A46D2">
        <w:rPr>
          <w:noProof/>
        </w:rPr>
        <w:t xml:space="preserve">Dekker, P., Ederveen, S., de Groot, H., van der Horst, A., Lejour, A., Straathof, B., . . . Wennekers, C. (2007). </w:t>
      </w:r>
      <w:r w:rsidRPr="007A46D2">
        <w:rPr>
          <w:i/>
          <w:noProof/>
        </w:rPr>
        <w:t>Divers Europa. De Europese Unie in de publieke opinie &amp; Verscheidenheid in cultuur, economie en beleid. Bijlage bij Staat van de Europese Unie 2007</w:t>
      </w:r>
      <w:r w:rsidRPr="007A46D2">
        <w:rPr>
          <w:noProof/>
        </w:rPr>
        <w:t>. Den Haag: Sociaal en Cultureel Planbureau.</w:t>
      </w:r>
      <w:bookmarkEnd w:id="10"/>
    </w:p>
    <w:p w:rsidR="007A46D2" w:rsidRPr="007A46D2" w:rsidRDefault="007A46D2" w:rsidP="007A46D2">
      <w:pPr>
        <w:spacing w:after="0" w:line="240" w:lineRule="auto"/>
        <w:ind w:left="720" w:hanging="720"/>
        <w:rPr>
          <w:noProof/>
        </w:rPr>
      </w:pPr>
      <w:bookmarkStart w:id="11" w:name="_ENREF_11"/>
      <w:r w:rsidRPr="007A46D2">
        <w:rPr>
          <w:noProof/>
        </w:rPr>
        <w:t xml:space="preserve">Deschepper, R., Grigoryan, L., Lundborg, C. S., Hofstede, G., Cohen, J., Kelen, G. V., . . . Haaijer-Ruskamp, F. M. (2008). Are cultural dimensions relevant for explaining cross-national differences in antibiotic use in Europe? </w:t>
      </w:r>
      <w:r w:rsidRPr="007A46D2">
        <w:rPr>
          <w:i/>
          <w:noProof/>
        </w:rPr>
        <w:t>BMC Health Serv Res, 8</w:t>
      </w:r>
      <w:r w:rsidRPr="007A46D2">
        <w:rPr>
          <w:noProof/>
        </w:rPr>
        <w:t xml:space="preserve">, 123. </w:t>
      </w:r>
      <w:bookmarkEnd w:id="11"/>
    </w:p>
    <w:p w:rsidR="007A46D2" w:rsidRPr="007A46D2" w:rsidRDefault="007A46D2" w:rsidP="007A46D2">
      <w:pPr>
        <w:spacing w:after="0" w:line="240" w:lineRule="auto"/>
        <w:ind w:left="720" w:hanging="720"/>
        <w:rPr>
          <w:noProof/>
        </w:rPr>
      </w:pPr>
      <w:bookmarkStart w:id="12" w:name="_ENREF_12"/>
      <w:r w:rsidRPr="007A46D2">
        <w:rPr>
          <w:noProof/>
        </w:rPr>
        <w:t xml:space="preserve">Fincher, C. L., Thornhill, R., Murray, D. R., &amp; Schaller, M. (2008). Pathogen prevalence predicts human cross-cultural variability in individualism/collectivism. [Research Support, Non-U.S. Gov't]. </w:t>
      </w:r>
      <w:r w:rsidRPr="007A46D2">
        <w:rPr>
          <w:i/>
          <w:noProof/>
        </w:rPr>
        <w:t>Proc Biol Sci, 275</w:t>
      </w:r>
      <w:r w:rsidRPr="007A46D2">
        <w:rPr>
          <w:noProof/>
        </w:rPr>
        <w:t>(1640), 1279-1285. doi: 10.1098/rspb.2008.0094</w:t>
      </w:r>
      <w:bookmarkEnd w:id="12"/>
    </w:p>
    <w:p w:rsidR="007A46D2" w:rsidRPr="007A46D2" w:rsidRDefault="007A46D2" w:rsidP="007A46D2">
      <w:pPr>
        <w:spacing w:after="0" w:line="240" w:lineRule="auto"/>
        <w:ind w:left="720" w:hanging="720"/>
        <w:rPr>
          <w:noProof/>
        </w:rPr>
      </w:pPr>
      <w:bookmarkStart w:id="13" w:name="_ENREF_13"/>
      <w:r w:rsidRPr="007A46D2">
        <w:rPr>
          <w:noProof/>
        </w:rPr>
        <w:t xml:space="preserve">Frohlich, K. L., Corin, E., &amp; Potvin, L. (2001). A theoretical proposal for the relationship between context and disease. </w:t>
      </w:r>
      <w:r w:rsidRPr="007A46D2">
        <w:rPr>
          <w:i/>
          <w:noProof/>
        </w:rPr>
        <w:t>Sociology of Health and Illness, 23</w:t>
      </w:r>
      <w:r w:rsidRPr="007A46D2">
        <w:rPr>
          <w:noProof/>
        </w:rPr>
        <w:t xml:space="preserve">(6), 776±797. </w:t>
      </w:r>
      <w:bookmarkEnd w:id="13"/>
    </w:p>
    <w:p w:rsidR="007A46D2" w:rsidRPr="007A46D2" w:rsidRDefault="007A46D2" w:rsidP="007A46D2">
      <w:pPr>
        <w:spacing w:after="0" w:line="240" w:lineRule="auto"/>
        <w:ind w:left="720" w:hanging="720"/>
        <w:rPr>
          <w:noProof/>
        </w:rPr>
      </w:pPr>
      <w:bookmarkStart w:id="14" w:name="_ENREF_14"/>
      <w:r w:rsidRPr="007A46D2">
        <w:rPr>
          <w:noProof/>
        </w:rPr>
        <w:t xml:space="preserve">Gelfand, M. J., Raver, J. L., Nishii, L., Leslie, L. M., Lun, J., Lim, B. C., . . . Yamaguchi, S. (2011). Differences between tight and loose cultures: a 33-nation study. </w:t>
      </w:r>
      <w:r w:rsidRPr="007A46D2">
        <w:rPr>
          <w:i/>
          <w:noProof/>
        </w:rPr>
        <w:t>Science, 332</w:t>
      </w:r>
      <w:r w:rsidRPr="007A46D2">
        <w:rPr>
          <w:noProof/>
        </w:rPr>
        <w:t xml:space="preserve">(6033), 1100-1104. </w:t>
      </w:r>
      <w:bookmarkEnd w:id="14"/>
    </w:p>
    <w:p w:rsidR="007A46D2" w:rsidRPr="007A46D2" w:rsidRDefault="007A46D2" w:rsidP="007A46D2">
      <w:pPr>
        <w:spacing w:after="0" w:line="240" w:lineRule="auto"/>
        <w:ind w:left="720" w:hanging="720"/>
        <w:rPr>
          <w:noProof/>
        </w:rPr>
      </w:pPr>
      <w:bookmarkStart w:id="15" w:name="_ENREF_15"/>
      <w:r w:rsidRPr="007A46D2">
        <w:rPr>
          <w:noProof/>
        </w:rPr>
        <w:t xml:space="preserve">Glanz, K., Rimer, B. K., &amp; Lewis, F. M. (Eds.). (2002). </w:t>
      </w:r>
      <w:r w:rsidRPr="007A46D2">
        <w:rPr>
          <w:i/>
          <w:noProof/>
        </w:rPr>
        <w:t>Health behavior and health education. Theory, research and practive</w:t>
      </w:r>
      <w:r w:rsidRPr="007A46D2">
        <w:rPr>
          <w:noProof/>
        </w:rPr>
        <w:t xml:space="preserve"> (Third ed.). San Francisco: Jossey-Bass.</w:t>
      </w:r>
      <w:bookmarkEnd w:id="15"/>
    </w:p>
    <w:p w:rsidR="007A46D2" w:rsidRPr="007A46D2" w:rsidRDefault="007A46D2" w:rsidP="007A46D2">
      <w:pPr>
        <w:spacing w:after="0" w:line="240" w:lineRule="auto"/>
        <w:ind w:left="720" w:hanging="720"/>
        <w:rPr>
          <w:noProof/>
        </w:rPr>
      </w:pPr>
      <w:bookmarkStart w:id="16" w:name="_ENREF_16"/>
      <w:r w:rsidRPr="007A46D2">
        <w:rPr>
          <w:noProof/>
        </w:rPr>
        <w:t xml:space="preserve">Gouveia, V. V., &amp; Ros, M. (2000). Hofstede and Schwartz's models for classifying individualism at the cultural level: their relation to macro-social and macro-economic variables. </w:t>
      </w:r>
      <w:r w:rsidRPr="007A46D2">
        <w:rPr>
          <w:i/>
          <w:noProof/>
        </w:rPr>
        <w:t>Psicothema, 12</w:t>
      </w:r>
      <w:r w:rsidRPr="007A46D2">
        <w:rPr>
          <w:noProof/>
        </w:rPr>
        <w:t xml:space="preserve">(Supplement), 25-33. </w:t>
      </w:r>
      <w:bookmarkEnd w:id="16"/>
    </w:p>
    <w:p w:rsidR="007A46D2" w:rsidRPr="007A46D2" w:rsidRDefault="007A46D2" w:rsidP="007A46D2">
      <w:pPr>
        <w:spacing w:after="0" w:line="240" w:lineRule="auto"/>
        <w:ind w:left="720" w:hanging="720"/>
        <w:rPr>
          <w:noProof/>
        </w:rPr>
      </w:pPr>
      <w:bookmarkStart w:id="17" w:name="_ENREF_17"/>
      <w:r w:rsidRPr="007A46D2">
        <w:rPr>
          <w:noProof/>
        </w:rPr>
        <w:lastRenderedPageBreak/>
        <w:t xml:space="preserve">Grigoriev, P., Shkolnikov, V., Andreev, E., Jasilionis, D., Jdanov, D., Meslé, F., &amp; Vallin, J. (2010). Mortality in Belarus, Lithuania, and Russia: Divergence in Recent Trends and Possible Explanations. </w:t>
      </w:r>
      <w:r w:rsidRPr="007A46D2">
        <w:rPr>
          <w:i/>
          <w:noProof/>
        </w:rPr>
        <w:t>European Journal of Population, 26</w:t>
      </w:r>
      <w:r w:rsidRPr="007A46D2">
        <w:rPr>
          <w:noProof/>
        </w:rPr>
        <w:t xml:space="preserve">, 245-274. </w:t>
      </w:r>
      <w:bookmarkEnd w:id="17"/>
    </w:p>
    <w:p w:rsidR="007A46D2" w:rsidRPr="007A46D2" w:rsidRDefault="007A46D2" w:rsidP="007A46D2">
      <w:pPr>
        <w:spacing w:after="0" w:line="240" w:lineRule="auto"/>
        <w:ind w:left="720" w:hanging="720"/>
        <w:rPr>
          <w:noProof/>
        </w:rPr>
      </w:pPr>
      <w:bookmarkStart w:id="18" w:name="_ENREF_18"/>
      <w:r w:rsidRPr="007A46D2">
        <w:rPr>
          <w:noProof/>
        </w:rPr>
        <w:t xml:space="preserve">Hagenaars, J., Halman, L., &amp; Moors, G. (2003). Exploring Europe's basic values map. In W. Arts, J. Hagenaars &amp; L. Halman (Eds.), </w:t>
      </w:r>
      <w:r w:rsidRPr="007A46D2">
        <w:rPr>
          <w:i/>
          <w:noProof/>
        </w:rPr>
        <w:t>The cultural diversity of European unity</w:t>
      </w:r>
      <w:r w:rsidRPr="007A46D2">
        <w:rPr>
          <w:noProof/>
        </w:rPr>
        <w:t xml:space="preserve"> (pp. 23-58). Leiden &amp; Boston: Brill.</w:t>
      </w:r>
      <w:bookmarkEnd w:id="18"/>
    </w:p>
    <w:p w:rsidR="007A46D2" w:rsidRPr="007A46D2" w:rsidRDefault="007A46D2" w:rsidP="007A46D2">
      <w:pPr>
        <w:spacing w:after="0" w:line="240" w:lineRule="auto"/>
        <w:ind w:left="720" w:hanging="720"/>
        <w:rPr>
          <w:noProof/>
        </w:rPr>
      </w:pPr>
      <w:bookmarkStart w:id="19" w:name="_ENREF_19"/>
      <w:r w:rsidRPr="007A46D2">
        <w:rPr>
          <w:noProof/>
        </w:rPr>
        <w:t xml:space="preserve">Haller, M. (2002). Theory and method in the comparative study of values: critique and alternative to Inglehart. </w:t>
      </w:r>
      <w:r w:rsidRPr="007A46D2">
        <w:rPr>
          <w:i/>
          <w:noProof/>
        </w:rPr>
        <w:t>European Sociological Review, 18</w:t>
      </w:r>
      <w:r w:rsidRPr="007A46D2">
        <w:rPr>
          <w:noProof/>
        </w:rPr>
        <w:t xml:space="preserve">(2), 139-158. </w:t>
      </w:r>
      <w:bookmarkEnd w:id="19"/>
    </w:p>
    <w:p w:rsidR="007A46D2" w:rsidRPr="007A46D2" w:rsidRDefault="007A46D2" w:rsidP="007A46D2">
      <w:pPr>
        <w:spacing w:after="0" w:line="240" w:lineRule="auto"/>
        <w:ind w:left="720" w:hanging="720"/>
        <w:rPr>
          <w:noProof/>
        </w:rPr>
      </w:pPr>
      <w:bookmarkStart w:id="20" w:name="_ENREF_20"/>
      <w:r w:rsidRPr="007A46D2">
        <w:rPr>
          <w:noProof/>
        </w:rPr>
        <w:t xml:space="preserve">Hofstede, G. (1980). </w:t>
      </w:r>
      <w:r w:rsidRPr="007A46D2">
        <w:rPr>
          <w:i/>
          <w:noProof/>
        </w:rPr>
        <w:t>Culture's consequences (First edition): International differences in work-related values</w:t>
      </w:r>
      <w:r w:rsidRPr="007A46D2">
        <w:rPr>
          <w:noProof/>
        </w:rPr>
        <w:t xml:space="preserve"> (First ed.). Beverly Hills: Sage.</w:t>
      </w:r>
      <w:bookmarkEnd w:id="20"/>
    </w:p>
    <w:p w:rsidR="007A46D2" w:rsidRPr="007A46D2" w:rsidRDefault="007A46D2" w:rsidP="007A46D2">
      <w:pPr>
        <w:spacing w:after="0" w:line="240" w:lineRule="auto"/>
        <w:ind w:left="720" w:hanging="720"/>
        <w:rPr>
          <w:noProof/>
        </w:rPr>
      </w:pPr>
      <w:bookmarkStart w:id="21" w:name="_ENREF_21"/>
      <w:r w:rsidRPr="007A46D2">
        <w:rPr>
          <w:noProof/>
        </w:rPr>
        <w:t xml:space="preserve">Hofstede, G. (2001). </w:t>
      </w:r>
      <w:r w:rsidRPr="007A46D2">
        <w:rPr>
          <w:i/>
          <w:noProof/>
        </w:rPr>
        <w:t>Culture's consequences (Second edition). Comparing values, behaviors, institutions, and organizations across nations.</w:t>
      </w:r>
      <w:r w:rsidRPr="007A46D2">
        <w:rPr>
          <w:noProof/>
        </w:rPr>
        <w:t xml:space="preserve"> (Second ed.). Thousand Oaks etc.: Sage Publications.</w:t>
      </w:r>
      <w:bookmarkEnd w:id="21"/>
    </w:p>
    <w:p w:rsidR="007A46D2" w:rsidRPr="007A46D2" w:rsidRDefault="007A46D2" w:rsidP="007A46D2">
      <w:pPr>
        <w:spacing w:after="0" w:line="240" w:lineRule="auto"/>
        <w:ind w:left="720" w:hanging="720"/>
        <w:rPr>
          <w:noProof/>
        </w:rPr>
      </w:pPr>
      <w:bookmarkStart w:id="22" w:name="_ENREF_22"/>
      <w:r w:rsidRPr="007A46D2">
        <w:rPr>
          <w:noProof/>
        </w:rPr>
        <w:t xml:space="preserve">Hofstede, G., Hofstede, G. J., &amp; Minkov, M. (2010). </w:t>
      </w:r>
      <w:r w:rsidRPr="007A46D2">
        <w:rPr>
          <w:i/>
          <w:noProof/>
        </w:rPr>
        <w:t>Cultures and organizations (Third edition): Software of the mind</w:t>
      </w:r>
      <w:r w:rsidRPr="007A46D2">
        <w:rPr>
          <w:noProof/>
        </w:rPr>
        <w:t xml:space="preserve"> (Third ed.). London McGraw-Hill.</w:t>
      </w:r>
      <w:bookmarkEnd w:id="22"/>
    </w:p>
    <w:p w:rsidR="007A46D2" w:rsidRPr="007A46D2" w:rsidRDefault="007A46D2" w:rsidP="007A46D2">
      <w:pPr>
        <w:spacing w:after="0" w:line="240" w:lineRule="auto"/>
        <w:ind w:left="720" w:hanging="720"/>
        <w:rPr>
          <w:noProof/>
        </w:rPr>
      </w:pPr>
      <w:bookmarkStart w:id="23" w:name="_ENREF_23"/>
      <w:r w:rsidRPr="007A46D2">
        <w:rPr>
          <w:noProof/>
        </w:rPr>
        <w:t xml:space="preserve">Hofstede, G., &amp; McCrae, R. R. (2004). Personality and culture revisited: Linking traits and dimensions of culture. </w:t>
      </w:r>
      <w:r w:rsidRPr="007A46D2">
        <w:rPr>
          <w:i/>
          <w:noProof/>
        </w:rPr>
        <w:t>Cross-Cultural Research, 38</w:t>
      </w:r>
      <w:r w:rsidRPr="007A46D2">
        <w:rPr>
          <w:noProof/>
        </w:rPr>
        <w:t xml:space="preserve">(1), 52-88. </w:t>
      </w:r>
      <w:bookmarkEnd w:id="23"/>
    </w:p>
    <w:p w:rsidR="007A46D2" w:rsidRPr="007A46D2" w:rsidRDefault="007A46D2" w:rsidP="007A46D2">
      <w:pPr>
        <w:spacing w:after="0" w:line="240" w:lineRule="auto"/>
        <w:ind w:left="720" w:hanging="720"/>
        <w:rPr>
          <w:noProof/>
        </w:rPr>
      </w:pPr>
      <w:bookmarkStart w:id="24" w:name="_ENREF_24"/>
      <w:r w:rsidRPr="007A46D2">
        <w:rPr>
          <w:noProof/>
        </w:rPr>
        <w:t xml:space="preserve">Huntington, S. P. (1991). </w:t>
      </w:r>
      <w:r w:rsidRPr="007A46D2">
        <w:rPr>
          <w:i/>
          <w:noProof/>
        </w:rPr>
        <w:t>The Third Wave: Democratization in the Late 20th Century</w:t>
      </w:r>
      <w:r w:rsidRPr="007A46D2">
        <w:rPr>
          <w:noProof/>
        </w:rPr>
        <w:t>. Norman: University of Oklahoma Press.</w:t>
      </w:r>
      <w:bookmarkEnd w:id="24"/>
    </w:p>
    <w:p w:rsidR="007A46D2" w:rsidRPr="007A46D2" w:rsidRDefault="007A46D2" w:rsidP="007A46D2">
      <w:pPr>
        <w:spacing w:after="0" w:line="240" w:lineRule="auto"/>
        <w:ind w:left="720" w:hanging="720"/>
        <w:rPr>
          <w:noProof/>
        </w:rPr>
      </w:pPr>
      <w:bookmarkStart w:id="25" w:name="_ENREF_25"/>
      <w:r w:rsidRPr="007A46D2">
        <w:rPr>
          <w:noProof/>
        </w:rPr>
        <w:t xml:space="preserve">Inglehart, R. (1977). </w:t>
      </w:r>
      <w:r w:rsidRPr="007A46D2">
        <w:rPr>
          <w:i/>
          <w:noProof/>
        </w:rPr>
        <w:t>The silent revolution</w:t>
      </w:r>
      <w:r w:rsidRPr="007A46D2">
        <w:rPr>
          <w:noProof/>
        </w:rPr>
        <w:t>. Princeton: Princeton University Press.</w:t>
      </w:r>
      <w:bookmarkEnd w:id="25"/>
    </w:p>
    <w:p w:rsidR="007A46D2" w:rsidRPr="007A46D2" w:rsidRDefault="007A46D2" w:rsidP="007A46D2">
      <w:pPr>
        <w:spacing w:after="0" w:line="240" w:lineRule="auto"/>
        <w:ind w:left="720" w:hanging="720"/>
        <w:rPr>
          <w:noProof/>
        </w:rPr>
      </w:pPr>
      <w:bookmarkStart w:id="26" w:name="_ENREF_26"/>
      <w:r w:rsidRPr="007A46D2">
        <w:rPr>
          <w:noProof/>
        </w:rPr>
        <w:t xml:space="preserve">Inglehart, R. (1990). </w:t>
      </w:r>
      <w:r w:rsidRPr="007A46D2">
        <w:rPr>
          <w:i/>
          <w:noProof/>
        </w:rPr>
        <w:t>Culture shift in advanced industrial society</w:t>
      </w:r>
      <w:r w:rsidRPr="007A46D2">
        <w:rPr>
          <w:noProof/>
        </w:rPr>
        <w:t>. Princeton: Princeton University Press.</w:t>
      </w:r>
      <w:bookmarkEnd w:id="26"/>
    </w:p>
    <w:p w:rsidR="007A46D2" w:rsidRPr="007A46D2" w:rsidRDefault="007A46D2" w:rsidP="007A46D2">
      <w:pPr>
        <w:spacing w:after="0" w:line="240" w:lineRule="auto"/>
        <w:ind w:left="720" w:hanging="720"/>
        <w:rPr>
          <w:noProof/>
        </w:rPr>
      </w:pPr>
      <w:bookmarkStart w:id="27" w:name="_ENREF_27"/>
      <w:r w:rsidRPr="007A46D2">
        <w:rPr>
          <w:noProof/>
        </w:rPr>
        <w:t xml:space="preserve">Inglehart, R. (1995). Public support for environmental protection: Objective problems and subjective values in 43 societies. </w:t>
      </w:r>
      <w:r w:rsidRPr="007A46D2">
        <w:rPr>
          <w:i/>
          <w:noProof/>
        </w:rPr>
        <w:t>PS: Political science and politics, 28</w:t>
      </w:r>
      <w:r w:rsidRPr="007A46D2">
        <w:rPr>
          <w:noProof/>
        </w:rPr>
        <w:t xml:space="preserve">(1), 57-72. </w:t>
      </w:r>
      <w:bookmarkEnd w:id="27"/>
    </w:p>
    <w:p w:rsidR="007A46D2" w:rsidRPr="007A46D2" w:rsidRDefault="007A46D2" w:rsidP="007A46D2">
      <w:pPr>
        <w:spacing w:after="0" w:line="240" w:lineRule="auto"/>
        <w:ind w:left="720" w:hanging="720"/>
        <w:rPr>
          <w:noProof/>
        </w:rPr>
      </w:pPr>
      <w:bookmarkStart w:id="28" w:name="_ENREF_28"/>
      <w:r w:rsidRPr="007A46D2">
        <w:rPr>
          <w:noProof/>
        </w:rPr>
        <w:t xml:space="preserve">Inglehart, R. (1997). </w:t>
      </w:r>
      <w:r w:rsidRPr="007A46D2">
        <w:rPr>
          <w:i/>
          <w:noProof/>
        </w:rPr>
        <w:t xml:space="preserve">Modernization and postmodernization: cultural, economic, and political change in 43 societies </w:t>
      </w:r>
      <w:r w:rsidRPr="007A46D2">
        <w:rPr>
          <w:noProof/>
        </w:rPr>
        <w:t>Princeton: Princeton University Press.</w:t>
      </w:r>
      <w:bookmarkEnd w:id="28"/>
    </w:p>
    <w:p w:rsidR="007A46D2" w:rsidRPr="007A46D2" w:rsidRDefault="007A46D2" w:rsidP="007A46D2">
      <w:pPr>
        <w:spacing w:after="0" w:line="240" w:lineRule="auto"/>
        <w:ind w:left="720" w:hanging="720"/>
        <w:rPr>
          <w:noProof/>
        </w:rPr>
      </w:pPr>
      <w:bookmarkStart w:id="29" w:name="_ENREF_29"/>
      <w:r w:rsidRPr="007A46D2">
        <w:rPr>
          <w:noProof/>
        </w:rPr>
        <w:t xml:space="preserve">Inglehart, R., &amp; Baker, W. E. (2000). Modernization, cultural change, and the persistence of traditional values. </w:t>
      </w:r>
      <w:r w:rsidRPr="007A46D2">
        <w:rPr>
          <w:i/>
          <w:noProof/>
        </w:rPr>
        <w:t>American Sociological Review, 65</w:t>
      </w:r>
      <w:r w:rsidRPr="007A46D2">
        <w:rPr>
          <w:noProof/>
        </w:rPr>
        <w:t xml:space="preserve">(1), 19-51. </w:t>
      </w:r>
      <w:bookmarkEnd w:id="29"/>
    </w:p>
    <w:p w:rsidR="007A46D2" w:rsidRPr="007A46D2" w:rsidRDefault="007A46D2" w:rsidP="007A46D2">
      <w:pPr>
        <w:spacing w:after="0" w:line="240" w:lineRule="auto"/>
        <w:ind w:left="720" w:hanging="720"/>
        <w:rPr>
          <w:noProof/>
        </w:rPr>
      </w:pPr>
      <w:bookmarkStart w:id="30" w:name="_ENREF_30"/>
      <w:r w:rsidRPr="007A46D2">
        <w:rPr>
          <w:noProof/>
        </w:rPr>
        <w:t xml:space="preserve">Inglehart, R., Norris, P., &amp; Welzel, C. (2002). Gender equality and democracy. </w:t>
      </w:r>
      <w:r w:rsidRPr="007A46D2">
        <w:rPr>
          <w:i/>
          <w:noProof/>
        </w:rPr>
        <w:t>Comparative Sociology, 1</w:t>
      </w:r>
      <w:r w:rsidRPr="007A46D2">
        <w:rPr>
          <w:noProof/>
        </w:rPr>
        <w:t xml:space="preserve">(3-4), 321-345. </w:t>
      </w:r>
      <w:bookmarkEnd w:id="30"/>
    </w:p>
    <w:p w:rsidR="007A46D2" w:rsidRPr="007A46D2" w:rsidRDefault="007A46D2" w:rsidP="007A46D2">
      <w:pPr>
        <w:spacing w:after="0" w:line="240" w:lineRule="auto"/>
        <w:ind w:left="720" w:hanging="720"/>
        <w:rPr>
          <w:noProof/>
        </w:rPr>
      </w:pPr>
      <w:bookmarkStart w:id="31" w:name="_ENREF_31"/>
      <w:r w:rsidRPr="007A46D2">
        <w:rPr>
          <w:noProof/>
        </w:rPr>
        <w:t xml:space="preserve">Inglehart, R., &amp; Oyserman, D. (2004). Individualism, autonomy and self-expression: the human development syndrome. In H. Vinken, J. Soeters &amp; P. Ester (Eds.), </w:t>
      </w:r>
      <w:r w:rsidRPr="007A46D2">
        <w:rPr>
          <w:i/>
          <w:noProof/>
        </w:rPr>
        <w:t xml:space="preserve">Comparing cultures. Dimensions of culture in a comparative perspective </w:t>
      </w:r>
      <w:r w:rsidRPr="007A46D2">
        <w:rPr>
          <w:noProof/>
        </w:rPr>
        <w:t>Leiden: Brill.</w:t>
      </w:r>
      <w:bookmarkEnd w:id="31"/>
    </w:p>
    <w:p w:rsidR="007A46D2" w:rsidRPr="007A46D2" w:rsidRDefault="007A46D2" w:rsidP="007A46D2">
      <w:pPr>
        <w:spacing w:after="0" w:line="240" w:lineRule="auto"/>
        <w:ind w:left="720" w:hanging="720"/>
        <w:rPr>
          <w:noProof/>
        </w:rPr>
      </w:pPr>
      <w:bookmarkStart w:id="32" w:name="_ENREF_32"/>
      <w:r w:rsidRPr="007A46D2">
        <w:rPr>
          <w:noProof/>
        </w:rPr>
        <w:t xml:space="preserve">Inglehart, R., &amp; Welzel, C. (2005). </w:t>
      </w:r>
      <w:r w:rsidRPr="007A46D2">
        <w:rPr>
          <w:i/>
          <w:noProof/>
        </w:rPr>
        <w:t>Modernization, cultural change, and democracy. The human development sequence.</w:t>
      </w:r>
      <w:r w:rsidRPr="007A46D2">
        <w:rPr>
          <w:noProof/>
        </w:rPr>
        <w:t xml:space="preserve"> Cambridge: Cambridge University Press.</w:t>
      </w:r>
      <w:bookmarkEnd w:id="32"/>
    </w:p>
    <w:p w:rsidR="007A46D2" w:rsidRPr="007A46D2" w:rsidRDefault="007A46D2" w:rsidP="007A46D2">
      <w:pPr>
        <w:spacing w:after="0" w:line="240" w:lineRule="auto"/>
        <w:ind w:left="720" w:hanging="720"/>
        <w:rPr>
          <w:noProof/>
        </w:rPr>
      </w:pPr>
      <w:bookmarkStart w:id="33" w:name="_ENREF_33"/>
      <w:r w:rsidRPr="007A46D2">
        <w:rPr>
          <w:noProof/>
        </w:rPr>
        <w:t xml:space="preserve">Inglehart, R., &amp; Welzel, C. (2009). How development leads to democracy. What we know about modenrization. </w:t>
      </w:r>
      <w:r w:rsidRPr="007A46D2">
        <w:rPr>
          <w:i/>
          <w:noProof/>
        </w:rPr>
        <w:t>Foreign Affairs, 88</w:t>
      </w:r>
      <w:r w:rsidRPr="007A46D2">
        <w:rPr>
          <w:noProof/>
        </w:rPr>
        <w:t xml:space="preserve">(2), 33-38. </w:t>
      </w:r>
      <w:bookmarkEnd w:id="33"/>
    </w:p>
    <w:p w:rsidR="007A46D2" w:rsidRPr="007A46D2" w:rsidRDefault="007A46D2" w:rsidP="007A46D2">
      <w:pPr>
        <w:spacing w:after="0" w:line="240" w:lineRule="auto"/>
        <w:ind w:left="720" w:hanging="720"/>
        <w:rPr>
          <w:noProof/>
        </w:rPr>
      </w:pPr>
      <w:bookmarkStart w:id="34" w:name="_ENREF_34"/>
      <w:r w:rsidRPr="007A46D2">
        <w:rPr>
          <w:noProof/>
        </w:rPr>
        <w:t xml:space="preserve">Inglehart, R. F. (2008). Changing values among western publics from 1970 to 2006. </w:t>
      </w:r>
      <w:r w:rsidRPr="007A46D2">
        <w:rPr>
          <w:i/>
          <w:noProof/>
        </w:rPr>
        <w:t>West European Politics, 31</w:t>
      </w:r>
      <w:r w:rsidRPr="007A46D2">
        <w:rPr>
          <w:noProof/>
        </w:rPr>
        <w:t xml:space="preserve">(1-2), 130-146. </w:t>
      </w:r>
      <w:bookmarkEnd w:id="34"/>
    </w:p>
    <w:p w:rsidR="007A46D2" w:rsidRPr="007A46D2" w:rsidRDefault="007A46D2" w:rsidP="007A46D2">
      <w:pPr>
        <w:spacing w:after="0" w:line="240" w:lineRule="auto"/>
        <w:ind w:left="720" w:hanging="720"/>
        <w:rPr>
          <w:noProof/>
        </w:rPr>
      </w:pPr>
      <w:bookmarkStart w:id="35" w:name="_ENREF_35"/>
      <w:r w:rsidRPr="007A46D2">
        <w:rPr>
          <w:noProof/>
        </w:rPr>
        <w:t xml:space="preserve">Kasekamp, A. (2010). </w:t>
      </w:r>
      <w:r w:rsidRPr="007A46D2">
        <w:rPr>
          <w:i/>
          <w:noProof/>
        </w:rPr>
        <w:t>A history of the Baltic states</w:t>
      </w:r>
      <w:r w:rsidRPr="007A46D2">
        <w:rPr>
          <w:noProof/>
        </w:rPr>
        <w:t>. London: Palgrave Macmillan.</w:t>
      </w:r>
      <w:bookmarkEnd w:id="35"/>
    </w:p>
    <w:p w:rsidR="007A46D2" w:rsidRPr="007A46D2" w:rsidRDefault="007A46D2" w:rsidP="007A46D2">
      <w:pPr>
        <w:spacing w:after="0" w:line="240" w:lineRule="auto"/>
        <w:ind w:left="720" w:hanging="720"/>
        <w:rPr>
          <w:noProof/>
        </w:rPr>
      </w:pPr>
      <w:bookmarkStart w:id="36" w:name="_ENREF_36"/>
      <w:r w:rsidRPr="007A46D2">
        <w:rPr>
          <w:noProof/>
        </w:rPr>
        <w:t xml:space="preserve">Keys, A., Menotti, A., Karvonen, M. J., Aravanis, C., Blackburn, H., Buzina, R., . . . et al. (1986). The diet and 15-year death rate in the seven countries study. </w:t>
      </w:r>
      <w:r w:rsidRPr="007A46D2">
        <w:rPr>
          <w:i/>
          <w:noProof/>
        </w:rPr>
        <w:t>Am J Epidemiol, 124</w:t>
      </w:r>
      <w:r w:rsidRPr="007A46D2">
        <w:rPr>
          <w:noProof/>
        </w:rPr>
        <w:t xml:space="preserve">(6), 903-915. </w:t>
      </w:r>
      <w:bookmarkEnd w:id="36"/>
    </w:p>
    <w:p w:rsidR="007A46D2" w:rsidRPr="007A46D2" w:rsidRDefault="007A46D2" w:rsidP="007A46D2">
      <w:pPr>
        <w:spacing w:after="0" w:line="240" w:lineRule="auto"/>
        <w:ind w:left="720" w:hanging="720"/>
        <w:rPr>
          <w:noProof/>
        </w:rPr>
      </w:pPr>
      <w:bookmarkStart w:id="37" w:name="_ENREF_37"/>
      <w:r w:rsidRPr="007A46D2">
        <w:rPr>
          <w:noProof/>
        </w:rPr>
        <w:t xml:space="preserve">Kirk, D. (1946). </w:t>
      </w:r>
      <w:r w:rsidRPr="007A46D2">
        <w:rPr>
          <w:i/>
          <w:noProof/>
        </w:rPr>
        <w:t>Europe's population in the interwar years</w:t>
      </w:r>
      <w:r w:rsidRPr="007A46D2">
        <w:rPr>
          <w:noProof/>
        </w:rPr>
        <w:t>. Princeton: Princeton University Press (for the League of Nations).</w:t>
      </w:r>
      <w:bookmarkEnd w:id="37"/>
    </w:p>
    <w:p w:rsidR="007A46D2" w:rsidRPr="007A46D2" w:rsidRDefault="007A46D2" w:rsidP="007A46D2">
      <w:pPr>
        <w:spacing w:after="0" w:line="240" w:lineRule="auto"/>
        <w:ind w:left="720" w:hanging="720"/>
        <w:rPr>
          <w:noProof/>
        </w:rPr>
      </w:pPr>
      <w:bookmarkStart w:id="38" w:name="_ENREF_38"/>
      <w:r w:rsidRPr="007A46D2">
        <w:rPr>
          <w:noProof/>
        </w:rPr>
        <w:t xml:space="preserve">Leon, D. A. (2011). Trends in European life expectancy: a salutary view. [Editorial]. </w:t>
      </w:r>
      <w:r w:rsidRPr="007A46D2">
        <w:rPr>
          <w:i/>
          <w:noProof/>
        </w:rPr>
        <w:t>Int J Epidemiol, 40</w:t>
      </w:r>
      <w:r w:rsidRPr="007A46D2">
        <w:rPr>
          <w:noProof/>
        </w:rPr>
        <w:t>(2), 271-277. doi: 10.1093/ije/dyr061</w:t>
      </w:r>
      <w:bookmarkEnd w:id="38"/>
    </w:p>
    <w:p w:rsidR="007A46D2" w:rsidRPr="007A46D2" w:rsidRDefault="007A46D2" w:rsidP="007A46D2">
      <w:pPr>
        <w:spacing w:after="0" w:line="240" w:lineRule="auto"/>
        <w:ind w:left="720" w:hanging="720"/>
        <w:rPr>
          <w:noProof/>
        </w:rPr>
      </w:pPr>
      <w:bookmarkStart w:id="39" w:name="_ENREF_39"/>
      <w:r w:rsidRPr="007A46D2">
        <w:rPr>
          <w:noProof/>
        </w:rPr>
        <w:lastRenderedPageBreak/>
        <w:t>Macionic, J. J., &amp; Gerber, L. M. (2011). Sociology. (Seventh. ed.). Toronto: Pearson.</w:t>
      </w:r>
      <w:bookmarkEnd w:id="39"/>
    </w:p>
    <w:p w:rsidR="007A46D2" w:rsidRPr="007A46D2" w:rsidRDefault="007A46D2" w:rsidP="007A46D2">
      <w:pPr>
        <w:spacing w:after="0" w:line="240" w:lineRule="auto"/>
        <w:ind w:left="720" w:hanging="720"/>
        <w:rPr>
          <w:noProof/>
        </w:rPr>
      </w:pPr>
      <w:bookmarkStart w:id="40" w:name="_ENREF_40"/>
      <w:r w:rsidRPr="007A46D2">
        <w:rPr>
          <w:noProof/>
        </w:rPr>
        <w:t xml:space="preserve">Mackenbach, J. (2007). Jean Calvin, Calvinism, and population health: impressions from Switzerland. [Editorial]. </w:t>
      </w:r>
      <w:r w:rsidRPr="007A46D2">
        <w:rPr>
          <w:i/>
          <w:noProof/>
        </w:rPr>
        <w:t>Eur J Public Health, 17</w:t>
      </w:r>
      <w:r w:rsidRPr="007A46D2">
        <w:rPr>
          <w:noProof/>
        </w:rPr>
        <w:t>(1), 1. doi: 10.1093/eurpub/ckl277</w:t>
      </w:r>
      <w:bookmarkEnd w:id="40"/>
    </w:p>
    <w:p w:rsidR="007A46D2" w:rsidRPr="007A46D2" w:rsidRDefault="007A46D2" w:rsidP="007A46D2">
      <w:pPr>
        <w:spacing w:after="0" w:line="240" w:lineRule="auto"/>
        <w:ind w:left="720" w:hanging="720"/>
        <w:rPr>
          <w:noProof/>
        </w:rPr>
      </w:pPr>
      <w:bookmarkStart w:id="41" w:name="_ENREF_41"/>
      <w:r w:rsidRPr="007A46D2">
        <w:rPr>
          <w:noProof/>
        </w:rPr>
        <w:t xml:space="preserve">Mackenbach, J. P. (2013a). Convergence and divergence of life expectancy in Europe: a centennial view. [Historical Article]. </w:t>
      </w:r>
      <w:r w:rsidRPr="007A46D2">
        <w:rPr>
          <w:i/>
          <w:noProof/>
        </w:rPr>
        <w:t>Eur J Epidemiol, 28</w:t>
      </w:r>
      <w:r w:rsidRPr="007A46D2">
        <w:rPr>
          <w:noProof/>
        </w:rPr>
        <w:t>(3), 229-240. doi: 10.1007/s10654-012-9747-x</w:t>
      </w:r>
      <w:bookmarkEnd w:id="41"/>
    </w:p>
    <w:p w:rsidR="007A46D2" w:rsidRPr="007A46D2" w:rsidRDefault="007A46D2" w:rsidP="007A46D2">
      <w:pPr>
        <w:spacing w:after="0" w:line="240" w:lineRule="auto"/>
        <w:ind w:left="720" w:hanging="720"/>
        <w:rPr>
          <w:noProof/>
        </w:rPr>
      </w:pPr>
      <w:bookmarkStart w:id="42" w:name="_ENREF_42"/>
      <w:r w:rsidRPr="007A46D2">
        <w:rPr>
          <w:noProof/>
        </w:rPr>
        <w:t xml:space="preserve">Mackenbach, J. P. (2013b). Political conditions and life expectancy in Europe, 1900-2008. </w:t>
      </w:r>
      <w:r w:rsidRPr="007A46D2">
        <w:rPr>
          <w:i/>
          <w:noProof/>
        </w:rPr>
        <w:t>Social Science and Medicine, 82</w:t>
      </w:r>
      <w:r w:rsidRPr="007A46D2">
        <w:rPr>
          <w:noProof/>
        </w:rPr>
        <w:t xml:space="preserve">(April), 134-146. doi: </w:t>
      </w:r>
      <w:hyperlink r:id="rId15" w:history="1">
        <w:r w:rsidRPr="007A46D2">
          <w:rPr>
            <w:rStyle w:val="Hyperlink"/>
            <w:noProof/>
          </w:rPr>
          <w:t>http://dx.doi.org/10.1016/j.socscimed.2012.12.022</w:t>
        </w:r>
        <w:bookmarkEnd w:id="42"/>
      </w:hyperlink>
    </w:p>
    <w:p w:rsidR="007A46D2" w:rsidRPr="007A46D2" w:rsidRDefault="007A46D2" w:rsidP="007A46D2">
      <w:pPr>
        <w:spacing w:after="0" w:line="240" w:lineRule="auto"/>
        <w:ind w:left="720" w:hanging="720"/>
        <w:rPr>
          <w:noProof/>
        </w:rPr>
      </w:pPr>
      <w:bookmarkStart w:id="43" w:name="_ENREF_43"/>
      <w:r w:rsidRPr="007A46D2">
        <w:rPr>
          <w:noProof/>
        </w:rPr>
        <w:t xml:space="preserve">Mackenbach, J. P. (2013c). Political conditions and life expectancy in Europe, 1900-2008. [Historical Article]. </w:t>
      </w:r>
      <w:r w:rsidRPr="007A46D2">
        <w:rPr>
          <w:i/>
          <w:noProof/>
        </w:rPr>
        <w:t>Soc Sci Med, 82</w:t>
      </w:r>
      <w:r w:rsidRPr="007A46D2">
        <w:rPr>
          <w:noProof/>
        </w:rPr>
        <w:t>, 134-146. doi: 10.1016/j.socscimed.2012.12.022</w:t>
      </w:r>
      <w:bookmarkEnd w:id="43"/>
    </w:p>
    <w:p w:rsidR="007A46D2" w:rsidRPr="007A46D2" w:rsidRDefault="007A46D2" w:rsidP="007A46D2">
      <w:pPr>
        <w:spacing w:after="0" w:line="240" w:lineRule="auto"/>
        <w:ind w:left="720" w:hanging="720"/>
        <w:rPr>
          <w:noProof/>
        </w:rPr>
      </w:pPr>
      <w:bookmarkStart w:id="44" w:name="_ENREF_44"/>
      <w:r w:rsidRPr="007A46D2">
        <w:rPr>
          <w:noProof/>
        </w:rPr>
        <w:t xml:space="preserve">Mackenbach, J. P., Hu, Y., &amp; Looman, C. W. (2013). Democratization and life expectancy in Europe, 1960-2008. </w:t>
      </w:r>
      <w:r w:rsidRPr="007A46D2">
        <w:rPr>
          <w:i/>
          <w:noProof/>
        </w:rPr>
        <w:t>Soc Sci Med, 93</w:t>
      </w:r>
      <w:r w:rsidRPr="007A46D2">
        <w:rPr>
          <w:noProof/>
        </w:rPr>
        <w:t>, 166-175. doi: 10.1016/j.socscimed.2013.05.010</w:t>
      </w:r>
      <w:bookmarkEnd w:id="44"/>
    </w:p>
    <w:p w:rsidR="007A46D2" w:rsidRPr="007A46D2" w:rsidRDefault="007A46D2" w:rsidP="007A46D2">
      <w:pPr>
        <w:spacing w:after="0" w:line="240" w:lineRule="auto"/>
        <w:ind w:left="720" w:hanging="720"/>
        <w:rPr>
          <w:noProof/>
        </w:rPr>
      </w:pPr>
      <w:bookmarkStart w:id="45" w:name="_ENREF_45"/>
      <w:r w:rsidRPr="007A46D2">
        <w:rPr>
          <w:noProof/>
        </w:rPr>
        <w:t xml:space="preserve">Mackenbach, J. P., Karanikolos, M., &amp; McKee, M. (2013). Health policy in Europe: factors critical for success. </w:t>
      </w:r>
      <w:r w:rsidRPr="007A46D2">
        <w:rPr>
          <w:i/>
          <w:noProof/>
        </w:rPr>
        <w:t>BMJ, 346</w:t>
      </w:r>
      <w:r w:rsidRPr="007A46D2">
        <w:rPr>
          <w:noProof/>
        </w:rPr>
        <w:t>, f533. doi: 10.1136/bmj.f533</w:t>
      </w:r>
      <w:bookmarkEnd w:id="45"/>
    </w:p>
    <w:p w:rsidR="007A46D2" w:rsidRPr="007A46D2" w:rsidRDefault="007A46D2" w:rsidP="007A46D2">
      <w:pPr>
        <w:spacing w:after="0" w:line="240" w:lineRule="auto"/>
        <w:ind w:left="720" w:hanging="720"/>
        <w:rPr>
          <w:noProof/>
        </w:rPr>
      </w:pPr>
      <w:bookmarkStart w:id="46" w:name="_ENREF_46"/>
      <w:r w:rsidRPr="007A46D2">
        <w:rPr>
          <w:noProof/>
        </w:rPr>
        <w:t xml:space="preserve">Mackenbach, J. P., &amp; McKee, M. (2013a). A comparative analysis of health policy performance in 43 European countries. </w:t>
      </w:r>
      <w:r w:rsidRPr="007A46D2">
        <w:rPr>
          <w:i/>
          <w:noProof/>
        </w:rPr>
        <w:t>Eur J Public Health, 23</w:t>
      </w:r>
      <w:r w:rsidRPr="007A46D2">
        <w:rPr>
          <w:noProof/>
        </w:rPr>
        <w:t>(2), 195-201. doi: 10.1093/eurpub/cks192</w:t>
      </w:r>
      <w:bookmarkEnd w:id="46"/>
    </w:p>
    <w:p w:rsidR="007A46D2" w:rsidRPr="007A46D2" w:rsidRDefault="007A46D2" w:rsidP="007A46D2">
      <w:pPr>
        <w:spacing w:after="0" w:line="240" w:lineRule="auto"/>
        <w:ind w:left="720" w:hanging="720"/>
        <w:rPr>
          <w:noProof/>
        </w:rPr>
      </w:pPr>
      <w:bookmarkStart w:id="47" w:name="_ENREF_47"/>
      <w:r w:rsidRPr="007A46D2">
        <w:rPr>
          <w:noProof/>
        </w:rPr>
        <w:t xml:space="preserve">Mackenbach, J. P., &amp; McKee, M. (Eds.). (2013b). </w:t>
      </w:r>
      <w:r w:rsidRPr="007A46D2">
        <w:rPr>
          <w:i/>
          <w:noProof/>
        </w:rPr>
        <w:t>Successes and failures of health policy in Europe: four decades of diverging trends and converging challenges</w:t>
      </w:r>
      <w:r w:rsidRPr="007A46D2">
        <w:rPr>
          <w:noProof/>
        </w:rPr>
        <w:t>. Buckingham: Open University Press.</w:t>
      </w:r>
      <w:bookmarkEnd w:id="47"/>
    </w:p>
    <w:p w:rsidR="007A46D2" w:rsidRPr="007A46D2" w:rsidRDefault="007A46D2" w:rsidP="007A46D2">
      <w:pPr>
        <w:spacing w:after="0" w:line="240" w:lineRule="auto"/>
        <w:ind w:left="720" w:hanging="720"/>
        <w:rPr>
          <w:noProof/>
        </w:rPr>
      </w:pPr>
      <w:bookmarkStart w:id="48" w:name="_ENREF_48"/>
      <w:r w:rsidRPr="007A46D2">
        <w:rPr>
          <w:noProof/>
        </w:rPr>
        <w:t xml:space="preserve">Mackenbach, J. P., Stirbu, I., Roskam, A. J., Schaap, M. M., Menvielle, G., Leinsalu, M., . . . European Union Working Group on Socioeconomic Inequalities in, H. (2008). Socioeconomic inequalities in health in 22 European countries. </w:t>
      </w:r>
      <w:r w:rsidRPr="007A46D2">
        <w:rPr>
          <w:i/>
          <w:noProof/>
        </w:rPr>
        <w:t>N Engl J Med, 358</w:t>
      </w:r>
      <w:r w:rsidRPr="007A46D2">
        <w:rPr>
          <w:noProof/>
        </w:rPr>
        <w:t>(23), 2468-2481. doi: 10.1056/NEJMsa0707519</w:t>
      </w:r>
      <w:bookmarkEnd w:id="48"/>
    </w:p>
    <w:p w:rsidR="007A46D2" w:rsidRPr="007A46D2" w:rsidRDefault="007A46D2" w:rsidP="007A46D2">
      <w:pPr>
        <w:spacing w:after="0" w:line="240" w:lineRule="auto"/>
        <w:ind w:left="720" w:hanging="720"/>
        <w:rPr>
          <w:noProof/>
        </w:rPr>
      </w:pPr>
      <w:bookmarkStart w:id="49" w:name="_ENREF_49"/>
      <w:r w:rsidRPr="007A46D2">
        <w:rPr>
          <w:noProof/>
        </w:rPr>
        <w:t xml:space="preserve">Marmot, M., Allen, J., Bell, R., Bloomer, E., &amp; Goldblatt, P. (2012). WHO European review of social determinants of health and the health divide. </w:t>
      </w:r>
      <w:r w:rsidRPr="007A46D2">
        <w:rPr>
          <w:i/>
          <w:noProof/>
        </w:rPr>
        <w:t>The Lancet, 380</w:t>
      </w:r>
      <w:r w:rsidRPr="007A46D2">
        <w:rPr>
          <w:noProof/>
        </w:rPr>
        <w:t xml:space="preserve">, 1011-1029. </w:t>
      </w:r>
      <w:bookmarkEnd w:id="49"/>
    </w:p>
    <w:p w:rsidR="007A46D2" w:rsidRPr="007A46D2" w:rsidRDefault="007A46D2" w:rsidP="007A46D2">
      <w:pPr>
        <w:spacing w:after="0" w:line="240" w:lineRule="auto"/>
        <w:ind w:left="720" w:hanging="720"/>
        <w:rPr>
          <w:noProof/>
        </w:rPr>
      </w:pPr>
      <w:bookmarkStart w:id="50" w:name="_ENREF_50"/>
      <w:r w:rsidRPr="007A46D2">
        <w:rPr>
          <w:noProof/>
        </w:rPr>
        <w:t xml:space="preserve">Matsumoto, D., &amp; Fletcher, D. (1996). Cross-national differences in disease rates as accounted for by meaningful psychological dimensions of cultural variability. </w:t>
      </w:r>
      <w:r w:rsidRPr="007A46D2">
        <w:rPr>
          <w:i/>
          <w:noProof/>
        </w:rPr>
        <w:t>Journal of Gender, Culture, and Health, 1</w:t>
      </w:r>
      <w:r w:rsidRPr="007A46D2">
        <w:rPr>
          <w:noProof/>
        </w:rPr>
        <w:t xml:space="preserve">, 71-82. </w:t>
      </w:r>
      <w:bookmarkEnd w:id="50"/>
    </w:p>
    <w:p w:rsidR="007A46D2" w:rsidRPr="007A46D2" w:rsidRDefault="007A46D2" w:rsidP="007A46D2">
      <w:pPr>
        <w:spacing w:after="0" w:line="240" w:lineRule="auto"/>
        <w:ind w:left="720" w:hanging="720"/>
        <w:rPr>
          <w:noProof/>
        </w:rPr>
      </w:pPr>
      <w:bookmarkStart w:id="51" w:name="_ENREF_51"/>
      <w:r w:rsidRPr="007A46D2">
        <w:rPr>
          <w:noProof/>
        </w:rPr>
        <w:t xml:space="preserve">McKee, M., &amp; Nolte, E. (2004). Lessons from health during the transition from communism. </w:t>
      </w:r>
      <w:r w:rsidRPr="007A46D2">
        <w:rPr>
          <w:i/>
          <w:noProof/>
        </w:rPr>
        <w:t>BMJ, 329</w:t>
      </w:r>
      <w:r w:rsidRPr="007A46D2">
        <w:rPr>
          <w:noProof/>
        </w:rPr>
        <w:t>(7480), 1428-1429. doi: 10.1136/bmj.329.7480.1428</w:t>
      </w:r>
      <w:bookmarkEnd w:id="51"/>
    </w:p>
    <w:p w:rsidR="007A46D2" w:rsidRPr="007A46D2" w:rsidRDefault="007A46D2" w:rsidP="007A46D2">
      <w:pPr>
        <w:spacing w:after="0" w:line="240" w:lineRule="auto"/>
        <w:ind w:left="720" w:hanging="720"/>
        <w:rPr>
          <w:noProof/>
        </w:rPr>
      </w:pPr>
      <w:bookmarkStart w:id="52" w:name="_ENREF_52"/>
      <w:r w:rsidRPr="007A46D2">
        <w:rPr>
          <w:noProof/>
        </w:rPr>
        <w:t xml:space="preserve">McMichael, A. J., McKee, M., Shkolnikov, V., &amp; Valkonen, T. (2004). Mortality trends and setbacks: global convergence or divergence? </w:t>
      </w:r>
      <w:r w:rsidRPr="007A46D2">
        <w:rPr>
          <w:i/>
          <w:noProof/>
        </w:rPr>
        <w:t>Lancet, 363</w:t>
      </w:r>
      <w:r w:rsidRPr="007A46D2">
        <w:rPr>
          <w:noProof/>
        </w:rPr>
        <w:t xml:space="preserve">(9415), 1155-1159. </w:t>
      </w:r>
      <w:bookmarkEnd w:id="52"/>
    </w:p>
    <w:p w:rsidR="007A46D2" w:rsidRPr="007A46D2" w:rsidRDefault="007A46D2" w:rsidP="007A46D2">
      <w:pPr>
        <w:spacing w:after="0" w:line="240" w:lineRule="auto"/>
        <w:ind w:left="720" w:hanging="720"/>
        <w:rPr>
          <w:noProof/>
        </w:rPr>
      </w:pPr>
      <w:bookmarkStart w:id="53" w:name="_ENREF_53"/>
      <w:r w:rsidRPr="007A46D2">
        <w:rPr>
          <w:noProof/>
        </w:rPr>
        <w:t xml:space="preserve">Meeuwesen, L., van den Brink-Muinen, A., &amp; Hofstede, G. (2009). Can dimensions of national culture predict cross-national differences in medical communication? </w:t>
      </w:r>
      <w:r w:rsidRPr="007A46D2">
        <w:rPr>
          <w:i/>
          <w:noProof/>
        </w:rPr>
        <w:t>Patient Education and Counseling, 75</w:t>
      </w:r>
      <w:r w:rsidRPr="007A46D2">
        <w:rPr>
          <w:noProof/>
        </w:rPr>
        <w:t xml:space="preserve">(1), 58-66. </w:t>
      </w:r>
      <w:bookmarkEnd w:id="53"/>
    </w:p>
    <w:p w:rsidR="007A46D2" w:rsidRPr="007A46D2" w:rsidRDefault="007A46D2" w:rsidP="007A46D2">
      <w:pPr>
        <w:spacing w:after="0" w:line="240" w:lineRule="auto"/>
        <w:ind w:left="720" w:hanging="720"/>
        <w:rPr>
          <w:noProof/>
        </w:rPr>
      </w:pPr>
      <w:bookmarkStart w:id="54" w:name="_ENREF_54"/>
      <w:r w:rsidRPr="007A46D2">
        <w:rPr>
          <w:noProof/>
        </w:rPr>
        <w:t xml:space="preserve">Minkov, M. (2007). </w:t>
      </w:r>
      <w:r w:rsidRPr="007A46D2">
        <w:rPr>
          <w:i/>
          <w:noProof/>
        </w:rPr>
        <w:t>What makes us different and similar: A new interpretation of the World Values Survey and other cross-cultural data</w:t>
      </w:r>
      <w:r w:rsidRPr="007A46D2">
        <w:rPr>
          <w:noProof/>
        </w:rPr>
        <w:t>. Sofia (Bulgaria): Klasika y Stil Publishing House.</w:t>
      </w:r>
      <w:bookmarkEnd w:id="54"/>
    </w:p>
    <w:p w:rsidR="007A46D2" w:rsidRPr="007A46D2" w:rsidRDefault="007A46D2" w:rsidP="007A46D2">
      <w:pPr>
        <w:spacing w:after="0" w:line="240" w:lineRule="auto"/>
        <w:ind w:left="720" w:hanging="720"/>
        <w:rPr>
          <w:noProof/>
        </w:rPr>
      </w:pPr>
      <w:bookmarkStart w:id="55" w:name="_ENREF_55"/>
      <w:r w:rsidRPr="007A46D2">
        <w:rPr>
          <w:noProof/>
        </w:rPr>
        <w:t xml:space="preserve">Minkov, M. (2009). Predictors of differences in subjective well-being across 97 nations. </w:t>
      </w:r>
      <w:r w:rsidRPr="007A46D2">
        <w:rPr>
          <w:i/>
          <w:noProof/>
        </w:rPr>
        <w:t>Cross-Cultural Research, 43</w:t>
      </w:r>
      <w:r w:rsidRPr="007A46D2">
        <w:rPr>
          <w:noProof/>
        </w:rPr>
        <w:t xml:space="preserve">(2), 152-179. </w:t>
      </w:r>
      <w:bookmarkEnd w:id="55"/>
    </w:p>
    <w:p w:rsidR="007A46D2" w:rsidRPr="007A46D2" w:rsidRDefault="007A46D2" w:rsidP="007A46D2">
      <w:pPr>
        <w:spacing w:after="0" w:line="240" w:lineRule="auto"/>
        <w:ind w:left="720" w:hanging="720"/>
        <w:rPr>
          <w:noProof/>
        </w:rPr>
      </w:pPr>
      <w:bookmarkStart w:id="56" w:name="_ENREF_56"/>
      <w:r w:rsidRPr="007A46D2">
        <w:rPr>
          <w:noProof/>
        </w:rPr>
        <w:t xml:space="preserve">Minkov, M. (2011). </w:t>
      </w:r>
      <w:r w:rsidRPr="007A46D2">
        <w:rPr>
          <w:i/>
          <w:noProof/>
        </w:rPr>
        <w:t xml:space="preserve">Cultural differences in a globalizing world. </w:t>
      </w:r>
      <w:r w:rsidRPr="007A46D2">
        <w:rPr>
          <w:noProof/>
        </w:rPr>
        <w:t>. Bingley: Emerald.</w:t>
      </w:r>
      <w:bookmarkEnd w:id="56"/>
    </w:p>
    <w:p w:rsidR="007A46D2" w:rsidRPr="007A46D2" w:rsidRDefault="007A46D2" w:rsidP="007A46D2">
      <w:pPr>
        <w:spacing w:after="0" w:line="240" w:lineRule="auto"/>
        <w:ind w:left="720" w:hanging="720"/>
        <w:rPr>
          <w:noProof/>
        </w:rPr>
      </w:pPr>
      <w:bookmarkStart w:id="57" w:name="_ENREF_57"/>
      <w:r w:rsidRPr="007A46D2">
        <w:rPr>
          <w:noProof/>
        </w:rPr>
        <w:t xml:space="preserve">Mladovsky, P., Allin, S., Masseria, C., Hernández-Quevedo, C., McDaid, D., &amp; Mossialos, E. (2009). </w:t>
      </w:r>
      <w:r w:rsidRPr="007A46D2">
        <w:rPr>
          <w:i/>
          <w:noProof/>
        </w:rPr>
        <w:t xml:space="preserve">Health in the European Union. Trends and analysis. </w:t>
      </w:r>
      <w:r w:rsidRPr="007A46D2">
        <w:rPr>
          <w:noProof/>
        </w:rPr>
        <w:t>. Copenhagen: European Observatory on Health Systems and Policies, WHO Regional Office for Europe.</w:t>
      </w:r>
      <w:bookmarkEnd w:id="57"/>
    </w:p>
    <w:p w:rsidR="007A46D2" w:rsidRPr="007A46D2" w:rsidRDefault="007A46D2" w:rsidP="007A46D2">
      <w:pPr>
        <w:spacing w:after="0" w:line="240" w:lineRule="auto"/>
        <w:ind w:left="720" w:hanging="720"/>
        <w:rPr>
          <w:noProof/>
        </w:rPr>
      </w:pPr>
      <w:bookmarkStart w:id="58" w:name="_ENREF_58"/>
      <w:r w:rsidRPr="007A46D2">
        <w:rPr>
          <w:noProof/>
        </w:rPr>
        <w:lastRenderedPageBreak/>
        <w:t xml:space="preserve">Nolan, P., &amp; Lenski, G. (2004). </w:t>
      </w:r>
      <w:r w:rsidRPr="007A46D2">
        <w:rPr>
          <w:i/>
          <w:noProof/>
        </w:rPr>
        <w:t>Human societies. An introduction to macrosociology</w:t>
      </w:r>
      <w:r w:rsidRPr="007A46D2">
        <w:rPr>
          <w:noProof/>
        </w:rPr>
        <w:t>. Boulder &amp; London: Paradigm Publishers.</w:t>
      </w:r>
      <w:bookmarkEnd w:id="58"/>
    </w:p>
    <w:p w:rsidR="007A46D2" w:rsidRPr="007A46D2" w:rsidRDefault="007A46D2" w:rsidP="007A46D2">
      <w:pPr>
        <w:spacing w:after="0" w:line="240" w:lineRule="auto"/>
        <w:ind w:left="720" w:hanging="720"/>
        <w:rPr>
          <w:noProof/>
        </w:rPr>
      </w:pPr>
      <w:bookmarkStart w:id="59" w:name="_ENREF_59"/>
      <w:r w:rsidRPr="007A46D2">
        <w:rPr>
          <w:noProof/>
        </w:rPr>
        <w:t xml:space="preserve">Nolte, E., Scholz, R., &amp; McKee, M. (2004). Progress in health care, progress in health? Patterns of amenable mortality in central and eastern Europe before and after political transition. </w:t>
      </w:r>
      <w:r w:rsidRPr="007A46D2">
        <w:rPr>
          <w:i/>
          <w:noProof/>
        </w:rPr>
        <w:t>Demographic research, Special collection 2, article 6</w:t>
      </w:r>
      <w:r w:rsidRPr="007A46D2">
        <w:rPr>
          <w:noProof/>
        </w:rPr>
        <w:t xml:space="preserve">, 139-162. </w:t>
      </w:r>
      <w:bookmarkEnd w:id="59"/>
    </w:p>
    <w:p w:rsidR="007A46D2" w:rsidRPr="007A46D2" w:rsidRDefault="007A46D2" w:rsidP="007A46D2">
      <w:pPr>
        <w:spacing w:after="0" w:line="240" w:lineRule="auto"/>
        <w:ind w:left="720" w:hanging="720"/>
        <w:rPr>
          <w:noProof/>
        </w:rPr>
      </w:pPr>
      <w:bookmarkStart w:id="60" w:name="_ENREF_60"/>
      <w:r w:rsidRPr="007A46D2">
        <w:rPr>
          <w:noProof/>
        </w:rPr>
        <w:t xml:space="preserve">Payer, L. (1996). </w:t>
      </w:r>
      <w:r w:rsidRPr="007A46D2">
        <w:rPr>
          <w:i/>
          <w:noProof/>
        </w:rPr>
        <w:t>Medicine and Culture: Revised Edition</w:t>
      </w:r>
      <w:r w:rsidRPr="007A46D2">
        <w:rPr>
          <w:noProof/>
        </w:rPr>
        <w:t>. London: Macmillan.</w:t>
      </w:r>
      <w:bookmarkEnd w:id="60"/>
    </w:p>
    <w:p w:rsidR="007A46D2" w:rsidRPr="007A46D2" w:rsidRDefault="007A46D2" w:rsidP="007A46D2">
      <w:pPr>
        <w:spacing w:after="0" w:line="240" w:lineRule="auto"/>
        <w:ind w:left="720" w:hanging="720"/>
        <w:rPr>
          <w:noProof/>
        </w:rPr>
      </w:pPr>
      <w:bookmarkStart w:id="61" w:name="_ENREF_61"/>
      <w:r w:rsidRPr="007A46D2">
        <w:rPr>
          <w:noProof/>
        </w:rPr>
        <w:t xml:space="preserve">Piantadosi, S., Byar, D. P., &amp; Green, S. B. (1988). The ecological fallacy. </w:t>
      </w:r>
      <w:r w:rsidRPr="007A46D2">
        <w:rPr>
          <w:i/>
          <w:noProof/>
        </w:rPr>
        <w:t>American Journal of Epidemiology, 127</w:t>
      </w:r>
      <w:r w:rsidRPr="007A46D2">
        <w:rPr>
          <w:noProof/>
        </w:rPr>
        <w:t xml:space="preserve">(5), 893-904. </w:t>
      </w:r>
      <w:bookmarkEnd w:id="61"/>
    </w:p>
    <w:p w:rsidR="007A46D2" w:rsidRPr="007A46D2" w:rsidRDefault="007A46D2" w:rsidP="007A46D2">
      <w:pPr>
        <w:spacing w:after="0" w:line="240" w:lineRule="auto"/>
        <w:ind w:left="720" w:hanging="720"/>
        <w:rPr>
          <w:noProof/>
        </w:rPr>
      </w:pPr>
      <w:bookmarkStart w:id="62" w:name="_ENREF_62"/>
      <w:r w:rsidRPr="007A46D2">
        <w:rPr>
          <w:noProof/>
        </w:rPr>
        <w:t xml:space="preserve">Popova, S., Rehm, J., Patra, J., &amp; Zatonski, W. (2007). Comparing alcohol consumption in central and eastern Europe to other European countries. </w:t>
      </w:r>
      <w:r w:rsidRPr="007A46D2">
        <w:rPr>
          <w:i/>
          <w:noProof/>
        </w:rPr>
        <w:t>Alcohol and Alcoholism, 42</w:t>
      </w:r>
      <w:r w:rsidRPr="007A46D2">
        <w:rPr>
          <w:noProof/>
        </w:rPr>
        <w:t xml:space="preserve">(5), 465-473. </w:t>
      </w:r>
      <w:bookmarkEnd w:id="62"/>
    </w:p>
    <w:p w:rsidR="007A46D2" w:rsidRPr="007A46D2" w:rsidRDefault="007A46D2" w:rsidP="007A46D2">
      <w:pPr>
        <w:spacing w:after="0" w:line="240" w:lineRule="auto"/>
        <w:ind w:left="720" w:hanging="720"/>
        <w:rPr>
          <w:noProof/>
        </w:rPr>
      </w:pPr>
      <w:bookmarkStart w:id="63" w:name="_ENREF_63"/>
      <w:r w:rsidRPr="007A46D2">
        <w:rPr>
          <w:noProof/>
        </w:rPr>
        <w:t xml:space="preserve">Rehm, J., Rehn, N., Room, R., Monteiro, M., Gmel, G., Jernigan, D., &amp; Frick, U. (2003). The global distribution of average volume of alcohol consumption and patterns of drinking. </w:t>
      </w:r>
      <w:r w:rsidRPr="007A46D2">
        <w:rPr>
          <w:i/>
          <w:noProof/>
        </w:rPr>
        <w:t>European addiction research, 9</w:t>
      </w:r>
      <w:r w:rsidRPr="007A46D2">
        <w:rPr>
          <w:noProof/>
        </w:rPr>
        <w:t xml:space="preserve">(4), 147-156. </w:t>
      </w:r>
      <w:bookmarkEnd w:id="63"/>
    </w:p>
    <w:p w:rsidR="007A46D2" w:rsidRPr="007A46D2" w:rsidRDefault="007A46D2" w:rsidP="007A46D2">
      <w:pPr>
        <w:spacing w:after="0" w:line="240" w:lineRule="auto"/>
        <w:ind w:left="720" w:hanging="720"/>
        <w:rPr>
          <w:noProof/>
        </w:rPr>
      </w:pPr>
      <w:bookmarkStart w:id="64" w:name="_ENREF_64"/>
      <w:r w:rsidRPr="007A46D2">
        <w:rPr>
          <w:noProof/>
        </w:rPr>
        <w:t xml:space="preserve">Robinson, W. S. (1950). Ecological Correlations and the Behavior of Individuals. </w:t>
      </w:r>
      <w:r w:rsidRPr="007A46D2">
        <w:rPr>
          <w:i/>
          <w:noProof/>
        </w:rPr>
        <w:t>American Sociological Review, 15</w:t>
      </w:r>
      <w:r w:rsidRPr="007A46D2">
        <w:rPr>
          <w:noProof/>
        </w:rPr>
        <w:t xml:space="preserve">(3), 351–357. </w:t>
      </w:r>
      <w:bookmarkEnd w:id="64"/>
    </w:p>
    <w:p w:rsidR="007A46D2" w:rsidRPr="007A46D2" w:rsidRDefault="007A46D2" w:rsidP="007A46D2">
      <w:pPr>
        <w:spacing w:after="0" w:line="240" w:lineRule="auto"/>
        <w:ind w:left="720" w:hanging="720"/>
        <w:rPr>
          <w:noProof/>
        </w:rPr>
      </w:pPr>
      <w:bookmarkStart w:id="65" w:name="_ENREF_65"/>
      <w:r w:rsidRPr="007A46D2">
        <w:rPr>
          <w:noProof/>
        </w:rPr>
        <w:t xml:space="preserve">Schwartz, S. H. (1994). Are there universal aspects in the structure and contents of human values? </w:t>
      </w:r>
      <w:r w:rsidRPr="007A46D2">
        <w:rPr>
          <w:i/>
          <w:noProof/>
        </w:rPr>
        <w:t>Journal of Social Issues, 50</w:t>
      </w:r>
      <w:r w:rsidRPr="007A46D2">
        <w:rPr>
          <w:noProof/>
        </w:rPr>
        <w:t xml:space="preserve">(4), 19-45. </w:t>
      </w:r>
      <w:bookmarkEnd w:id="65"/>
    </w:p>
    <w:p w:rsidR="007A46D2" w:rsidRPr="007A46D2" w:rsidRDefault="007A46D2" w:rsidP="007A46D2">
      <w:pPr>
        <w:spacing w:after="0" w:line="240" w:lineRule="auto"/>
        <w:ind w:left="720" w:hanging="720"/>
        <w:rPr>
          <w:noProof/>
        </w:rPr>
      </w:pPr>
      <w:bookmarkStart w:id="66" w:name="_ENREF_66"/>
      <w:r w:rsidRPr="007A46D2">
        <w:rPr>
          <w:noProof/>
        </w:rPr>
        <w:t xml:space="preserve">Schwartz, S. H. (1999). A theory of cultural values and some implications for work. </w:t>
      </w:r>
      <w:r w:rsidRPr="007A46D2">
        <w:rPr>
          <w:i/>
          <w:noProof/>
        </w:rPr>
        <w:t>Applied Psychology, 48</w:t>
      </w:r>
      <w:r w:rsidRPr="007A46D2">
        <w:rPr>
          <w:noProof/>
        </w:rPr>
        <w:t xml:space="preserve">(1), 23-47. </w:t>
      </w:r>
      <w:bookmarkEnd w:id="66"/>
    </w:p>
    <w:p w:rsidR="007A46D2" w:rsidRPr="007A46D2" w:rsidRDefault="007A46D2" w:rsidP="007A46D2">
      <w:pPr>
        <w:spacing w:after="0" w:line="240" w:lineRule="auto"/>
        <w:ind w:left="720" w:hanging="720"/>
        <w:rPr>
          <w:noProof/>
        </w:rPr>
      </w:pPr>
      <w:bookmarkStart w:id="67" w:name="_ENREF_67"/>
      <w:r w:rsidRPr="007A46D2">
        <w:rPr>
          <w:noProof/>
        </w:rPr>
        <w:t xml:space="preserve">Schwartz, S. H. (2006). A theory of cultural value orientations: Explication and applications. </w:t>
      </w:r>
      <w:r w:rsidRPr="007A46D2">
        <w:rPr>
          <w:i/>
          <w:noProof/>
        </w:rPr>
        <w:t>Comparative Sociology, 5</w:t>
      </w:r>
      <w:r w:rsidRPr="007A46D2">
        <w:rPr>
          <w:noProof/>
        </w:rPr>
        <w:t xml:space="preserve">, 137-182. </w:t>
      </w:r>
      <w:bookmarkEnd w:id="67"/>
    </w:p>
    <w:p w:rsidR="007A46D2" w:rsidRPr="007A46D2" w:rsidRDefault="007A46D2" w:rsidP="007A46D2">
      <w:pPr>
        <w:spacing w:after="0" w:line="240" w:lineRule="auto"/>
        <w:ind w:left="720" w:hanging="720"/>
        <w:rPr>
          <w:noProof/>
        </w:rPr>
      </w:pPr>
      <w:bookmarkStart w:id="68" w:name="_ENREF_68"/>
      <w:r w:rsidRPr="007A46D2">
        <w:rPr>
          <w:noProof/>
        </w:rPr>
        <w:t xml:space="preserve">Schwartz, S. H., &amp; Bardi, A. (1997). Influences of adaptation to communist rule on value priorities in Eastern Europe. </w:t>
      </w:r>
      <w:r w:rsidRPr="007A46D2">
        <w:rPr>
          <w:i/>
          <w:noProof/>
        </w:rPr>
        <w:t>Political Psychology, 18</w:t>
      </w:r>
      <w:r w:rsidRPr="007A46D2">
        <w:rPr>
          <w:noProof/>
        </w:rPr>
        <w:t xml:space="preserve">(2), 385-410. </w:t>
      </w:r>
      <w:bookmarkEnd w:id="68"/>
    </w:p>
    <w:p w:rsidR="007A46D2" w:rsidRPr="007A46D2" w:rsidRDefault="007A46D2" w:rsidP="007A46D2">
      <w:pPr>
        <w:spacing w:after="0" w:line="240" w:lineRule="auto"/>
        <w:ind w:left="720" w:hanging="720"/>
        <w:rPr>
          <w:noProof/>
        </w:rPr>
      </w:pPr>
      <w:bookmarkStart w:id="69" w:name="_ENREF_69"/>
      <w:r w:rsidRPr="007A46D2">
        <w:rPr>
          <w:noProof/>
        </w:rPr>
        <w:t xml:space="preserve">Stuckler, D., King, L., &amp; McKee, M. (2009). Mass privatisation and the post-communist mortality crisis: a cross-national analysis. </w:t>
      </w:r>
      <w:r w:rsidRPr="007A46D2">
        <w:rPr>
          <w:i/>
          <w:noProof/>
        </w:rPr>
        <w:t>Lancet, 373</w:t>
      </w:r>
      <w:r w:rsidRPr="007A46D2">
        <w:rPr>
          <w:noProof/>
        </w:rPr>
        <w:t>(9661), 399-407. doi: 10.1016/S0140-6736(09)60005-2</w:t>
      </w:r>
      <w:bookmarkEnd w:id="69"/>
    </w:p>
    <w:p w:rsidR="007A46D2" w:rsidRPr="007A46D2" w:rsidRDefault="007A46D2" w:rsidP="007A46D2">
      <w:pPr>
        <w:spacing w:after="0" w:line="240" w:lineRule="auto"/>
        <w:ind w:left="720" w:hanging="720"/>
        <w:rPr>
          <w:noProof/>
        </w:rPr>
      </w:pPr>
      <w:bookmarkStart w:id="70" w:name="_ENREF_70"/>
      <w:r w:rsidRPr="007A46D2">
        <w:rPr>
          <w:noProof/>
        </w:rPr>
        <w:t>Teorell, J., Samanni, M., Holmberg, S., &amp; Rothstein, B. (2011). The Quality of Government Dataset, version 6Apr11. In U. o. G. T. Q. o. G. Institute (Ed.). Gothenburg.</w:t>
      </w:r>
      <w:bookmarkEnd w:id="70"/>
    </w:p>
    <w:p w:rsidR="007A46D2" w:rsidRPr="007A46D2" w:rsidRDefault="007A46D2" w:rsidP="007A46D2">
      <w:pPr>
        <w:spacing w:after="0" w:line="240" w:lineRule="auto"/>
        <w:ind w:left="720" w:hanging="720"/>
        <w:rPr>
          <w:noProof/>
        </w:rPr>
      </w:pPr>
      <w:bookmarkStart w:id="71" w:name="_ENREF_71"/>
      <w:r w:rsidRPr="007A46D2">
        <w:rPr>
          <w:noProof/>
        </w:rPr>
        <w:t xml:space="preserve">Trichopoulou, A., Naska, A., Costacou, T., &amp; Group, D. I. (2002). </w:t>
      </w:r>
      <w:r w:rsidRPr="007A46D2">
        <w:rPr>
          <w:i/>
          <w:noProof/>
        </w:rPr>
        <w:t>Disparities in food habits across Europe.</w:t>
      </w:r>
      <w:r w:rsidRPr="007A46D2">
        <w:rPr>
          <w:noProof/>
        </w:rPr>
        <w:t xml:space="preserve"> Paper presented at the Proceedings of the Nutrition Society of London.</w:t>
      </w:r>
      <w:bookmarkEnd w:id="71"/>
    </w:p>
    <w:p w:rsidR="007A46D2" w:rsidRPr="007A46D2" w:rsidRDefault="007A46D2" w:rsidP="007A46D2">
      <w:pPr>
        <w:spacing w:after="0" w:line="240" w:lineRule="auto"/>
        <w:ind w:left="720" w:hanging="720"/>
        <w:rPr>
          <w:noProof/>
        </w:rPr>
      </w:pPr>
      <w:bookmarkStart w:id="72" w:name="_ENREF_72"/>
      <w:r w:rsidRPr="007A46D2">
        <w:rPr>
          <w:noProof/>
        </w:rPr>
        <w:t xml:space="preserve">Vallgarda, S. (2007). Public health policies: a Scandinavian model? </w:t>
      </w:r>
      <w:r w:rsidRPr="007A46D2">
        <w:rPr>
          <w:i/>
          <w:noProof/>
        </w:rPr>
        <w:t>Scand J Public Health, 35</w:t>
      </w:r>
      <w:r w:rsidRPr="007A46D2">
        <w:rPr>
          <w:noProof/>
        </w:rPr>
        <w:t xml:space="preserve">(2), 205-211. </w:t>
      </w:r>
      <w:bookmarkEnd w:id="72"/>
    </w:p>
    <w:p w:rsidR="007A46D2" w:rsidRPr="007A46D2" w:rsidRDefault="007A46D2" w:rsidP="007A46D2">
      <w:pPr>
        <w:spacing w:after="0" w:line="240" w:lineRule="auto"/>
        <w:ind w:left="720" w:hanging="720"/>
        <w:rPr>
          <w:noProof/>
        </w:rPr>
      </w:pPr>
      <w:bookmarkStart w:id="73" w:name="_ENREF_73"/>
      <w:r w:rsidRPr="007A46D2">
        <w:rPr>
          <w:noProof/>
        </w:rPr>
        <w:t xml:space="preserve">Vallgarda, S. (2011). Addressing individual behaviours and living conditions: four Nordic public health policies. [Comparative Study]. </w:t>
      </w:r>
      <w:r w:rsidRPr="007A46D2">
        <w:rPr>
          <w:i/>
          <w:noProof/>
        </w:rPr>
        <w:t>Scand J Public Health, 39</w:t>
      </w:r>
      <w:r w:rsidRPr="007A46D2">
        <w:rPr>
          <w:noProof/>
        </w:rPr>
        <w:t>(6 Suppl), 6-10. doi: 10.1177/1403494810378922</w:t>
      </w:r>
      <w:bookmarkEnd w:id="73"/>
    </w:p>
    <w:p w:rsidR="007A46D2" w:rsidRPr="007A46D2" w:rsidRDefault="007A46D2" w:rsidP="007A46D2">
      <w:pPr>
        <w:spacing w:after="0" w:line="240" w:lineRule="auto"/>
        <w:ind w:left="720" w:hanging="720"/>
        <w:rPr>
          <w:noProof/>
        </w:rPr>
      </w:pPr>
      <w:bookmarkStart w:id="74" w:name="_ENREF_74"/>
      <w:r w:rsidRPr="007A46D2">
        <w:rPr>
          <w:noProof/>
        </w:rPr>
        <w:t xml:space="preserve">Verbeke, W., Pérez-Cueto, F. J. A., Barcellos, M. D. d., Krystallis, A., &amp; Grunert, K. G. (2010). European citizen and consumer attitudes and preferences regarding beef and pork. </w:t>
      </w:r>
      <w:r w:rsidRPr="007A46D2">
        <w:rPr>
          <w:i/>
          <w:noProof/>
        </w:rPr>
        <w:t>Meat Science, 84</w:t>
      </w:r>
      <w:r w:rsidRPr="007A46D2">
        <w:rPr>
          <w:noProof/>
        </w:rPr>
        <w:t xml:space="preserve">(2), 284-292. </w:t>
      </w:r>
      <w:bookmarkEnd w:id="74"/>
    </w:p>
    <w:p w:rsidR="007A46D2" w:rsidRPr="007A46D2" w:rsidRDefault="007A46D2" w:rsidP="007A46D2">
      <w:pPr>
        <w:spacing w:line="240" w:lineRule="auto"/>
        <w:ind w:left="720" w:hanging="720"/>
        <w:rPr>
          <w:noProof/>
        </w:rPr>
      </w:pPr>
      <w:bookmarkStart w:id="75" w:name="_ENREF_75"/>
      <w:r w:rsidRPr="007A46D2">
        <w:rPr>
          <w:noProof/>
        </w:rPr>
        <w:t xml:space="preserve">Weber, M. (1920 (2002)). </w:t>
      </w:r>
      <w:r w:rsidRPr="007A46D2">
        <w:rPr>
          <w:i/>
          <w:noProof/>
        </w:rPr>
        <w:t>The Protestant Ethic and the Spirit of Capitalism. The Expanded 1920 Version Authorized by Max Weber for Publication in Book Form</w:t>
      </w:r>
      <w:r w:rsidRPr="007A46D2">
        <w:rPr>
          <w:noProof/>
        </w:rPr>
        <w:t>. Los Angeles: Roxbury Publication Company.</w:t>
      </w:r>
      <w:bookmarkEnd w:id="75"/>
    </w:p>
    <w:p w:rsidR="007A46D2" w:rsidRDefault="007A46D2" w:rsidP="007A46D2">
      <w:pPr>
        <w:spacing w:line="240" w:lineRule="auto"/>
        <w:rPr>
          <w:noProof/>
        </w:rPr>
      </w:pPr>
    </w:p>
    <w:p w:rsidR="00ED2681" w:rsidRPr="00ED2681" w:rsidRDefault="00E67DDF" w:rsidP="00B8695C">
      <w:pPr>
        <w:spacing w:line="240" w:lineRule="auto"/>
        <w:ind w:left="720" w:hanging="720"/>
      </w:pPr>
      <w:r>
        <w:rPr>
          <w:rFonts w:asciiTheme="minorHAnsi" w:hAnsiTheme="minorHAnsi"/>
          <w:sz w:val="20"/>
        </w:rPr>
        <w:fldChar w:fldCharType="end"/>
      </w:r>
    </w:p>
    <w:p w:rsidR="00556033" w:rsidRPr="00EF5B2D" w:rsidRDefault="00556033" w:rsidP="00556033">
      <w:r>
        <w:rPr>
          <w:sz w:val="18"/>
          <w:szCs w:val="18"/>
        </w:rPr>
        <w:lastRenderedPageBreak/>
        <w:br w:type="page"/>
      </w:r>
    </w:p>
    <w:p w:rsidR="00556033" w:rsidRDefault="00556033" w:rsidP="00556033">
      <w:pPr>
        <w:rPr>
          <w:sz w:val="18"/>
          <w:szCs w:val="18"/>
        </w:rPr>
        <w:sectPr w:rsidR="00556033" w:rsidSect="0056098C">
          <w:footerReference w:type="default" r:id="rId16"/>
          <w:pgSz w:w="11906" w:h="16838"/>
          <w:pgMar w:top="1418" w:right="1418" w:bottom="1418" w:left="1418" w:header="709" w:footer="709" w:gutter="0"/>
          <w:cols w:space="708"/>
          <w:docGrid w:linePitch="360"/>
        </w:sectPr>
      </w:pPr>
    </w:p>
    <w:p w:rsidR="00161994" w:rsidRDefault="0060436C" w:rsidP="00161994">
      <w:pPr>
        <w:rPr>
          <w:b/>
        </w:rPr>
      </w:pPr>
      <w:r>
        <w:rPr>
          <w:b/>
        </w:rPr>
        <w:lastRenderedPageBreak/>
        <w:t xml:space="preserve">Box 1. </w:t>
      </w:r>
      <w:r>
        <w:rPr>
          <w:b/>
        </w:rPr>
        <w:tab/>
      </w:r>
      <w:r>
        <w:rPr>
          <w:b/>
        </w:rPr>
        <w:tab/>
      </w:r>
      <w:r w:rsidR="000468C7">
        <w:rPr>
          <w:b/>
        </w:rPr>
        <w:t xml:space="preserve">Definitions </w:t>
      </w:r>
      <w:r w:rsidR="00B1422A">
        <w:rPr>
          <w:b/>
        </w:rPr>
        <w:t xml:space="preserve">and sources </w:t>
      </w:r>
      <w:r w:rsidR="000468C7">
        <w:rPr>
          <w:b/>
        </w:rPr>
        <w:t>of variables used in the analysis</w:t>
      </w:r>
      <w:r>
        <w:rPr>
          <w:b/>
        </w:rPr>
        <w:t xml:space="preserve"> </w:t>
      </w:r>
    </w:p>
    <w:p w:rsidR="00393651" w:rsidRPr="00161994" w:rsidRDefault="00161994" w:rsidP="00880DCC">
      <w:pPr>
        <w:rPr>
          <w:noProof/>
          <w:lang w:val="nl-NL" w:eastAsia="nl-NL"/>
        </w:rPr>
      </w:pPr>
      <w:r w:rsidRPr="00161994">
        <w:rPr>
          <w:noProof/>
          <w:lang w:val="nl-NL" w:eastAsia="nl-NL"/>
        </w:rPr>
        <w:t xml:space="preserve">a. </w:t>
      </w:r>
      <w:r w:rsidR="009E75EC">
        <w:rPr>
          <w:noProof/>
          <w:lang w:val="nl-NL" w:eastAsia="nl-NL"/>
        </w:rPr>
        <w:t>Cultural values</w:t>
      </w:r>
    </w:p>
    <w:p w:rsidR="00161994" w:rsidRDefault="003604B7" w:rsidP="00880DCC">
      <w:pPr>
        <w:rPr>
          <w:noProof/>
          <w:lang w:val="nl-NL" w:eastAsia="nl-NL"/>
        </w:rPr>
      </w:pPr>
      <w:r w:rsidRPr="003604B7">
        <w:rPr>
          <w:noProof/>
          <w:lang w:val="nl-NL" w:eastAsia="nl-NL"/>
        </w:rPr>
        <w:drawing>
          <wp:inline distT="0" distB="0" distL="0" distR="0" wp14:anchorId="4C170376" wp14:editId="29EC9AB0">
            <wp:extent cx="8886825" cy="3990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270" cy="3992971"/>
                    </a:xfrm>
                    <a:prstGeom prst="rect">
                      <a:avLst/>
                    </a:prstGeom>
                    <a:noFill/>
                    <a:ln>
                      <a:noFill/>
                    </a:ln>
                  </pic:spPr>
                </pic:pic>
              </a:graphicData>
            </a:graphic>
          </wp:inline>
        </w:drawing>
      </w:r>
    </w:p>
    <w:p w:rsidR="00B312C7" w:rsidRDefault="00B312C7" w:rsidP="00880DCC">
      <w:pPr>
        <w:rPr>
          <w:noProof/>
          <w:lang w:val="nl-NL" w:eastAsia="nl-NL"/>
        </w:rPr>
      </w:pPr>
    </w:p>
    <w:p w:rsidR="00880DCC" w:rsidRDefault="00880DCC" w:rsidP="00880DCC">
      <w:pPr>
        <w:rPr>
          <w:noProof/>
          <w:lang w:val="nl-NL" w:eastAsia="nl-NL"/>
        </w:rPr>
      </w:pPr>
    </w:p>
    <w:p w:rsidR="002A7732" w:rsidRDefault="002A7732">
      <w:pPr>
        <w:rPr>
          <w:noProof/>
          <w:lang w:val="nl-NL" w:eastAsia="nl-NL"/>
        </w:rPr>
      </w:pPr>
      <w:r>
        <w:rPr>
          <w:noProof/>
          <w:lang w:val="nl-NL" w:eastAsia="nl-NL"/>
        </w:rPr>
        <w:br w:type="page"/>
      </w:r>
    </w:p>
    <w:p w:rsidR="00161994" w:rsidRPr="00551C38" w:rsidRDefault="00161994" w:rsidP="00880DCC">
      <w:pPr>
        <w:rPr>
          <w:noProof/>
          <w:lang w:val="en-US" w:eastAsia="nl-NL"/>
        </w:rPr>
      </w:pPr>
      <w:r w:rsidRPr="00551C38">
        <w:rPr>
          <w:noProof/>
          <w:lang w:val="en-US" w:eastAsia="nl-NL"/>
        </w:rPr>
        <w:lastRenderedPageBreak/>
        <w:t xml:space="preserve">b. </w:t>
      </w:r>
      <w:r w:rsidR="009E75EC" w:rsidRPr="00551C38">
        <w:rPr>
          <w:noProof/>
          <w:lang w:val="en-US" w:eastAsia="nl-NL"/>
        </w:rPr>
        <w:t>Health behaviours</w:t>
      </w:r>
    </w:p>
    <w:p w:rsidR="004D0FED" w:rsidRDefault="00994F40" w:rsidP="00880DCC">
      <w:r w:rsidRPr="00994F40">
        <w:rPr>
          <w:noProof/>
          <w:lang w:val="nl-NL" w:eastAsia="nl-NL"/>
        </w:rPr>
        <w:drawing>
          <wp:inline distT="0" distB="0" distL="0" distR="0" wp14:anchorId="74F71D16" wp14:editId="4723DC50">
            <wp:extent cx="8886825" cy="48958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91270" cy="4898299"/>
                    </a:xfrm>
                    <a:prstGeom prst="rect">
                      <a:avLst/>
                    </a:prstGeom>
                    <a:noFill/>
                    <a:ln>
                      <a:noFill/>
                    </a:ln>
                  </pic:spPr>
                </pic:pic>
              </a:graphicData>
            </a:graphic>
          </wp:inline>
        </w:drawing>
      </w:r>
    </w:p>
    <w:p w:rsidR="004D0FED" w:rsidRDefault="004D0FED" w:rsidP="004D0FED">
      <w:r>
        <w:br w:type="page"/>
      </w:r>
    </w:p>
    <w:p w:rsidR="004D0FED" w:rsidRDefault="004D0FED" w:rsidP="00880DCC">
      <w:r>
        <w:lastRenderedPageBreak/>
        <w:t>c. Health outcomes</w:t>
      </w:r>
    </w:p>
    <w:p w:rsidR="00880DCC" w:rsidRDefault="00994F40" w:rsidP="00880DCC">
      <w:r w:rsidRPr="00994F40">
        <w:rPr>
          <w:noProof/>
          <w:lang w:val="nl-NL" w:eastAsia="nl-NL"/>
        </w:rPr>
        <w:drawing>
          <wp:inline distT="0" distB="0" distL="0" distR="0" wp14:anchorId="45C7C48D" wp14:editId="1BCC26BF">
            <wp:extent cx="8886825" cy="4838700"/>
            <wp:effectExtent l="0" t="0" r="952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91270" cy="4841120"/>
                    </a:xfrm>
                    <a:prstGeom prst="rect">
                      <a:avLst/>
                    </a:prstGeom>
                    <a:noFill/>
                    <a:ln>
                      <a:noFill/>
                    </a:ln>
                  </pic:spPr>
                </pic:pic>
              </a:graphicData>
            </a:graphic>
          </wp:inline>
        </w:drawing>
      </w:r>
      <w:r w:rsidR="00161994" w:rsidRPr="00161994">
        <w:t xml:space="preserve"> </w:t>
      </w:r>
    </w:p>
    <w:p w:rsidR="00161994" w:rsidRDefault="00161994">
      <w:pPr>
        <w:sectPr w:rsidR="00161994" w:rsidSect="00161994">
          <w:footerReference w:type="default" r:id="rId20"/>
          <w:pgSz w:w="16838" w:h="11906" w:orient="landscape"/>
          <w:pgMar w:top="1418" w:right="1418" w:bottom="1418" w:left="1418" w:header="709" w:footer="709" w:gutter="0"/>
          <w:cols w:space="708"/>
          <w:docGrid w:linePitch="360"/>
        </w:sectPr>
      </w:pPr>
    </w:p>
    <w:p w:rsidR="0099211A" w:rsidRDefault="0099211A">
      <w:pPr>
        <w:rPr>
          <w:szCs w:val="24"/>
        </w:rPr>
      </w:pPr>
      <w:r w:rsidRPr="0099211A">
        <w:rPr>
          <w:b/>
          <w:szCs w:val="24"/>
        </w:rPr>
        <w:lastRenderedPageBreak/>
        <w:t xml:space="preserve">Table 1. </w:t>
      </w:r>
      <w:r w:rsidR="009D3E27">
        <w:rPr>
          <w:b/>
          <w:szCs w:val="24"/>
        </w:rPr>
        <w:t>C</w:t>
      </w:r>
      <w:r>
        <w:rPr>
          <w:b/>
          <w:szCs w:val="24"/>
        </w:rPr>
        <w:t xml:space="preserve">orrelations between </w:t>
      </w:r>
      <w:r w:rsidR="001D403C">
        <w:rPr>
          <w:b/>
          <w:szCs w:val="24"/>
        </w:rPr>
        <w:t>cultural va</w:t>
      </w:r>
      <w:r w:rsidR="003F14B8">
        <w:rPr>
          <w:b/>
          <w:szCs w:val="24"/>
        </w:rPr>
        <w:t>lues</w:t>
      </w:r>
      <w:r w:rsidR="001D403C">
        <w:rPr>
          <w:b/>
          <w:szCs w:val="24"/>
        </w:rPr>
        <w:t xml:space="preserve"> </w:t>
      </w:r>
      <w:r>
        <w:rPr>
          <w:b/>
          <w:szCs w:val="24"/>
        </w:rPr>
        <w:t>and health</w:t>
      </w:r>
      <w:r w:rsidR="004D0FED">
        <w:rPr>
          <w:b/>
          <w:szCs w:val="24"/>
        </w:rPr>
        <w:t>-related variables</w:t>
      </w:r>
    </w:p>
    <w:p w:rsidR="001D403C" w:rsidRDefault="004D0FED">
      <w:pPr>
        <w:rPr>
          <w:szCs w:val="24"/>
        </w:rPr>
      </w:pPr>
      <w:r w:rsidRPr="004D0FED">
        <w:rPr>
          <w:noProof/>
          <w:lang w:val="nl-NL" w:eastAsia="nl-NL"/>
        </w:rPr>
        <w:drawing>
          <wp:inline distT="0" distB="0" distL="0" distR="0" wp14:anchorId="01F738D8" wp14:editId="044C6694">
            <wp:extent cx="5759450" cy="4400936"/>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4400936"/>
                    </a:xfrm>
                    <a:prstGeom prst="rect">
                      <a:avLst/>
                    </a:prstGeom>
                    <a:noFill/>
                    <a:ln>
                      <a:noFill/>
                    </a:ln>
                  </pic:spPr>
                </pic:pic>
              </a:graphicData>
            </a:graphic>
          </wp:inline>
        </w:drawing>
      </w:r>
    </w:p>
    <w:p w:rsidR="00892A7D" w:rsidRDefault="00892A7D">
      <w:pPr>
        <w:rPr>
          <w:sz w:val="20"/>
        </w:rPr>
      </w:pPr>
    </w:p>
    <w:p w:rsidR="0080495E" w:rsidRDefault="00892A7D" w:rsidP="0080495E">
      <w:pPr>
        <w:pStyle w:val="Geenafstand"/>
        <w:rPr>
          <w:sz w:val="20"/>
        </w:rPr>
      </w:pPr>
      <w:r w:rsidRPr="0080495E">
        <w:rPr>
          <w:sz w:val="20"/>
        </w:rPr>
        <w:t xml:space="preserve">Correlations </w:t>
      </w:r>
      <w:r w:rsidR="008F5937">
        <w:rPr>
          <w:sz w:val="20"/>
        </w:rPr>
        <w:t>r</w:t>
      </w:r>
      <w:r w:rsidRPr="0080495E">
        <w:rPr>
          <w:sz w:val="20"/>
        </w:rPr>
        <w:t>&lt;=-.4, or &gt;=.4 correspond to p&lt;.0</w:t>
      </w:r>
      <w:r w:rsidR="002B660B">
        <w:rPr>
          <w:sz w:val="20"/>
        </w:rPr>
        <w:t>3</w:t>
      </w:r>
      <w:r w:rsidRPr="0080495E">
        <w:rPr>
          <w:sz w:val="20"/>
        </w:rPr>
        <w:t xml:space="preserve"> if </w:t>
      </w:r>
      <w:r w:rsidR="002B660B">
        <w:rPr>
          <w:sz w:val="20"/>
        </w:rPr>
        <w:t xml:space="preserve">30 </w:t>
      </w:r>
      <w:r w:rsidRPr="0080495E">
        <w:rPr>
          <w:sz w:val="20"/>
        </w:rPr>
        <w:t>observations</w:t>
      </w:r>
      <w:r w:rsidR="002B660B">
        <w:rPr>
          <w:sz w:val="20"/>
        </w:rPr>
        <w:t xml:space="preserve"> and to p&lt;.02 if 35 observations</w:t>
      </w:r>
      <w:r w:rsidR="00994F40">
        <w:rPr>
          <w:sz w:val="20"/>
        </w:rPr>
        <w:t>.</w:t>
      </w:r>
    </w:p>
    <w:p w:rsidR="009A21EC" w:rsidRDefault="009A21EC" w:rsidP="0080495E">
      <w:pPr>
        <w:pStyle w:val="Geenafstand"/>
        <w:rPr>
          <w:sz w:val="20"/>
        </w:rPr>
      </w:pPr>
      <w:r w:rsidRPr="009A21EC">
        <w:rPr>
          <w:sz w:val="20"/>
        </w:rPr>
        <w:t>Correlations r&lt;=-.</w:t>
      </w:r>
      <w:r>
        <w:rPr>
          <w:sz w:val="20"/>
        </w:rPr>
        <w:t>6</w:t>
      </w:r>
      <w:r w:rsidRPr="009A21EC">
        <w:rPr>
          <w:sz w:val="20"/>
        </w:rPr>
        <w:t>, or &gt;=.</w:t>
      </w:r>
      <w:r>
        <w:rPr>
          <w:sz w:val="20"/>
        </w:rPr>
        <w:t>6</w:t>
      </w:r>
      <w:r w:rsidRPr="009A21EC">
        <w:rPr>
          <w:sz w:val="20"/>
        </w:rPr>
        <w:t xml:space="preserve"> correspond to p&lt;.0</w:t>
      </w:r>
      <w:r>
        <w:rPr>
          <w:sz w:val="20"/>
        </w:rPr>
        <w:t>01</w:t>
      </w:r>
      <w:r w:rsidRPr="009A21EC">
        <w:rPr>
          <w:sz w:val="20"/>
        </w:rPr>
        <w:t xml:space="preserve"> if 30 observations and to p&lt;.0</w:t>
      </w:r>
      <w:r>
        <w:rPr>
          <w:sz w:val="20"/>
        </w:rPr>
        <w:t>01</w:t>
      </w:r>
      <w:r w:rsidRPr="009A21EC">
        <w:rPr>
          <w:sz w:val="20"/>
        </w:rPr>
        <w:t xml:space="preserve"> if 35 observations</w:t>
      </w:r>
      <w:r w:rsidR="00994F40">
        <w:rPr>
          <w:sz w:val="20"/>
        </w:rPr>
        <w:t>.</w:t>
      </w:r>
    </w:p>
    <w:p w:rsidR="0080495E" w:rsidRPr="0080495E" w:rsidRDefault="0080495E" w:rsidP="0080495E">
      <w:pPr>
        <w:pStyle w:val="Geenafstand"/>
      </w:pPr>
    </w:p>
    <w:p w:rsidR="001D403C" w:rsidRDefault="001D403C">
      <w:pPr>
        <w:rPr>
          <w:sz w:val="20"/>
        </w:rPr>
      </w:pPr>
    </w:p>
    <w:p w:rsidR="002861B2" w:rsidRDefault="002861B2">
      <w:pPr>
        <w:rPr>
          <w:sz w:val="20"/>
        </w:rPr>
      </w:pPr>
      <w:r>
        <w:rPr>
          <w:sz w:val="20"/>
        </w:rPr>
        <w:br w:type="page"/>
      </w:r>
    </w:p>
    <w:p w:rsidR="002861B2" w:rsidRPr="002861B2" w:rsidRDefault="002861B2">
      <w:pPr>
        <w:rPr>
          <w:b/>
          <w:szCs w:val="24"/>
        </w:rPr>
        <w:sectPr w:rsidR="002861B2" w:rsidRPr="002861B2" w:rsidSect="001D403C">
          <w:pgSz w:w="11906" w:h="16838"/>
          <w:pgMar w:top="1418" w:right="1418" w:bottom="1418" w:left="1418" w:header="709" w:footer="709" w:gutter="0"/>
          <w:cols w:space="708"/>
          <w:docGrid w:linePitch="360"/>
        </w:sectPr>
      </w:pPr>
    </w:p>
    <w:p w:rsidR="001D403C" w:rsidRDefault="003E791F">
      <w:pPr>
        <w:rPr>
          <w:b/>
          <w:szCs w:val="24"/>
        </w:rPr>
      </w:pPr>
      <w:r>
        <w:rPr>
          <w:b/>
          <w:szCs w:val="24"/>
        </w:rPr>
        <w:lastRenderedPageBreak/>
        <w:t xml:space="preserve">Table </w:t>
      </w:r>
      <w:r w:rsidR="00697AF7">
        <w:rPr>
          <w:b/>
          <w:szCs w:val="24"/>
        </w:rPr>
        <w:t>2</w:t>
      </w:r>
      <w:r>
        <w:rPr>
          <w:b/>
          <w:szCs w:val="24"/>
        </w:rPr>
        <w:t>. Summary of associations between cultural va</w:t>
      </w:r>
      <w:r w:rsidR="003F14B8">
        <w:rPr>
          <w:b/>
          <w:szCs w:val="24"/>
        </w:rPr>
        <w:t xml:space="preserve">lues </w:t>
      </w:r>
      <w:r>
        <w:rPr>
          <w:b/>
          <w:szCs w:val="24"/>
        </w:rPr>
        <w:t>and health behaviours (regression analysis controlling for GDP and urbanization)</w:t>
      </w:r>
    </w:p>
    <w:p w:rsidR="004D0FED" w:rsidRPr="004D0FED" w:rsidRDefault="004D0FED">
      <w:pPr>
        <w:rPr>
          <w:szCs w:val="24"/>
        </w:rPr>
      </w:pPr>
      <w:r>
        <w:rPr>
          <w:szCs w:val="24"/>
        </w:rPr>
        <w:t>a. Health behaviours</w:t>
      </w:r>
    </w:p>
    <w:p w:rsidR="0099211A" w:rsidRDefault="00207CA8">
      <w:pPr>
        <w:rPr>
          <w:sz w:val="18"/>
          <w:szCs w:val="18"/>
        </w:rPr>
      </w:pPr>
      <w:r w:rsidRPr="00207CA8">
        <w:rPr>
          <w:noProof/>
          <w:lang w:val="nl-NL" w:eastAsia="nl-NL"/>
        </w:rPr>
        <w:drawing>
          <wp:inline distT="0" distB="0" distL="0" distR="0" wp14:anchorId="0207E069" wp14:editId="0338DFCE">
            <wp:extent cx="5759450" cy="731153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7311534"/>
                    </a:xfrm>
                    <a:prstGeom prst="rect">
                      <a:avLst/>
                    </a:prstGeom>
                    <a:noFill/>
                    <a:ln>
                      <a:noFill/>
                    </a:ln>
                  </pic:spPr>
                </pic:pic>
              </a:graphicData>
            </a:graphic>
          </wp:inline>
        </w:drawing>
      </w:r>
    </w:p>
    <w:p w:rsidR="00207CA8" w:rsidRDefault="00207CA8">
      <w:pPr>
        <w:rPr>
          <w:sz w:val="18"/>
          <w:szCs w:val="18"/>
        </w:rPr>
      </w:pPr>
    </w:p>
    <w:p w:rsidR="00BB21B9" w:rsidRDefault="00BB21B9">
      <w:pPr>
        <w:rPr>
          <w:sz w:val="18"/>
          <w:szCs w:val="18"/>
        </w:rPr>
      </w:pPr>
    </w:p>
    <w:p w:rsidR="003F14B8" w:rsidRDefault="003F14B8">
      <w:pPr>
        <w:rPr>
          <w:sz w:val="18"/>
          <w:szCs w:val="18"/>
        </w:rPr>
      </w:pPr>
    </w:p>
    <w:p w:rsidR="003F14B8" w:rsidRDefault="004D0FED">
      <w:pPr>
        <w:rPr>
          <w:szCs w:val="24"/>
        </w:rPr>
      </w:pPr>
      <w:r>
        <w:rPr>
          <w:szCs w:val="24"/>
        </w:rPr>
        <w:t>b. Health outcomes</w:t>
      </w:r>
    </w:p>
    <w:p w:rsidR="004D0FED" w:rsidRDefault="004D0FED">
      <w:pPr>
        <w:rPr>
          <w:szCs w:val="24"/>
        </w:rPr>
      </w:pPr>
      <w:r w:rsidRPr="004D0FED">
        <w:rPr>
          <w:noProof/>
          <w:lang w:val="nl-NL" w:eastAsia="nl-NL"/>
        </w:rPr>
        <w:drawing>
          <wp:inline distT="0" distB="0" distL="0" distR="0" wp14:anchorId="37EE8E83" wp14:editId="55DDFC7A">
            <wp:extent cx="5657850" cy="7810500"/>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1608" cy="7815687"/>
                    </a:xfrm>
                    <a:prstGeom prst="rect">
                      <a:avLst/>
                    </a:prstGeom>
                    <a:noFill/>
                    <a:ln>
                      <a:noFill/>
                    </a:ln>
                  </pic:spPr>
                </pic:pic>
              </a:graphicData>
            </a:graphic>
          </wp:inline>
        </w:drawing>
      </w:r>
    </w:p>
    <w:p w:rsidR="004D0FED" w:rsidRDefault="004D0FED">
      <w:pPr>
        <w:rPr>
          <w:szCs w:val="24"/>
        </w:rPr>
      </w:pPr>
    </w:p>
    <w:p w:rsidR="004D0FED" w:rsidRPr="004D0FED" w:rsidRDefault="004D0FED">
      <w:pPr>
        <w:rPr>
          <w:szCs w:val="24"/>
        </w:rPr>
        <w:sectPr w:rsidR="004D0FED" w:rsidRPr="004D0FED" w:rsidSect="003F14B8">
          <w:pgSz w:w="11906" w:h="16838"/>
          <w:pgMar w:top="1418" w:right="1418" w:bottom="1418" w:left="1418" w:header="709" w:footer="709" w:gutter="0"/>
          <w:cols w:space="708"/>
          <w:docGrid w:linePitch="360"/>
        </w:sectPr>
      </w:pPr>
    </w:p>
    <w:p w:rsidR="001C6159" w:rsidRPr="003F14B8" w:rsidRDefault="001C6159" w:rsidP="003F14B8">
      <w:pPr>
        <w:rPr>
          <w:sz w:val="18"/>
          <w:szCs w:val="18"/>
        </w:rPr>
      </w:pPr>
      <w:r w:rsidRPr="00E17379">
        <w:rPr>
          <w:b/>
        </w:rPr>
        <w:lastRenderedPageBreak/>
        <w:t xml:space="preserve">Table </w:t>
      </w:r>
      <w:r w:rsidR="0058031F">
        <w:rPr>
          <w:b/>
        </w:rPr>
        <w:t>3</w:t>
      </w:r>
      <w:r w:rsidRPr="00E17379">
        <w:rPr>
          <w:b/>
        </w:rPr>
        <w:t xml:space="preserve">. </w:t>
      </w:r>
      <w:r>
        <w:rPr>
          <w:b/>
        </w:rPr>
        <w:t xml:space="preserve">Comparison of cultural values of neighbouring countries with different health behaviours </w:t>
      </w:r>
    </w:p>
    <w:p w:rsidR="001C6159" w:rsidRDefault="001C6159" w:rsidP="001C6159">
      <w:pPr>
        <w:pStyle w:val="Geenafstand"/>
        <w:rPr>
          <w:b/>
        </w:rPr>
      </w:pPr>
    </w:p>
    <w:p w:rsidR="001C6159" w:rsidRDefault="00994F40" w:rsidP="001C6159">
      <w:pPr>
        <w:pStyle w:val="Geenafstand"/>
        <w:rPr>
          <w:b/>
        </w:rPr>
      </w:pPr>
      <w:r w:rsidRPr="00994F40">
        <w:rPr>
          <w:noProof/>
          <w:lang w:val="nl-NL" w:eastAsia="nl-NL"/>
        </w:rPr>
        <w:drawing>
          <wp:inline distT="0" distB="0" distL="0" distR="0" wp14:anchorId="402BB2CE" wp14:editId="6777648C">
            <wp:extent cx="8543925" cy="4391025"/>
            <wp:effectExtent l="0" t="0" r="9525" b="952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543925" cy="4391025"/>
                    </a:xfrm>
                    <a:prstGeom prst="rect">
                      <a:avLst/>
                    </a:prstGeom>
                    <a:noFill/>
                    <a:ln>
                      <a:noFill/>
                    </a:ln>
                  </pic:spPr>
                </pic:pic>
              </a:graphicData>
            </a:graphic>
          </wp:inline>
        </w:drawing>
      </w:r>
    </w:p>
    <w:p w:rsidR="002F4A27" w:rsidRDefault="002F4A27" w:rsidP="001C6159">
      <w:pPr>
        <w:pStyle w:val="Geenafstand"/>
        <w:rPr>
          <w:b/>
        </w:rPr>
      </w:pPr>
    </w:p>
    <w:p w:rsidR="002F4A27" w:rsidRPr="00111CE5" w:rsidRDefault="00111CE5" w:rsidP="001C6159">
      <w:pPr>
        <w:pStyle w:val="Geenafstand"/>
        <w:rPr>
          <w:sz w:val="20"/>
        </w:rPr>
      </w:pPr>
      <w:r w:rsidRPr="007D7F01">
        <w:rPr>
          <w:sz w:val="20"/>
        </w:rPr>
        <w:t>Note: For each pair of countries, the six health behaviours that differ most between them have been selected for presentation in this table.</w:t>
      </w:r>
      <w:r>
        <w:rPr>
          <w:sz w:val="20"/>
        </w:rPr>
        <w:t xml:space="preserve"> </w:t>
      </w:r>
    </w:p>
    <w:p w:rsidR="008C5AC9" w:rsidRDefault="008C5AC9" w:rsidP="001C6159">
      <w:pPr>
        <w:pStyle w:val="Geenafstand"/>
        <w:rPr>
          <w:b/>
        </w:rPr>
      </w:pPr>
    </w:p>
    <w:p w:rsidR="004D0FED" w:rsidRDefault="004D0FED">
      <w:pPr>
        <w:rPr>
          <w:b/>
        </w:rPr>
      </w:pPr>
      <w:r>
        <w:rPr>
          <w:b/>
        </w:rPr>
        <w:br w:type="page"/>
      </w:r>
    </w:p>
    <w:p w:rsidR="004D0FED" w:rsidRDefault="004D0FED" w:rsidP="004D0FED">
      <w:pPr>
        <w:rPr>
          <w:b/>
          <w:szCs w:val="24"/>
        </w:rPr>
      </w:pPr>
      <w:r w:rsidRPr="00BE1E1F">
        <w:rPr>
          <w:b/>
          <w:szCs w:val="24"/>
        </w:rPr>
        <w:lastRenderedPageBreak/>
        <w:t xml:space="preserve">Table </w:t>
      </w:r>
      <w:r>
        <w:rPr>
          <w:b/>
          <w:szCs w:val="24"/>
        </w:rPr>
        <w:t>4</w:t>
      </w:r>
      <w:r w:rsidRPr="00BE1E1F">
        <w:rPr>
          <w:b/>
          <w:szCs w:val="24"/>
        </w:rPr>
        <w:t>. Results of mediation analysis</w:t>
      </w:r>
      <w:r>
        <w:rPr>
          <w:b/>
          <w:szCs w:val="24"/>
        </w:rPr>
        <w:t xml:space="preserve"> for ‘self-expression’ and health outcomes</w:t>
      </w:r>
    </w:p>
    <w:p w:rsidR="004D0FED" w:rsidRDefault="002E43A0" w:rsidP="004D0FED">
      <w:pPr>
        <w:pStyle w:val="Geenafstand"/>
        <w:rPr>
          <w:b/>
        </w:rPr>
      </w:pPr>
      <w:r w:rsidRPr="002E43A0">
        <w:rPr>
          <w:noProof/>
          <w:lang w:val="nl-NL" w:eastAsia="nl-NL"/>
        </w:rPr>
        <w:drawing>
          <wp:inline distT="0" distB="0" distL="0" distR="0" wp14:anchorId="6A593549" wp14:editId="7B5E16F8">
            <wp:extent cx="8181975" cy="5038725"/>
            <wp:effectExtent l="0" t="0" r="9525" b="952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03659" cy="5052079"/>
                    </a:xfrm>
                    <a:prstGeom prst="rect">
                      <a:avLst/>
                    </a:prstGeom>
                    <a:noFill/>
                    <a:ln>
                      <a:noFill/>
                    </a:ln>
                  </pic:spPr>
                </pic:pic>
              </a:graphicData>
            </a:graphic>
          </wp:inline>
        </w:drawing>
      </w:r>
    </w:p>
    <w:p w:rsidR="002E43A0" w:rsidRDefault="002E43A0" w:rsidP="004D0FED">
      <w:pPr>
        <w:pStyle w:val="Geenafstand"/>
        <w:rPr>
          <w:b/>
        </w:rPr>
      </w:pPr>
    </w:p>
    <w:p w:rsidR="0099211A" w:rsidRDefault="0099211A">
      <w:pPr>
        <w:rPr>
          <w:sz w:val="18"/>
          <w:szCs w:val="18"/>
        </w:rPr>
        <w:sectPr w:rsidR="0099211A" w:rsidSect="0099211A">
          <w:pgSz w:w="16838" w:h="11906" w:orient="landscape"/>
          <w:pgMar w:top="1418" w:right="1418" w:bottom="1418" w:left="1418" w:header="709" w:footer="709" w:gutter="0"/>
          <w:cols w:space="708"/>
          <w:docGrid w:linePitch="360"/>
        </w:sectPr>
      </w:pPr>
    </w:p>
    <w:p w:rsidR="00EF5B2D" w:rsidRDefault="00EF5B2D" w:rsidP="00EF5B2D">
      <w:pPr>
        <w:ind w:left="1410" w:hanging="1410"/>
        <w:rPr>
          <w:b/>
        </w:rPr>
      </w:pPr>
      <w:r>
        <w:rPr>
          <w:b/>
        </w:rPr>
        <w:lastRenderedPageBreak/>
        <w:t xml:space="preserve">Figure 1. </w:t>
      </w:r>
      <w:r>
        <w:rPr>
          <w:b/>
        </w:rPr>
        <w:tab/>
        <w:t>Correlation between cultural values and geographical location of countries in Europe</w:t>
      </w:r>
    </w:p>
    <w:p w:rsidR="00EF5B2D" w:rsidRDefault="00EF5B2D" w:rsidP="00EF5B2D">
      <w:pPr>
        <w:rPr>
          <w:b/>
        </w:rPr>
      </w:pPr>
      <w:r>
        <w:rPr>
          <w:noProof/>
          <w:lang w:val="nl-NL" w:eastAsia="nl-NL"/>
        </w:rPr>
        <w:drawing>
          <wp:inline distT="0" distB="0" distL="0" distR="0" wp14:anchorId="63A4260C" wp14:editId="2B54813D">
            <wp:extent cx="5191125" cy="4533900"/>
            <wp:effectExtent l="0" t="0" r="9525" b="1905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F5B2D" w:rsidRPr="000F5C72" w:rsidRDefault="00EF5B2D" w:rsidP="00EF5B2D">
      <w:pPr>
        <w:rPr>
          <w:sz w:val="18"/>
          <w:szCs w:val="18"/>
        </w:rPr>
      </w:pPr>
      <w:r w:rsidRPr="00325D84">
        <w:rPr>
          <w:sz w:val="18"/>
          <w:szCs w:val="18"/>
        </w:rPr>
        <w:t>Longitude (East-West position) and latitude (North-South position) of countries were based on the geographical coordinates of their capitals (source: Wikipedia). If a cultural value dimension has a positive correlation with longitude, scores are higher in countries with more Easterly positions. If a cultural dimension has a positive correlation with latitude, scores are higher in countries with more Northerly positions. Abbreviations: I-SeE = self-expression; I-SeR = secular-rational; I-PoM = post-materialism; I-Rel = religiosity; I-AuS = autonomy/socioliberalism; I-NoR = normative/religious; H-pdi = power distance; H-idv = individualism; H-msc = masculinity; H-uav = uncertainty avoidance; H-lto = longterm orientation; H-idg = indulgence; S-AfA = affective autonomy; S-InA = intellectual autonomy; S-Emb = embeddedness; S-Ega = egalitarianism; S-Hie = hierarchy; S-Har = harmony; S-Mas = mastery.</w:t>
      </w:r>
    </w:p>
    <w:p w:rsidR="00EF5B2D" w:rsidRDefault="00EF5B2D">
      <w:pPr>
        <w:rPr>
          <w:b/>
          <w:szCs w:val="24"/>
        </w:rPr>
      </w:pPr>
      <w:r>
        <w:rPr>
          <w:b/>
          <w:szCs w:val="24"/>
        </w:rPr>
        <w:br w:type="page"/>
      </w:r>
    </w:p>
    <w:p w:rsidR="00EF5B2D" w:rsidRDefault="00EF5B2D" w:rsidP="00EF5B2D">
      <w:pPr>
        <w:rPr>
          <w:b/>
          <w:szCs w:val="24"/>
        </w:rPr>
      </w:pPr>
      <w:r w:rsidRPr="00A140A6">
        <w:rPr>
          <w:b/>
          <w:szCs w:val="24"/>
        </w:rPr>
        <w:lastRenderedPageBreak/>
        <w:t>Figure 2. Correlation between health behaviours</w:t>
      </w:r>
      <w:r w:rsidR="004D0FED">
        <w:rPr>
          <w:b/>
          <w:szCs w:val="24"/>
        </w:rPr>
        <w:t xml:space="preserve">, health outcomes </w:t>
      </w:r>
      <w:r w:rsidRPr="00A140A6">
        <w:rPr>
          <w:b/>
          <w:szCs w:val="24"/>
        </w:rPr>
        <w:t>and geographical location of countries in</w:t>
      </w:r>
      <w:r>
        <w:rPr>
          <w:b/>
          <w:szCs w:val="24"/>
        </w:rPr>
        <w:t xml:space="preserve"> </w:t>
      </w:r>
      <w:r w:rsidRPr="00A140A6">
        <w:rPr>
          <w:b/>
          <w:szCs w:val="24"/>
        </w:rPr>
        <w:t>Europe</w:t>
      </w:r>
    </w:p>
    <w:p w:rsidR="00EF5B2D" w:rsidRDefault="00EF5B2D" w:rsidP="00EF5B2D">
      <w:pPr>
        <w:rPr>
          <w:szCs w:val="24"/>
        </w:rPr>
      </w:pPr>
      <w:r w:rsidRPr="00A140A6">
        <w:rPr>
          <w:szCs w:val="24"/>
        </w:rPr>
        <w:t>a. Individual health behaviours</w:t>
      </w:r>
    </w:p>
    <w:p w:rsidR="00EF5B2D" w:rsidRPr="00A140A6" w:rsidRDefault="00EF5B2D" w:rsidP="00EF5B2D">
      <w:pPr>
        <w:rPr>
          <w:szCs w:val="24"/>
        </w:rPr>
      </w:pPr>
      <w:r>
        <w:rPr>
          <w:noProof/>
          <w:szCs w:val="24"/>
          <w:lang w:val="nl-NL" w:eastAsia="nl-NL"/>
        </w:rPr>
        <w:drawing>
          <wp:inline distT="0" distB="0" distL="0" distR="0" wp14:anchorId="63EEC3B2" wp14:editId="59D668E4">
            <wp:extent cx="5118117" cy="4362450"/>
            <wp:effectExtent l="0" t="0" r="635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2850" cy="4366485"/>
                    </a:xfrm>
                    <a:prstGeom prst="rect">
                      <a:avLst/>
                    </a:prstGeom>
                    <a:noFill/>
                  </pic:spPr>
                </pic:pic>
              </a:graphicData>
            </a:graphic>
          </wp:inline>
        </w:drawing>
      </w:r>
    </w:p>
    <w:p w:rsidR="00EF5B2D" w:rsidRDefault="00EF5B2D" w:rsidP="00EF5B2D">
      <w:pPr>
        <w:rPr>
          <w:b/>
          <w:szCs w:val="24"/>
        </w:rPr>
      </w:pPr>
      <w:r w:rsidRPr="00F341DA">
        <w:rPr>
          <w:sz w:val="18"/>
          <w:szCs w:val="18"/>
        </w:rPr>
        <w:t xml:space="preserve">Longitude </w:t>
      </w:r>
      <w:r>
        <w:rPr>
          <w:sz w:val="18"/>
          <w:szCs w:val="18"/>
        </w:rPr>
        <w:t xml:space="preserve">(East-West position) </w:t>
      </w:r>
      <w:r w:rsidRPr="00F341DA">
        <w:rPr>
          <w:sz w:val="18"/>
          <w:szCs w:val="18"/>
        </w:rPr>
        <w:t xml:space="preserve">and latitude </w:t>
      </w:r>
      <w:r>
        <w:rPr>
          <w:sz w:val="18"/>
          <w:szCs w:val="18"/>
        </w:rPr>
        <w:t xml:space="preserve">(North-South position) of countries were </w:t>
      </w:r>
      <w:r w:rsidRPr="00F341DA">
        <w:rPr>
          <w:sz w:val="18"/>
          <w:szCs w:val="18"/>
        </w:rPr>
        <w:t xml:space="preserve">based on </w:t>
      </w:r>
      <w:r>
        <w:rPr>
          <w:sz w:val="18"/>
          <w:szCs w:val="18"/>
        </w:rPr>
        <w:t xml:space="preserve">the </w:t>
      </w:r>
      <w:r w:rsidRPr="00F341DA">
        <w:rPr>
          <w:sz w:val="18"/>
          <w:szCs w:val="18"/>
        </w:rPr>
        <w:t xml:space="preserve">geographical </w:t>
      </w:r>
      <w:r>
        <w:rPr>
          <w:sz w:val="18"/>
          <w:szCs w:val="18"/>
        </w:rPr>
        <w:t xml:space="preserve">coordinates of their </w:t>
      </w:r>
      <w:r w:rsidRPr="00F341DA">
        <w:rPr>
          <w:sz w:val="18"/>
          <w:szCs w:val="18"/>
        </w:rPr>
        <w:t>capitals (source: Wikipedia)</w:t>
      </w:r>
      <w:r>
        <w:rPr>
          <w:sz w:val="18"/>
          <w:szCs w:val="18"/>
        </w:rPr>
        <w:t xml:space="preserve">. If a health behaviour dimension has a positive correlation with longitude, rates or scores are higher in countries with more Easterly positions. If a health behaviour has a positive correlation with latitude, rates or scores are higher in countries with more Northerly positions. Abbreviations: </w:t>
      </w:r>
      <w:r w:rsidRPr="00A140A6">
        <w:rPr>
          <w:sz w:val="18"/>
          <w:szCs w:val="18"/>
        </w:rPr>
        <w:t>Ab</w:t>
      </w:r>
      <w:r>
        <w:rPr>
          <w:sz w:val="18"/>
          <w:szCs w:val="18"/>
        </w:rPr>
        <w:t xml:space="preserve">o = abortions; </w:t>
      </w:r>
      <w:r w:rsidRPr="00A140A6">
        <w:rPr>
          <w:sz w:val="18"/>
          <w:szCs w:val="18"/>
        </w:rPr>
        <w:t>T</w:t>
      </w:r>
      <w:r>
        <w:rPr>
          <w:sz w:val="18"/>
          <w:szCs w:val="18"/>
        </w:rPr>
        <w:t xml:space="preserve">ee = teenage pregnancies; </w:t>
      </w:r>
      <w:r w:rsidRPr="00A140A6">
        <w:rPr>
          <w:sz w:val="18"/>
          <w:szCs w:val="18"/>
        </w:rPr>
        <w:t>Ol</w:t>
      </w:r>
      <w:r>
        <w:rPr>
          <w:sz w:val="18"/>
          <w:szCs w:val="18"/>
        </w:rPr>
        <w:t xml:space="preserve">d = older mothers; </w:t>
      </w:r>
      <w:r w:rsidRPr="00A140A6">
        <w:rPr>
          <w:sz w:val="18"/>
          <w:szCs w:val="18"/>
        </w:rPr>
        <w:t>B</w:t>
      </w:r>
      <w:r>
        <w:rPr>
          <w:sz w:val="18"/>
          <w:szCs w:val="18"/>
        </w:rPr>
        <w:t>r</w:t>
      </w:r>
      <w:r w:rsidRPr="00A140A6">
        <w:rPr>
          <w:sz w:val="18"/>
          <w:szCs w:val="18"/>
        </w:rPr>
        <w:t>f</w:t>
      </w:r>
      <w:r>
        <w:rPr>
          <w:sz w:val="18"/>
          <w:szCs w:val="18"/>
        </w:rPr>
        <w:t xml:space="preserve"> = breast feeding; </w:t>
      </w:r>
      <w:r w:rsidRPr="00A140A6">
        <w:rPr>
          <w:sz w:val="18"/>
          <w:szCs w:val="18"/>
        </w:rPr>
        <w:t>S</w:t>
      </w:r>
      <w:r>
        <w:rPr>
          <w:sz w:val="18"/>
          <w:szCs w:val="18"/>
        </w:rPr>
        <w:t>m</w:t>
      </w:r>
      <w:r w:rsidRPr="00A140A6">
        <w:rPr>
          <w:sz w:val="18"/>
          <w:szCs w:val="18"/>
        </w:rPr>
        <w:t>m</w:t>
      </w:r>
      <w:r>
        <w:rPr>
          <w:sz w:val="18"/>
          <w:szCs w:val="18"/>
        </w:rPr>
        <w:t xml:space="preserve"> = smoking (men); </w:t>
      </w:r>
      <w:r w:rsidRPr="00A140A6">
        <w:rPr>
          <w:sz w:val="18"/>
          <w:szCs w:val="18"/>
        </w:rPr>
        <w:t>S</w:t>
      </w:r>
      <w:r>
        <w:rPr>
          <w:sz w:val="18"/>
          <w:szCs w:val="18"/>
        </w:rPr>
        <w:t>m</w:t>
      </w:r>
      <w:r w:rsidRPr="00A140A6">
        <w:rPr>
          <w:sz w:val="18"/>
          <w:szCs w:val="18"/>
        </w:rPr>
        <w:t>w</w:t>
      </w:r>
      <w:r>
        <w:rPr>
          <w:sz w:val="18"/>
          <w:szCs w:val="18"/>
        </w:rPr>
        <w:t xml:space="preserve"> = smoking (women); </w:t>
      </w:r>
      <w:r w:rsidRPr="00A140A6">
        <w:rPr>
          <w:sz w:val="18"/>
          <w:szCs w:val="18"/>
        </w:rPr>
        <w:t>Al</w:t>
      </w:r>
      <w:r>
        <w:rPr>
          <w:sz w:val="18"/>
          <w:szCs w:val="18"/>
        </w:rPr>
        <w:t xml:space="preserve">c = alcohol; </w:t>
      </w:r>
      <w:r w:rsidRPr="00A140A6">
        <w:rPr>
          <w:sz w:val="18"/>
          <w:szCs w:val="18"/>
        </w:rPr>
        <w:t>Sp</w:t>
      </w:r>
      <w:r>
        <w:rPr>
          <w:sz w:val="18"/>
          <w:szCs w:val="18"/>
        </w:rPr>
        <w:t xml:space="preserve">i = spirits; </w:t>
      </w:r>
      <w:r w:rsidRPr="00A140A6">
        <w:rPr>
          <w:sz w:val="18"/>
          <w:szCs w:val="18"/>
        </w:rPr>
        <w:t>O</w:t>
      </w:r>
      <w:r>
        <w:rPr>
          <w:sz w:val="18"/>
          <w:szCs w:val="18"/>
        </w:rPr>
        <w:t>b</w:t>
      </w:r>
      <w:r w:rsidRPr="00A140A6">
        <w:rPr>
          <w:sz w:val="18"/>
          <w:szCs w:val="18"/>
        </w:rPr>
        <w:t>m</w:t>
      </w:r>
      <w:r>
        <w:rPr>
          <w:sz w:val="18"/>
          <w:szCs w:val="18"/>
        </w:rPr>
        <w:t xml:space="preserve"> = obesity (men); </w:t>
      </w:r>
      <w:r w:rsidRPr="00A140A6">
        <w:rPr>
          <w:sz w:val="18"/>
          <w:szCs w:val="18"/>
        </w:rPr>
        <w:t>O</w:t>
      </w:r>
      <w:r>
        <w:rPr>
          <w:sz w:val="18"/>
          <w:szCs w:val="18"/>
        </w:rPr>
        <w:t>b</w:t>
      </w:r>
      <w:r w:rsidRPr="00A140A6">
        <w:rPr>
          <w:sz w:val="18"/>
          <w:szCs w:val="18"/>
        </w:rPr>
        <w:t>w</w:t>
      </w:r>
      <w:r>
        <w:rPr>
          <w:sz w:val="18"/>
          <w:szCs w:val="18"/>
        </w:rPr>
        <w:t xml:space="preserve"> = obesity (women); </w:t>
      </w:r>
      <w:r w:rsidRPr="00A140A6">
        <w:rPr>
          <w:sz w:val="18"/>
          <w:szCs w:val="18"/>
        </w:rPr>
        <w:t>M</w:t>
      </w:r>
      <w:r>
        <w:rPr>
          <w:sz w:val="18"/>
          <w:szCs w:val="18"/>
        </w:rPr>
        <w:t xml:space="preserve">ea = measles immunization; </w:t>
      </w:r>
      <w:r w:rsidRPr="00A140A6">
        <w:rPr>
          <w:sz w:val="18"/>
          <w:szCs w:val="18"/>
        </w:rPr>
        <w:t>H</w:t>
      </w:r>
      <w:r>
        <w:rPr>
          <w:sz w:val="18"/>
          <w:szCs w:val="18"/>
        </w:rPr>
        <w:t xml:space="preserve">ae = haemophilus immunization; </w:t>
      </w:r>
      <w:r w:rsidRPr="00A140A6">
        <w:rPr>
          <w:sz w:val="18"/>
          <w:szCs w:val="18"/>
        </w:rPr>
        <w:t>I</w:t>
      </w:r>
      <w:r>
        <w:rPr>
          <w:sz w:val="18"/>
          <w:szCs w:val="18"/>
        </w:rPr>
        <w:t xml:space="preserve">nf = influenza vaccination; </w:t>
      </w:r>
      <w:r w:rsidRPr="00A140A6">
        <w:rPr>
          <w:sz w:val="18"/>
          <w:szCs w:val="18"/>
        </w:rPr>
        <w:t>B</w:t>
      </w:r>
      <w:r>
        <w:rPr>
          <w:sz w:val="18"/>
          <w:szCs w:val="18"/>
        </w:rPr>
        <w:t>r</w:t>
      </w:r>
      <w:r w:rsidRPr="00A140A6">
        <w:rPr>
          <w:sz w:val="18"/>
          <w:szCs w:val="18"/>
        </w:rPr>
        <w:t>c</w:t>
      </w:r>
      <w:r>
        <w:rPr>
          <w:sz w:val="18"/>
          <w:szCs w:val="18"/>
        </w:rPr>
        <w:t xml:space="preserve"> = breast cancer screening participation; </w:t>
      </w:r>
      <w:r w:rsidRPr="00A140A6">
        <w:rPr>
          <w:sz w:val="18"/>
          <w:szCs w:val="18"/>
        </w:rPr>
        <w:t>C</w:t>
      </w:r>
      <w:r>
        <w:rPr>
          <w:sz w:val="18"/>
          <w:szCs w:val="18"/>
        </w:rPr>
        <w:t>e</w:t>
      </w:r>
      <w:r w:rsidRPr="00A140A6">
        <w:rPr>
          <w:sz w:val="18"/>
          <w:szCs w:val="18"/>
        </w:rPr>
        <w:t>c</w:t>
      </w:r>
      <w:r>
        <w:rPr>
          <w:sz w:val="18"/>
          <w:szCs w:val="18"/>
        </w:rPr>
        <w:t xml:space="preserve"> = cervical cancer screening participation; </w:t>
      </w:r>
      <w:r w:rsidRPr="00A140A6">
        <w:rPr>
          <w:sz w:val="18"/>
          <w:szCs w:val="18"/>
        </w:rPr>
        <w:t>S</w:t>
      </w:r>
      <w:r>
        <w:rPr>
          <w:sz w:val="18"/>
          <w:szCs w:val="18"/>
        </w:rPr>
        <w:t>ea = seat belt wearing.</w:t>
      </w:r>
    </w:p>
    <w:p w:rsidR="00EF5B2D" w:rsidRDefault="00EF5B2D" w:rsidP="00EF5B2D">
      <w:pPr>
        <w:rPr>
          <w:b/>
          <w:szCs w:val="24"/>
        </w:rPr>
      </w:pPr>
    </w:p>
    <w:p w:rsidR="00EF5B2D" w:rsidRDefault="00EF5B2D" w:rsidP="00EF5B2D">
      <w:pPr>
        <w:rPr>
          <w:b/>
          <w:szCs w:val="24"/>
        </w:rPr>
      </w:pPr>
      <w:r>
        <w:rPr>
          <w:b/>
          <w:szCs w:val="24"/>
        </w:rPr>
        <w:br w:type="page"/>
      </w:r>
    </w:p>
    <w:p w:rsidR="00EF5B2D" w:rsidRDefault="00EF5B2D" w:rsidP="00EF5B2D">
      <w:pPr>
        <w:rPr>
          <w:szCs w:val="24"/>
        </w:rPr>
      </w:pPr>
      <w:r w:rsidRPr="00A140A6">
        <w:rPr>
          <w:szCs w:val="24"/>
        </w:rPr>
        <w:lastRenderedPageBreak/>
        <w:t>b. Collective health behaviours</w:t>
      </w:r>
    </w:p>
    <w:p w:rsidR="00EF5B2D" w:rsidRDefault="00EF5B2D" w:rsidP="00EF5B2D">
      <w:pPr>
        <w:rPr>
          <w:szCs w:val="24"/>
        </w:rPr>
      </w:pPr>
      <w:r>
        <w:rPr>
          <w:noProof/>
          <w:szCs w:val="24"/>
          <w:lang w:val="nl-NL" w:eastAsia="nl-NL"/>
        </w:rPr>
        <w:drawing>
          <wp:inline distT="0" distB="0" distL="0" distR="0" wp14:anchorId="1182DBE1" wp14:editId="643A138A">
            <wp:extent cx="5114925" cy="4523379"/>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18470" cy="4526514"/>
                    </a:xfrm>
                    <a:prstGeom prst="rect">
                      <a:avLst/>
                    </a:prstGeom>
                    <a:noFill/>
                  </pic:spPr>
                </pic:pic>
              </a:graphicData>
            </a:graphic>
          </wp:inline>
        </w:drawing>
      </w:r>
    </w:p>
    <w:p w:rsidR="00EF5B2D" w:rsidRDefault="00EF5B2D" w:rsidP="00EF5B2D">
      <w:pPr>
        <w:rPr>
          <w:szCs w:val="24"/>
        </w:rPr>
      </w:pPr>
      <w:r w:rsidRPr="00F341DA">
        <w:rPr>
          <w:sz w:val="18"/>
          <w:szCs w:val="18"/>
        </w:rPr>
        <w:t xml:space="preserve">Longitude </w:t>
      </w:r>
      <w:r>
        <w:rPr>
          <w:sz w:val="18"/>
          <w:szCs w:val="18"/>
        </w:rPr>
        <w:t xml:space="preserve">(East-West position) </w:t>
      </w:r>
      <w:r w:rsidRPr="00F341DA">
        <w:rPr>
          <w:sz w:val="18"/>
          <w:szCs w:val="18"/>
        </w:rPr>
        <w:t xml:space="preserve">and latitude </w:t>
      </w:r>
      <w:r>
        <w:rPr>
          <w:sz w:val="18"/>
          <w:szCs w:val="18"/>
        </w:rPr>
        <w:t xml:space="preserve">(North-South position) of countries were </w:t>
      </w:r>
      <w:r w:rsidRPr="00F341DA">
        <w:rPr>
          <w:sz w:val="18"/>
          <w:szCs w:val="18"/>
        </w:rPr>
        <w:t xml:space="preserve">based on </w:t>
      </w:r>
      <w:r>
        <w:rPr>
          <w:sz w:val="18"/>
          <w:szCs w:val="18"/>
        </w:rPr>
        <w:t xml:space="preserve">the </w:t>
      </w:r>
      <w:r w:rsidRPr="00F341DA">
        <w:rPr>
          <w:sz w:val="18"/>
          <w:szCs w:val="18"/>
        </w:rPr>
        <w:t xml:space="preserve">geographical </w:t>
      </w:r>
      <w:r>
        <w:rPr>
          <w:sz w:val="18"/>
          <w:szCs w:val="18"/>
        </w:rPr>
        <w:t xml:space="preserve">coordinates of their </w:t>
      </w:r>
      <w:r w:rsidRPr="00F341DA">
        <w:rPr>
          <w:sz w:val="18"/>
          <w:szCs w:val="18"/>
        </w:rPr>
        <w:t>capitals (source: Wikipedia)</w:t>
      </w:r>
      <w:r>
        <w:rPr>
          <w:sz w:val="18"/>
          <w:szCs w:val="18"/>
        </w:rPr>
        <w:t xml:space="preserve">. If a health behaviour dimension has a positive correlation with longitude, rates or scores are higher in countries with more Easterly positions. If a health behaviour has a positive correlation with latitude, rates or scores are higher in countries with more Northerly positions. Abbreviations: </w:t>
      </w:r>
      <w:r w:rsidRPr="0062616A">
        <w:rPr>
          <w:sz w:val="18"/>
          <w:szCs w:val="18"/>
        </w:rPr>
        <w:t>T</w:t>
      </w:r>
      <w:r>
        <w:rPr>
          <w:sz w:val="18"/>
          <w:szCs w:val="18"/>
        </w:rPr>
        <w:t xml:space="preserve">op = tobacco policy; </w:t>
      </w:r>
      <w:r w:rsidRPr="0062616A">
        <w:rPr>
          <w:sz w:val="18"/>
          <w:szCs w:val="18"/>
        </w:rPr>
        <w:t>A</w:t>
      </w:r>
      <w:r>
        <w:rPr>
          <w:sz w:val="18"/>
          <w:szCs w:val="18"/>
        </w:rPr>
        <w:t>l</w:t>
      </w:r>
      <w:r w:rsidRPr="0062616A">
        <w:rPr>
          <w:sz w:val="18"/>
          <w:szCs w:val="18"/>
        </w:rPr>
        <w:t>p</w:t>
      </w:r>
      <w:r>
        <w:rPr>
          <w:sz w:val="18"/>
          <w:szCs w:val="18"/>
        </w:rPr>
        <w:t xml:space="preserve"> = alcohol policy; </w:t>
      </w:r>
      <w:r w:rsidRPr="0062616A">
        <w:rPr>
          <w:sz w:val="18"/>
          <w:szCs w:val="18"/>
        </w:rPr>
        <w:t>C</w:t>
      </w:r>
      <w:r>
        <w:rPr>
          <w:sz w:val="18"/>
          <w:szCs w:val="18"/>
        </w:rPr>
        <w:t xml:space="preserve">vp = child vaccination policy; </w:t>
      </w:r>
      <w:r w:rsidRPr="0062616A">
        <w:rPr>
          <w:sz w:val="18"/>
          <w:szCs w:val="18"/>
        </w:rPr>
        <w:t>C</w:t>
      </w:r>
      <w:r>
        <w:rPr>
          <w:sz w:val="18"/>
          <w:szCs w:val="18"/>
        </w:rPr>
        <w:t>a</w:t>
      </w:r>
      <w:r w:rsidRPr="0062616A">
        <w:rPr>
          <w:sz w:val="18"/>
          <w:szCs w:val="18"/>
        </w:rPr>
        <w:t>p</w:t>
      </w:r>
      <w:r>
        <w:rPr>
          <w:sz w:val="18"/>
          <w:szCs w:val="18"/>
        </w:rPr>
        <w:t xml:space="preserve"> = cancer screening policy; </w:t>
      </w:r>
      <w:r w:rsidRPr="0062616A">
        <w:rPr>
          <w:sz w:val="18"/>
          <w:szCs w:val="18"/>
        </w:rPr>
        <w:t>Cs</w:t>
      </w:r>
      <w:r>
        <w:rPr>
          <w:sz w:val="18"/>
          <w:szCs w:val="18"/>
        </w:rPr>
        <w:t xml:space="preserve">p = child safety policy; </w:t>
      </w:r>
      <w:r w:rsidRPr="0062616A">
        <w:rPr>
          <w:sz w:val="18"/>
          <w:szCs w:val="18"/>
        </w:rPr>
        <w:t>H</w:t>
      </w:r>
      <w:r>
        <w:rPr>
          <w:sz w:val="18"/>
          <w:szCs w:val="18"/>
        </w:rPr>
        <w:t>c</w:t>
      </w:r>
      <w:r w:rsidRPr="0062616A">
        <w:rPr>
          <w:sz w:val="18"/>
          <w:szCs w:val="18"/>
        </w:rPr>
        <w:t>e</w:t>
      </w:r>
      <w:r>
        <w:rPr>
          <w:sz w:val="18"/>
          <w:szCs w:val="18"/>
        </w:rPr>
        <w:t xml:space="preserve"> = health care expenditure; </w:t>
      </w:r>
      <w:r w:rsidRPr="0062616A">
        <w:rPr>
          <w:sz w:val="18"/>
          <w:szCs w:val="18"/>
        </w:rPr>
        <w:t>P</w:t>
      </w:r>
      <w:r>
        <w:rPr>
          <w:sz w:val="18"/>
          <w:szCs w:val="18"/>
        </w:rPr>
        <w:t>u</w:t>
      </w:r>
      <w:r w:rsidRPr="0062616A">
        <w:rPr>
          <w:sz w:val="18"/>
          <w:szCs w:val="18"/>
        </w:rPr>
        <w:t>e</w:t>
      </w:r>
      <w:r>
        <w:rPr>
          <w:sz w:val="18"/>
          <w:szCs w:val="18"/>
        </w:rPr>
        <w:t xml:space="preserve"> = public health care expenditure; </w:t>
      </w:r>
      <w:r w:rsidRPr="0062616A">
        <w:rPr>
          <w:sz w:val="18"/>
          <w:szCs w:val="18"/>
        </w:rPr>
        <w:t>O</w:t>
      </w:r>
      <w:r>
        <w:rPr>
          <w:sz w:val="18"/>
          <w:szCs w:val="18"/>
        </w:rPr>
        <w:t xml:space="preserve">op = out-of-pocket expenditure; </w:t>
      </w:r>
      <w:r w:rsidRPr="00924887">
        <w:rPr>
          <w:sz w:val="18"/>
          <w:szCs w:val="18"/>
        </w:rPr>
        <w:t>C</w:t>
      </w:r>
      <w:r>
        <w:rPr>
          <w:sz w:val="18"/>
          <w:szCs w:val="18"/>
        </w:rPr>
        <w:t>a</w:t>
      </w:r>
      <w:r w:rsidRPr="00924887">
        <w:rPr>
          <w:sz w:val="18"/>
          <w:szCs w:val="18"/>
        </w:rPr>
        <w:t xml:space="preserve">e = caesarean sections; </w:t>
      </w:r>
      <w:r w:rsidRPr="0062616A">
        <w:rPr>
          <w:sz w:val="18"/>
          <w:szCs w:val="18"/>
        </w:rPr>
        <w:t>A</w:t>
      </w:r>
      <w:r>
        <w:rPr>
          <w:sz w:val="18"/>
          <w:szCs w:val="18"/>
        </w:rPr>
        <w:t xml:space="preserve">nt = antibiotics consumption; </w:t>
      </w:r>
      <w:r w:rsidRPr="0062616A">
        <w:rPr>
          <w:sz w:val="18"/>
          <w:szCs w:val="18"/>
        </w:rPr>
        <w:t>S</w:t>
      </w:r>
      <w:r>
        <w:rPr>
          <w:sz w:val="18"/>
          <w:szCs w:val="18"/>
        </w:rPr>
        <w:t xml:space="preserve">ew = sewage access; </w:t>
      </w:r>
      <w:r w:rsidRPr="0062616A">
        <w:rPr>
          <w:sz w:val="18"/>
          <w:szCs w:val="18"/>
        </w:rPr>
        <w:t>R</w:t>
      </w:r>
      <w:r>
        <w:rPr>
          <w:sz w:val="18"/>
          <w:szCs w:val="18"/>
        </w:rPr>
        <w:t xml:space="preserve">oa = road safety management; </w:t>
      </w:r>
      <w:r w:rsidRPr="0062616A">
        <w:rPr>
          <w:sz w:val="18"/>
          <w:szCs w:val="18"/>
        </w:rPr>
        <w:t>S</w:t>
      </w:r>
      <w:r>
        <w:rPr>
          <w:sz w:val="18"/>
          <w:szCs w:val="18"/>
        </w:rPr>
        <w:t xml:space="preserve">ul = sulphur dioxide emissions; </w:t>
      </w:r>
      <w:r w:rsidRPr="0062616A">
        <w:rPr>
          <w:sz w:val="18"/>
          <w:szCs w:val="18"/>
        </w:rPr>
        <w:t>P</w:t>
      </w:r>
      <w:r>
        <w:rPr>
          <w:sz w:val="18"/>
          <w:szCs w:val="18"/>
        </w:rPr>
        <w:t>ar = particulate matter concentrations.</w:t>
      </w:r>
    </w:p>
    <w:tbl>
      <w:tblPr>
        <w:tblW w:w="976" w:type="dxa"/>
        <w:tblInd w:w="70" w:type="dxa"/>
        <w:tblCellMar>
          <w:left w:w="70" w:type="dxa"/>
          <w:right w:w="70" w:type="dxa"/>
        </w:tblCellMar>
        <w:tblLook w:val="04A0" w:firstRow="1" w:lastRow="0" w:firstColumn="1" w:lastColumn="0" w:noHBand="0" w:noVBand="1"/>
      </w:tblPr>
      <w:tblGrid>
        <w:gridCol w:w="976"/>
      </w:tblGrid>
      <w:tr w:rsidR="00EF5B2D" w:rsidRPr="0062616A" w:rsidTr="00FC7E41">
        <w:trPr>
          <w:trHeight w:val="300"/>
        </w:trPr>
        <w:tc>
          <w:tcPr>
            <w:tcW w:w="976" w:type="dxa"/>
            <w:tcBorders>
              <w:top w:val="nil"/>
              <w:left w:val="nil"/>
              <w:bottom w:val="nil"/>
              <w:right w:val="nil"/>
            </w:tcBorders>
            <w:shd w:val="clear" w:color="auto" w:fill="auto"/>
            <w:noWrap/>
            <w:vAlign w:val="bottom"/>
          </w:tcPr>
          <w:p w:rsidR="00EF5B2D" w:rsidRPr="00551C38" w:rsidRDefault="00EF5B2D" w:rsidP="00FC7E41">
            <w:pPr>
              <w:spacing w:after="0" w:line="240" w:lineRule="auto"/>
              <w:rPr>
                <w:color w:val="000000"/>
                <w:sz w:val="22"/>
                <w:szCs w:val="22"/>
                <w:lang w:val="en-US" w:eastAsia="nl-NL"/>
              </w:rPr>
            </w:pPr>
          </w:p>
        </w:tc>
      </w:tr>
    </w:tbl>
    <w:p w:rsidR="004D0FED" w:rsidRDefault="004D0FED" w:rsidP="00EF5B2D"/>
    <w:p w:rsidR="004D0FED" w:rsidRDefault="004D0FED" w:rsidP="004D0FED">
      <w:r>
        <w:br w:type="page"/>
      </w:r>
    </w:p>
    <w:p w:rsidR="004D0FED" w:rsidRPr="005815C3" w:rsidRDefault="00111CE5" w:rsidP="004D0FED">
      <w:pPr>
        <w:ind w:left="1410" w:hanging="1410"/>
      </w:pPr>
      <w:r>
        <w:lastRenderedPageBreak/>
        <w:t>c</w:t>
      </w:r>
      <w:r w:rsidR="004D0FED" w:rsidRPr="005815C3">
        <w:t xml:space="preserve">. </w:t>
      </w:r>
      <w:r w:rsidR="004D0FED">
        <w:t>Health outcomes, m</w:t>
      </w:r>
      <w:r w:rsidR="004D0FED" w:rsidRPr="005815C3">
        <w:t xml:space="preserve">en </w:t>
      </w:r>
    </w:p>
    <w:p w:rsidR="004D0FED" w:rsidRDefault="004D0FED" w:rsidP="004D0FED">
      <w:pPr>
        <w:rPr>
          <w:b/>
        </w:rPr>
      </w:pPr>
      <w:r>
        <w:rPr>
          <w:b/>
          <w:noProof/>
          <w:lang w:val="nl-NL" w:eastAsia="nl-NL"/>
        </w:rPr>
        <w:drawing>
          <wp:inline distT="0" distB="0" distL="0" distR="0" wp14:anchorId="230C75F1" wp14:editId="30156C1A">
            <wp:extent cx="5153025" cy="4844700"/>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56596" cy="4848057"/>
                    </a:xfrm>
                    <a:prstGeom prst="rect">
                      <a:avLst/>
                    </a:prstGeom>
                    <a:noFill/>
                  </pic:spPr>
                </pic:pic>
              </a:graphicData>
            </a:graphic>
          </wp:inline>
        </w:drawing>
      </w:r>
    </w:p>
    <w:p w:rsidR="004D0FED" w:rsidRDefault="004D0FED" w:rsidP="004D0FED">
      <w:pPr>
        <w:rPr>
          <w:b/>
        </w:rPr>
      </w:pPr>
      <w:r w:rsidRPr="005815C3">
        <w:rPr>
          <w:sz w:val="18"/>
          <w:szCs w:val="18"/>
        </w:rPr>
        <w:t xml:space="preserve">Longitude (East-West position) and latitude (North-South position) of countries were based on the geographical coordinates of their capitals (source: Wikipedia). If </w:t>
      </w:r>
      <w:r>
        <w:rPr>
          <w:sz w:val="18"/>
          <w:szCs w:val="18"/>
        </w:rPr>
        <w:t>a health indicator</w:t>
      </w:r>
      <w:r w:rsidRPr="005815C3">
        <w:rPr>
          <w:sz w:val="18"/>
          <w:szCs w:val="18"/>
        </w:rPr>
        <w:t xml:space="preserve"> has a positive correlation with longitude, </w:t>
      </w:r>
      <w:r>
        <w:rPr>
          <w:sz w:val="18"/>
          <w:szCs w:val="18"/>
        </w:rPr>
        <w:t xml:space="preserve">values </w:t>
      </w:r>
      <w:r w:rsidRPr="005815C3">
        <w:rPr>
          <w:sz w:val="18"/>
          <w:szCs w:val="18"/>
        </w:rPr>
        <w:t xml:space="preserve">are higher in countries with more Easterly positions. If a </w:t>
      </w:r>
      <w:r>
        <w:rPr>
          <w:sz w:val="18"/>
          <w:szCs w:val="18"/>
        </w:rPr>
        <w:t xml:space="preserve">health indicator </w:t>
      </w:r>
      <w:r w:rsidRPr="005815C3">
        <w:rPr>
          <w:sz w:val="18"/>
          <w:szCs w:val="18"/>
        </w:rPr>
        <w:t xml:space="preserve">has a positive correlation with latitude, </w:t>
      </w:r>
      <w:r>
        <w:rPr>
          <w:sz w:val="18"/>
          <w:szCs w:val="18"/>
        </w:rPr>
        <w:t xml:space="preserve">values </w:t>
      </w:r>
      <w:r w:rsidRPr="005815C3">
        <w:rPr>
          <w:sz w:val="18"/>
          <w:szCs w:val="18"/>
        </w:rPr>
        <w:t>are higher in countries with more Northerly positions. Abbreviations:</w:t>
      </w:r>
      <w:r>
        <w:rPr>
          <w:sz w:val="18"/>
          <w:szCs w:val="18"/>
        </w:rPr>
        <w:t xml:space="preserve"> </w:t>
      </w:r>
      <w:r w:rsidRPr="00612002">
        <w:rPr>
          <w:sz w:val="18"/>
          <w:szCs w:val="18"/>
        </w:rPr>
        <w:t>LEm</w:t>
      </w:r>
      <w:r>
        <w:rPr>
          <w:sz w:val="18"/>
          <w:szCs w:val="18"/>
        </w:rPr>
        <w:t xml:space="preserve">: life expectancy men, </w:t>
      </w:r>
      <w:r w:rsidRPr="00612002">
        <w:rPr>
          <w:sz w:val="18"/>
          <w:szCs w:val="18"/>
        </w:rPr>
        <w:t>DLEm</w:t>
      </w:r>
      <w:r>
        <w:rPr>
          <w:sz w:val="18"/>
          <w:szCs w:val="18"/>
        </w:rPr>
        <w:t xml:space="preserve">: disability-free life expectancy men, </w:t>
      </w:r>
      <w:r w:rsidRPr="00612002">
        <w:rPr>
          <w:sz w:val="18"/>
          <w:szCs w:val="18"/>
        </w:rPr>
        <w:t>SAHm</w:t>
      </w:r>
      <w:r>
        <w:rPr>
          <w:sz w:val="18"/>
          <w:szCs w:val="18"/>
        </w:rPr>
        <w:t xml:space="preserve">: self-assessed health men, </w:t>
      </w:r>
      <w:r w:rsidRPr="00612002">
        <w:rPr>
          <w:sz w:val="18"/>
          <w:szCs w:val="18"/>
        </w:rPr>
        <w:t>Neo</w:t>
      </w:r>
      <w:r>
        <w:rPr>
          <w:sz w:val="18"/>
          <w:szCs w:val="18"/>
        </w:rPr>
        <w:t xml:space="preserve">: neonatal mortality, </w:t>
      </w:r>
      <w:r w:rsidRPr="00612002">
        <w:rPr>
          <w:sz w:val="18"/>
          <w:szCs w:val="18"/>
        </w:rPr>
        <w:t>Pos</w:t>
      </w:r>
      <w:r>
        <w:rPr>
          <w:sz w:val="18"/>
          <w:szCs w:val="18"/>
        </w:rPr>
        <w:t xml:space="preserve">tneonatal mortality, </w:t>
      </w:r>
      <w:r w:rsidRPr="00612002">
        <w:rPr>
          <w:sz w:val="18"/>
          <w:szCs w:val="18"/>
        </w:rPr>
        <w:t>LuCm</w:t>
      </w:r>
      <w:r>
        <w:rPr>
          <w:sz w:val="18"/>
          <w:szCs w:val="18"/>
        </w:rPr>
        <w:t xml:space="preserve">: lung cancer incidence men, </w:t>
      </w:r>
      <w:r w:rsidRPr="00612002">
        <w:rPr>
          <w:sz w:val="18"/>
          <w:szCs w:val="18"/>
        </w:rPr>
        <w:t>IHDm</w:t>
      </w:r>
      <w:r>
        <w:rPr>
          <w:sz w:val="18"/>
          <w:szCs w:val="18"/>
        </w:rPr>
        <w:t xml:space="preserve">: ischaemic heart disease mortality men, </w:t>
      </w:r>
      <w:r w:rsidRPr="00612002">
        <w:rPr>
          <w:sz w:val="18"/>
          <w:szCs w:val="18"/>
        </w:rPr>
        <w:t>LiCm</w:t>
      </w:r>
      <w:r>
        <w:rPr>
          <w:sz w:val="18"/>
          <w:szCs w:val="18"/>
        </w:rPr>
        <w:t xml:space="preserve">: liver cirrhosis mortality men, </w:t>
      </w:r>
      <w:r w:rsidRPr="00612002">
        <w:rPr>
          <w:sz w:val="18"/>
          <w:szCs w:val="18"/>
        </w:rPr>
        <w:t>Meas</w:t>
      </w:r>
      <w:r>
        <w:rPr>
          <w:sz w:val="18"/>
          <w:szCs w:val="18"/>
        </w:rPr>
        <w:t xml:space="preserve">: measles incidence, </w:t>
      </w:r>
      <w:r w:rsidRPr="00612002">
        <w:rPr>
          <w:sz w:val="18"/>
          <w:szCs w:val="18"/>
        </w:rPr>
        <w:t>Tubi</w:t>
      </w:r>
      <w:r>
        <w:rPr>
          <w:sz w:val="18"/>
          <w:szCs w:val="18"/>
        </w:rPr>
        <w:t xml:space="preserve">: tuberculosis incidence, </w:t>
      </w:r>
      <w:r w:rsidRPr="00612002">
        <w:rPr>
          <w:sz w:val="18"/>
          <w:szCs w:val="18"/>
        </w:rPr>
        <w:tab/>
        <w:t>Syfi</w:t>
      </w:r>
      <w:r>
        <w:rPr>
          <w:sz w:val="18"/>
          <w:szCs w:val="18"/>
        </w:rPr>
        <w:t xml:space="preserve">: syphilis incidence, </w:t>
      </w:r>
      <w:r w:rsidRPr="00612002">
        <w:rPr>
          <w:sz w:val="18"/>
          <w:szCs w:val="18"/>
        </w:rPr>
        <w:t>AIDi</w:t>
      </w:r>
      <w:r>
        <w:rPr>
          <w:sz w:val="18"/>
          <w:szCs w:val="18"/>
        </w:rPr>
        <w:t xml:space="preserve">: AIDS incidence, </w:t>
      </w:r>
      <w:r w:rsidRPr="00612002">
        <w:rPr>
          <w:sz w:val="18"/>
          <w:szCs w:val="18"/>
        </w:rPr>
        <w:t>MVTm</w:t>
      </w:r>
      <w:r>
        <w:rPr>
          <w:sz w:val="18"/>
          <w:szCs w:val="18"/>
        </w:rPr>
        <w:t xml:space="preserve">: motor vehicle traffic accident mortality men, </w:t>
      </w:r>
      <w:r w:rsidRPr="00612002">
        <w:rPr>
          <w:sz w:val="18"/>
          <w:szCs w:val="18"/>
        </w:rPr>
        <w:t>Tubm</w:t>
      </w:r>
      <w:r>
        <w:rPr>
          <w:sz w:val="18"/>
          <w:szCs w:val="18"/>
        </w:rPr>
        <w:t xml:space="preserve">: tuberculosis mortality men, </w:t>
      </w:r>
      <w:r w:rsidRPr="00612002">
        <w:rPr>
          <w:sz w:val="18"/>
          <w:szCs w:val="18"/>
        </w:rPr>
        <w:t>Cerm</w:t>
      </w:r>
      <w:r>
        <w:rPr>
          <w:sz w:val="18"/>
          <w:szCs w:val="18"/>
        </w:rPr>
        <w:t xml:space="preserve">: cerebrovascular disease mortality men, </w:t>
      </w:r>
      <w:r w:rsidRPr="00612002">
        <w:rPr>
          <w:sz w:val="18"/>
          <w:szCs w:val="18"/>
        </w:rPr>
        <w:t>Appm</w:t>
      </w:r>
      <w:r>
        <w:rPr>
          <w:sz w:val="18"/>
          <w:szCs w:val="18"/>
        </w:rPr>
        <w:t xml:space="preserve">: appendicitis mortality men, </w:t>
      </w:r>
      <w:r w:rsidRPr="00612002">
        <w:rPr>
          <w:sz w:val="18"/>
          <w:szCs w:val="18"/>
        </w:rPr>
        <w:t>Suim</w:t>
      </w:r>
      <w:r>
        <w:rPr>
          <w:sz w:val="18"/>
          <w:szCs w:val="18"/>
        </w:rPr>
        <w:t>: suicide men,</w:t>
      </w:r>
      <w:r w:rsidRPr="00612002">
        <w:rPr>
          <w:sz w:val="18"/>
          <w:szCs w:val="18"/>
        </w:rPr>
        <w:tab/>
        <w:t>Homm</w:t>
      </w:r>
      <w:r>
        <w:rPr>
          <w:sz w:val="18"/>
          <w:szCs w:val="18"/>
        </w:rPr>
        <w:t>: homicide men.</w:t>
      </w:r>
    </w:p>
    <w:p w:rsidR="004D0FED" w:rsidRDefault="004D0FED" w:rsidP="004D0FED">
      <w:pPr>
        <w:rPr>
          <w:sz w:val="18"/>
          <w:szCs w:val="18"/>
        </w:rPr>
      </w:pPr>
      <w:r>
        <w:rPr>
          <w:sz w:val="18"/>
          <w:szCs w:val="18"/>
        </w:rPr>
        <w:br w:type="page"/>
      </w:r>
    </w:p>
    <w:p w:rsidR="004D0FED" w:rsidRPr="005815C3" w:rsidRDefault="00111CE5" w:rsidP="004D0FED">
      <w:pPr>
        <w:rPr>
          <w:szCs w:val="24"/>
        </w:rPr>
      </w:pPr>
      <w:r>
        <w:rPr>
          <w:szCs w:val="24"/>
        </w:rPr>
        <w:lastRenderedPageBreak/>
        <w:t>d</w:t>
      </w:r>
      <w:r w:rsidR="004D0FED" w:rsidRPr="005815C3">
        <w:rPr>
          <w:szCs w:val="24"/>
        </w:rPr>
        <w:t xml:space="preserve">. </w:t>
      </w:r>
      <w:r w:rsidR="004D0FED">
        <w:rPr>
          <w:szCs w:val="24"/>
        </w:rPr>
        <w:t>Health outcomes, w</w:t>
      </w:r>
      <w:r w:rsidR="004D0FED" w:rsidRPr="005815C3">
        <w:rPr>
          <w:szCs w:val="24"/>
        </w:rPr>
        <w:t>omen</w:t>
      </w:r>
    </w:p>
    <w:p w:rsidR="004D0FED" w:rsidRDefault="004D0FED" w:rsidP="004D0FED">
      <w:pPr>
        <w:rPr>
          <w:sz w:val="18"/>
          <w:szCs w:val="18"/>
        </w:rPr>
      </w:pPr>
      <w:r>
        <w:rPr>
          <w:noProof/>
          <w:sz w:val="18"/>
          <w:szCs w:val="18"/>
          <w:lang w:val="nl-NL" w:eastAsia="nl-NL"/>
        </w:rPr>
        <w:drawing>
          <wp:inline distT="0" distB="0" distL="0" distR="0" wp14:anchorId="40E0FB36" wp14:editId="12121153">
            <wp:extent cx="5156244" cy="4772025"/>
            <wp:effectExtent l="0" t="0" r="635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61651" cy="4777029"/>
                    </a:xfrm>
                    <a:prstGeom prst="rect">
                      <a:avLst/>
                    </a:prstGeom>
                    <a:noFill/>
                  </pic:spPr>
                </pic:pic>
              </a:graphicData>
            </a:graphic>
          </wp:inline>
        </w:drawing>
      </w:r>
    </w:p>
    <w:p w:rsidR="004D0FED" w:rsidRDefault="004D0FED" w:rsidP="004D0FED">
      <w:pPr>
        <w:rPr>
          <w:sz w:val="18"/>
          <w:szCs w:val="18"/>
        </w:rPr>
      </w:pPr>
      <w:r w:rsidRPr="005815C3">
        <w:rPr>
          <w:sz w:val="18"/>
          <w:szCs w:val="18"/>
        </w:rPr>
        <w:t xml:space="preserve">Longitude (East-West position) and latitude (North-South position) of countries were based on the geographical coordinates of their capitals (source: Wikipedia). If </w:t>
      </w:r>
      <w:r>
        <w:rPr>
          <w:sz w:val="18"/>
          <w:szCs w:val="18"/>
        </w:rPr>
        <w:t>a health indicator</w:t>
      </w:r>
      <w:r w:rsidRPr="005815C3">
        <w:rPr>
          <w:sz w:val="18"/>
          <w:szCs w:val="18"/>
        </w:rPr>
        <w:t xml:space="preserve"> has a positive correlation with longitude, </w:t>
      </w:r>
      <w:r>
        <w:rPr>
          <w:sz w:val="18"/>
          <w:szCs w:val="18"/>
        </w:rPr>
        <w:t xml:space="preserve">values </w:t>
      </w:r>
      <w:r w:rsidRPr="005815C3">
        <w:rPr>
          <w:sz w:val="18"/>
          <w:szCs w:val="18"/>
        </w:rPr>
        <w:t xml:space="preserve">are higher in countries with more Easterly positions. If a </w:t>
      </w:r>
      <w:r>
        <w:rPr>
          <w:sz w:val="18"/>
          <w:szCs w:val="18"/>
        </w:rPr>
        <w:t xml:space="preserve">health indicator </w:t>
      </w:r>
      <w:r w:rsidRPr="005815C3">
        <w:rPr>
          <w:sz w:val="18"/>
          <w:szCs w:val="18"/>
        </w:rPr>
        <w:t xml:space="preserve">has a positive correlation with latitude, </w:t>
      </w:r>
      <w:r>
        <w:rPr>
          <w:sz w:val="18"/>
          <w:szCs w:val="18"/>
        </w:rPr>
        <w:t xml:space="preserve">values </w:t>
      </w:r>
      <w:r w:rsidRPr="005815C3">
        <w:rPr>
          <w:sz w:val="18"/>
          <w:szCs w:val="18"/>
        </w:rPr>
        <w:t xml:space="preserve">are higher in countries with more Northerly positions. Abbreviations: </w:t>
      </w:r>
      <w:r w:rsidRPr="002D3FB2">
        <w:rPr>
          <w:sz w:val="18"/>
          <w:szCs w:val="18"/>
        </w:rPr>
        <w:t>Lew</w:t>
      </w:r>
      <w:r>
        <w:rPr>
          <w:sz w:val="18"/>
          <w:szCs w:val="18"/>
        </w:rPr>
        <w:t xml:space="preserve">: life expectancy women, </w:t>
      </w:r>
      <w:r w:rsidRPr="002D3FB2">
        <w:rPr>
          <w:sz w:val="18"/>
          <w:szCs w:val="18"/>
        </w:rPr>
        <w:t>DLEw</w:t>
      </w:r>
      <w:r>
        <w:rPr>
          <w:sz w:val="18"/>
          <w:szCs w:val="18"/>
        </w:rPr>
        <w:t xml:space="preserve">: disability-free life expectancy women, </w:t>
      </w:r>
      <w:r w:rsidRPr="002D3FB2">
        <w:rPr>
          <w:sz w:val="18"/>
          <w:szCs w:val="18"/>
        </w:rPr>
        <w:t>SAHw</w:t>
      </w:r>
      <w:r>
        <w:rPr>
          <w:sz w:val="18"/>
          <w:szCs w:val="18"/>
        </w:rPr>
        <w:t xml:space="preserve">: self-assessed health women, </w:t>
      </w:r>
      <w:r w:rsidRPr="002D3FB2">
        <w:rPr>
          <w:sz w:val="18"/>
          <w:szCs w:val="18"/>
        </w:rPr>
        <w:t>Mat</w:t>
      </w:r>
      <w:r>
        <w:rPr>
          <w:sz w:val="18"/>
          <w:szCs w:val="18"/>
        </w:rPr>
        <w:t xml:space="preserve">: maternal mortality, </w:t>
      </w:r>
      <w:r w:rsidRPr="002D3FB2">
        <w:rPr>
          <w:sz w:val="18"/>
          <w:szCs w:val="18"/>
        </w:rPr>
        <w:t>LuCw</w:t>
      </w:r>
      <w:r>
        <w:rPr>
          <w:sz w:val="18"/>
          <w:szCs w:val="18"/>
        </w:rPr>
        <w:t xml:space="preserve">: lung cancer incidence women, </w:t>
      </w:r>
      <w:r w:rsidRPr="002D3FB2">
        <w:rPr>
          <w:sz w:val="18"/>
          <w:szCs w:val="18"/>
        </w:rPr>
        <w:t>BrCi</w:t>
      </w:r>
      <w:r>
        <w:rPr>
          <w:sz w:val="18"/>
          <w:szCs w:val="18"/>
        </w:rPr>
        <w:t xml:space="preserve">: breast cancer incidence, </w:t>
      </w:r>
      <w:r w:rsidRPr="002D3FB2">
        <w:rPr>
          <w:sz w:val="18"/>
          <w:szCs w:val="18"/>
        </w:rPr>
        <w:t>CeCi</w:t>
      </w:r>
      <w:r>
        <w:rPr>
          <w:sz w:val="18"/>
          <w:szCs w:val="18"/>
        </w:rPr>
        <w:t xml:space="preserve">: cervical cancer incidence, </w:t>
      </w:r>
      <w:r w:rsidRPr="002D3FB2">
        <w:rPr>
          <w:sz w:val="18"/>
          <w:szCs w:val="18"/>
        </w:rPr>
        <w:t>IHDw</w:t>
      </w:r>
      <w:r>
        <w:rPr>
          <w:sz w:val="18"/>
          <w:szCs w:val="18"/>
        </w:rPr>
        <w:t xml:space="preserve">: ischaemic heart disease mortality women, </w:t>
      </w:r>
      <w:r w:rsidRPr="002D3FB2">
        <w:rPr>
          <w:sz w:val="18"/>
          <w:szCs w:val="18"/>
        </w:rPr>
        <w:t>LiCw: liver cirrhosis mortality women</w:t>
      </w:r>
      <w:r>
        <w:rPr>
          <w:sz w:val="18"/>
          <w:szCs w:val="18"/>
        </w:rPr>
        <w:t>,</w:t>
      </w:r>
      <w:r w:rsidRPr="002D3FB2">
        <w:rPr>
          <w:sz w:val="18"/>
          <w:szCs w:val="18"/>
        </w:rPr>
        <w:t xml:space="preserve"> BrCm</w:t>
      </w:r>
      <w:r>
        <w:rPr>
          <w:sz w:val="18"/>
          <w:szCs w:val="18"/>
        </w:rPr>
        <w:t xml:space="preserve">: breast cancer mortality, </w:t>
      </w:r>
      <w:r w:rsidRPr="002D3FB2">
        <w:rPr>
          <w:sz w:val="18"/>
          <w:szCs w:val="18"/>
        </w:rPr>
        <w:t>CeCm</w:t>
      </w:r>
      <w:r>
        <w:rPr>
          <w:sz w:val="18"/>
          <w:szCs w:val="18"/>
        </w:rPr>
        <w:t xml:space="preserve">: cervical cancer mortality; </w:t>
      </w:r>
      <w:r w:rsidRPr="002D3FB2">
        <w:rPr>
          <w:sz w:val="18"/>
          <w:szCs w:val="18"/>
        </w:rPr>
        <w:t>MVTw</w:t>
      </w:r>
      <w:r>
        <w:rPr>
          <w:sz w:val="18"/>
          <w:szCs w:val="18"/>
        </w:rPr>
        <w:t xml:space="preserve">: motor vehicle traffic accident mortality women, </w:t>
      </w:r>
      <w:r w:rsidRPr="002D3FB2">
        <w:rPr>
          <w:sz w:val="18"/>
          <w:szCs w:val="18"/>
        </w:rPr>
        <w:t>Tubw</w:t>
      </w:r>
      <w:r>
        <w:rPr>
          <w:sz w:val="18"/>
          <w:szCs w:val="18"/>
        </w:rPr>
        <w:t xml:space="preserve">: tuberculosis mortality women, </w:t>
      </w:r>
      <w:r w:rsidRPr="002D3FB2">
        <w:rPr>
          <w:sz w:val="18"/>
          <w:szCs w:val="18"/>
        </w:rPr>
        <w:t>Cerw</w:t>
      </w:r>
      <w:r>
        <w:rPr>
          <w:sz w:val="18"/>
          <w:szCs w:val="18"/>
        </w:rPr>
        <w:t xml:space="preserve">: cerebrovascular disease mortality women, </w:t>
      </w:r>
      <w:r w:rsidRPr="002D3FB2">
        <w:rPr>
          <w:sz w:val="18"/>
          <w:szCs w:val="18"/>
        </w:rPr>
        <w:t>Appw</w:t>
      </w:r>
      <w:r>
        <w:rPr>
          <w:sz w:val="18"/>
          <w:szCs w:val="18"/>
        </w:rPr>
        <w:t xml:space="preserve">: appendicitis mortality women, </w:t>
      </w:r>
      <w:r w:rsidRPr="002D3FB2">
        <w:rPr>
          <w:sz w:val="18"/>
          <w:szCs w:val="18"/>
        </w:rPr>
        <w:t>Suiw</w:t>
      </w:r>
      <w:r>
        <w:rPr>
          <w:sz w:val="18"/>
          <w:szCs w:val="18"/>
        </w:rPr>
        <w:t xml:space="preserve">: suicide women, </w:t>
      </w:r>
      <w:r w:rsidRPr="002D3FB2">
        <w:rPr>
          <w:sz w:val="18"/>
          <w:szCs w:val="18"/>
        </w:rPr>
        <w:t>Homw</w:t>
      </w:r>
      <w:r>
        <w:rPr>
          <w:sz w:val="18"/>
          <w:szCs w:val="18"/>
        </w:rPr>
        <w:t xml:space="preserve">: homicide women. </w:t>
      </w:r>
    </w:p>
    <w:p w:rsidR="00EF5B2D" w:rsidRDefault="00EF5B2D" w:rsidP="00EF5B2D">
      <w:r>
        <w:br w:type="page"/>
      </w:r>
    </w:p>
    <w:p w:rsidR="00167E4B" w:rsidRDefault="00167E4B" w:rsidP="00E17379">
      <w:pPr>
        <w:pStyle w:val="Geenafstand"/>
      </w:pPr>
    </w:p>
    <w:p w:rsidR="007D1D19" w:rsidRPr="00CB76F7" w:rsidRDefault="007D1D19" w:rsidP="007D1D19">
      <w:pPr>
        <w:pStyle w:val="Kop1"/>
      </w:pPr>
      <w:r>
        <w:t>Supplementary materials</w:t>
      </w:r>
    </w:p>
    <w:p w:rsidR="002A7B6F" w:rsidRDefault="002A7B6F" w:rsidP="0074751A">
      <w:pPr>
        <w:pStyle w:val="Geenafstand"/>
        <w:sectPr w:rsidR="002A7B6F" w:rsidSect="0056098C">
          <w:pgSz w:w="11906" w:h="16838"/>
          <w:pgMar w:top="1418" w:right="1418" w:bottom="1418" w:left="1418" w:header="709" w:footer="709" w:gutter="0"/>
          <w:cols w:space="708"/>
          <w:docGrid w:linePitch="360"/>
        </w:sectPr>
      </w:pPr>
    </w:p>
    <w:p w:rsidR="007D1D19" w:rsidRPr="00E644C4" w:rsidRDefault="00E644C4" w:rsidP="0074751A">
      <w:pPr>
        <w:pStyle w:val="Geenafstand"/>
        <w:rPr>
          <w:b/>
        </w:rPr>
      </w:pPr>
      <w:r>
        <w:rPr>
          <w:b/>
        </w:rPr>
        <w:lastRenderedPageBreak/>
        <w:t xml:space="preserve">Web appendix table </w:t>
      </w:r>
      <w:r w:rsidR="003F14B8">
        <w:rPr>
          <w:b/>
        </w:rPr>
        <w:t>A</w:t>
      </w:r>
      <w:r>
        <w:rPr>
          <w:b/>
        </w:rPr>
        <w:t>1a</w:t>
      </w:r>
      <w:r w:rsidR="00161994">
        <w:rPr>
          <w:b/>
        </w:rPr>
        <w:t>.</w:t>
      </w:r>
      <w:r w:rsidR="00263706">
        <w:rPr>
          <w:b/>
        </w:rPr>
        <w:tab/>
      </w:r>
      <w:r w:rsidR="00161994">
        <w:rPr>
          <w:b/>
        </w:rPr>
        <w:t>Values by country</w:t>
      </w:r>
      <w:r w:rsidR="00263706">
        <w:rPr>
          <w:b/>
        </w:rPr>
        <w:t>.</w:t>
      </w:r>
      <w:r w:rsidR="00161994">
        <w:rPr>
          <w:b/>
        </w:rPr>
        <w:t xml:space="preserve"> </w:t>
      </w:r>
    </w:p>
    <w:p w:rsidR="007D1D19" w:rsidRDefault="007D1D19" w:rsidP="0074751A">
      <w:pPr>
        <w:pStyle w:val="Geenafstand"/>
      </w:pPr>
    </w:p>
    <w:p w:rsidR="001018A5" w:rsidRDefault="000A4CED" w:rsidP="0074751A">
      <w:pPr>
        <w:pStyle w:val="Geenafstand"/>
      </w:pPr>
      <w:r w:rsidRPr="000A4CED">
        <w:rPr>
          <w:noProof/>
          <w:lang w:val="nl-NL" w:eastAsia="nl-NL"/>
        </w:rPr>
        <w:drawing>
          <wp:inline distT="0" distB="0" distL="0" distR="0" wp14:anchorId="5A2F544C" wp14:editId="64C1DBD2">
            <wp:extent cx="8753475" cy="5057775"/>
            <wp:effectExtent l="0" t="0" r="9525" b="9525"/>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757854" cy="5060305"/>
                    </a:xfrm>
                    <a:prstGeom prst="rect">
                      <a:avLst/>
                    </a:prstGeom>
                    <a:noFill/>
                    <a:ln>
                      <a:noFill/>
                    </a:ln>
                  </pic:spPr>
                </pic:pic>
              </a:graphicData>
            </a:graphic>
          </wp:inline>
        </w:drawing>
      </w:r>
    </w:p>
    <w:p w:rsidR="000A4CED" w:rsidRDefault="000A4CED" w:rsidP="0074751A">
      <w:pPr>
        <w:pStyle w:val="Geenafstand"/>
      </w:pPr>
    </w:p>
    <w:p w:rsidR="00E644C4" w:rsidRPr="00551C38" w:rsidRDefault="00E644C4">
      <w:pPr>
        <w:rPr>
          <w:b/>
          <w:noProof/>
          <w:lang w:val="en-US" w:eastAsia="nl-NL"/>
        </w:rPr>
      </w:pPr>
      <w:r w:rsidRPr="00551C38">
        <w:rPr>
          <w:b/>
          <w:noProof/>
          <w:lang w:val="en-US" w:eastAsia="nl-NL"/>
        </w:rPr>
        <w:lastRenderedPageBreak/>
        <w:t xml:space="preserve">Web Appendix table </w:t>
      </w:r>
      <w:r w:rsidR="003F14B8" w:rsidRPr="00551C38">
        <w:rPr>
          <w:b/>
          <w:noProof/>
          <w:lang w:val="en-US" w:eastAsia="nl-NL"/>
        </w:rPr>
        <w:t>A</w:t>
      </w:r>
      <w:r w:rsidRPr="00551C38">
        <w:rPr>
          <w:b/>
          <w:noProof/>
          <w:lang w:val="en-US" w:eastAsia="nl-NL"/>
        </w:rPr>
        <w:t>1</w:t>
      </w:r>
      <w:r w:rsidR="000A4CED">
        <w:rPr>
          <w:b/>
          <w:noProof/>
          <w:lang w:val="en-US" w:eastAsia="nl-NL"/>
        </w:rPr>
        <w:t>b</w:t>
      </w:r>
      <w:r w:rsidR="00161994" w:rsidRPr="00551C38">
        <w:rPr>
          <w:b/>
          <w:noProof/>
          <w:lang w:val="en-US" w:eastAsia="nl-NL"/>
        </w:rPr>
        <w:t xml:space="preserve">. </w:t>
      </w:r>
      <w:r w:rsidR="00263706" w:rsidRPr="00551C38">
        <w:rPr>
          <w:b/>
          <w:noProof/>
          <w:lang w:val="en-US" w:eastAsia="nl-NL"/>
        </w:rPr>
        <w:tab/>
      </w:r>
      <w:r w:rsidR="00161994" w:rsidRPr="00551C38">
        <w:rPr>
          <w:b/>
          <w:noProof/>
          <w:lang w:val="en-US" w:eastAsia="nl-NL"/>
        </w:rPr>
        <w:t>Health behaviours by country.</w:t>
      </w:r>
    </w:p>
    <w:p w:rsidR="00263706" w:rsidRDefault="000A4CED">
      <w:pPr>
        <w:rPr>
          <w:b/>
          <w:noProof/>
          <w:lang w:val="en-US" w:eastAsia="nl-NL"/>
        </w:rPr>
      </w:pPr>
      <w:r w:rsidRPr="000A4CED">
        <w:rPr>
          <w:noProof/>
          <w:lang w:val="nl-NL" w:eastAsia="nl-NL"/>
        </w:rPr>
        <w:drawing>
          <wp:inline distT="0" distB="0" distL="0" distR="0" wp14:anchorId="7C1AFCEC" wp14:editId="3265F0AE">
            <wp:extent cx="8886825" cy="4600575"/>
            <wp:effectExtent l="0" t="0" r="9525" b="9525"/>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91270" cy="4602876"/>
                    </a:xfrm>
                    <a:prstGeom prst="rect">
                      <a:avLst/>
                    </a:prstGeom>
                    <a:noFill/>
                    <a:ln>
                      <a:noFill/>
                    </a:ln>
                  </pic:spPr>
                </pic:pic>
              </a:graphicData>
            </a:graphic>
          </wp:inline>
        </w:drawing>
      </w:r>
    </w:p>
    <w:p w:rsidR="000A4CED" w:rsidRDefault="000A4CED">
      <w:pPr>
        <w:rPr>
          <w:b/>
          <w:noProof/>
          <w:lang w:val="en-US" w:eastAsia="nl-NL"/>
        </w:rPr>
      </w:pPr>
    </w:p>
    <w:p w:rsidR="00182D53" w:rsidRPr="00551C38" w:rsidRDefault="00182D53">
      <w:pPr>
        <w:rPr>
          <w:b/>
          <w:noProof/>
          <w:lang w:val="en-US" w:eastAsia="nl-NL"/>
        </w:rPr>
      </w:pPr>
    </w:p>
    <w:p w:rsidR="000A4CED" w:rsidRPr="00551C38" w:rsidRDefault="000A4CED" w:rsidP="000A4CED">
      <w:pPr>
        <w:rPr>
          <w:b/>
          <w:noProof/>
          <w:lang w:val="en-US" w:eastAsia="nl-NL"/>
        </w:rPr>
      </w:pPr>
      <w:r w:rsidRPr="00551C38">
        <w:rPr>
          <w:b/>
          <w:noProof/>
          <w:lang w:val="en-US" w:eastAsia="nl-NL"/>
        </w:rPr>
        <w:lastRenderedPageBreak/>
        <w:t>Web Appendix table A1</w:t>
      </w:r>
      <w:r>
        <w:rPr>
          <w:b/>
          <w:noProof/>
          <w:lang w:val="en-US" w:eastAsia="nl-NL"/>
        </w:rPr>
        <w:t>c</w:t>
      </w:r>
      <w:r w:rsidRPr="00551C38">
        <w:rPr>
          <w:b/>
          <w:noProof/>
          <w:lang w:val="en-US" w:eastAsia="nl-NL"/>
        </w:rPr>
        <w:t xml:space="preserve">. </w:t>
      </w:r>
      <w:r w:rsidRPr="00551C38">
        <w:rPr>
          <w:b/>
          <w:noProof/>
          <w:lang w:val="en-US" w:eastAsia="nl-NL"/>
        </w:rPr>
        <w:tab/>
        <w:t xml:space="preserve">Health </w:t>
      </w:r>
      <w:r>
        <w:rPr>
          <w:b/>
          <w:noProof/>
          <w:lang w:val="en-US" w:eastAsia="nl-NL"/>
        </w:rPr>
        <w:t xml:space="preserve">outcomes </w:t>
      </w:r>
      <w:r w:rsidRPr="00551C38">
        <w:rPr>
          <w:b/>
          <w:noProof/>
          <w:lang w:val="en-US" w:eastAsia="nl-NL"/>
        </w:rPr>
        <w:t>by country.</w:t>
      </w:r>
    </w:p>
    <w:p w:rsidR="00263706" w:rsidRDefault="000A4CED" w:rsidP="0074751A">
      <w:pPr>
        <w:pStyle w:val="Geenafstand"/>
      </w:pPr>
      <w:r w:rsidRPr="000A4CED">
        <w:rPr>
          <w:noProof/>
          <w:lang w:val="nl-NL" w:eastAsia="nl-NL"/>
        </w:rPr>
        <w:drawing>
          <wp:inline distT="0" distB="0" distL="0" distR="0" wp14:anchorId="0BCF224C" wp14:editId="24638458">
            <wp:extent cx="8886825" cy="4267200"/>
            <wp:effectExtent l="0" t="0" r="952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91270" cy="4269334"/>
                    </a:xfrm>
                    <a:prstGeom prst="rect">
                      <a:avLst/>
                    </a:prstGeom>
                    <a:noFill/>
                    <a:ln>
                      <a:noFill/>
                    </a:ln>
                  </pic:spPr>
                </pic:pic>
              </a:graphicData>
            </a:graphic>
          </wp:inline>
        </w:drawing>
      </w:r>
    </w:p>
    <w:p w:rsidR="00263706" w:rsidRDefault="00263706">
      <w:r>
        <w:br w:type="page"/>
      </w:r>
    </w:p>
    <w:p w:rsidR="00E8142A" w:rsidRDefault="00E8142A" w:rsidP="0056098C">
      <w:pPr>
        <w:rPr>
          <w:b/>
        </w:rPr>
      </w:pPr>
      <w:r>
        <w:rPr>
          <w:b/>
        </w:rPr>
        <w:lastRenderedPageBreak/>
        <w:t xml:space="preserve">Web Appendix table </w:t>
      </w:r>
      <w:r w:rsidR="003F14B8">
        <w:rPr>
          <w:b/>
        </w:rPr>
        <w:t>A</w:t>
      </w:r>
      <w:r>
        <w:rPr>
          <w:b/>
        </w:rPr>
        <w:t xml:space="preserve">2. </w:t>
      </w:r>
      <w:r>
        <w:rPr>
          <w:b/>
        </w:rPr>
        <w:tab/>
        <w:t>Correlations between values</w:t>
      </w:r>
    </w:p>
    <w:p w:rsidR="0056098C" w:rsidRDefault="0056098C" w:rsidP="0056098C"/>
    <w:p w:rsidR="0056098C" w:rsidRDefault="00BC187F">
      <w:r w:rsidRPr="00BC187F">
        <w:rPr>
          <w:noProof/>
          <w:lang w:val="nl-NL" w:eastAsia="nl-NL"/>
        </w:rPr>
        <w:drawing>
          <wp:inline distT="0" distB="0" distL="0" distR="0" wp14:anchorId="18D8E96E" wp14:editId="547FE30C">
            <wp:extent cx="8891270" cy="2913805"/>
            <wp:effectExtent l="0" t="0" r="5080" b="127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91270" cy="2913805"/>
                    </a:xfrm>
                    <a:prstGeom prst="rect">
                      <a:avLst/>
                    </a:prstGeom>
                    <a:noFill/>
                    <a:ln>
                      <a:noFill/>
                    </a:ln>
                  </pic:spPr>
                </pic:pic>
              </a:graphicData>
            </a:graphic>
          </wp:inline>
        </w:drawing>
      </w:r>
    </w:p>
    <w:p w:rsidR="0025618B" w:rsidRDefault="0025618B">
      <w:r>
        <w:br w:type="page"/>
      </w:r>
    </w:p>
    <w:p w:rsidR="0025618B" w:rsidRDefault="0025618B">
      <w:pPr>
        <w:rPr>
          <w:b/>
        </w:rPr>
      </w:pPr>
      <w:r>
        <w:rPr>
          <w:b/>
        </w:rPr>
        <w:lastRenderedPageBreak/>
        <w:t xml:space="preserve">Web Appendix table </w:t>
      </w:r>
      <w:r w:rsidR="003F14B8">
        <w:rPr>
          <w:b/>
        </w:rPr>
        <w:t>A</w:t>
      </w:r>
      <w:r>
        <w:rPr>
          <w:b/>
        </w:rPr>
        <w:t>3</w:t>
      </w:r>
      <w:r w:rsidR="000A4CED">
        <w:rPr>
          <w:b/>
        </w:rPr>
        <w:t>a</w:t>
      </w:r>
      <w:r>
        <w:rPr>
          <w:b/>
        </w:rPr>
        <w:t>. Correlations between cultural va</w:t>
      </w:r>
      <w:r w:rsidR="000C4AE6">
        <w:rPr>
          <w:b/>
        </w:rPr>
        <w:t>lues</w:t>
      </w:r>
      <w:r>
        <w:rPr>
          <w:b/>
        </w:rPr>
        <w:t xml:space="preserve"> and individual and collective health behaviours</w:t>
      </w:r>
    </w:p>
    <w:p w:rsidR="000A4CED" w:rsidRDefault="000A4CED">
      <w:pPr>
        <w:rPr>
          <w:b/>
        </w:rPr>
      </w:pPr>
    </w:p>
    <w:p w:rsidR="0025618B" w:rsidRDefault="000C4AE6">
      <w:r w:rsidRPr="000C4AE6">
        <w:rPr>
          <w:noProof/>
          <w:lang w:val="nl-NL" w:eastAsia="nl-NL"/>
        </w:rPr>
        <w:drawing>
          <wp:inline distT="0" distB="0" distL="0" distR="0" wp14:anchorId="49362524" wp14:editId="3D3BB17E">
            <wp:extent cx="8891270" cy="3768018"/>
            <wp:effectExtent l="0" t="0" r="5080" b="444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91270" cy="3768018"/>
                    </a:xfrm>
                    <a:prstGeom prst="rect">
                      <a:avLst/>
                    </a:prstGeom>
                    <a:noFill/>
                    <a:ln>
                      <a:noFill/>
                    </a:ln>
                  </pic:spPr>
                </pic:pic>
              </a:graphicData>
            </a:graphic>
          </wp:inline>
        </w:drawing>
      </w:r>
    </w:p>
    <w:p w:rsidR="000C4AE6" w:rsidRDefault="000C4AE6"/>
    <w:p w:rsidR="000C4AE6" w:rsidRDefault="000C4AE6"/>
    <w:p w:rsidR="00BB21B9" w:rsidRDefault="00BB21B9"/>
    <w:p w:rsidR="0025618B" w:rsidRDefault="0025618B"/>
    <w:p w:rsidR="002C7892" w:rsidRDefault="002C7892"/>
    <w:p w:rsidR="00BB21B9" w:rsidRDefault="000C4AE6">
      <w:r w:rsidRPr="000C4AE6">
        <w:rPr>
          <w:noProof/>
          <w:lang w:val="nl-NL" w:eastAsia="nl-NL"/>
        </w:rPr>
        <w:drawing>
          <wp:inline distT="0" distB="0" distL="0" distR="0" wp14:anchorId="3614F954" wp14:editId="5DADDB17">
            <wp:extent cx="8891270" cy="4246972"/>
            <wp:effectExtent l="0" t="0" r="5080" b="127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91270" cy="4246972"/>
                    </a:xfrm>
                    <a:prstGeom prst="rect">
                      <a:avLst/>
                    </a:prstGeom>
                    <a:noFill/>
                    <a:ln>
                      <a:noFill/>
                    </a:ln>
                  </pic:spPr>
                </pic:pic>
              </a:graphicData>
            </a:graphic>
          </wp:inline>
        </w:drawing>
      </w:r>
    </w:p>
    <w:p w:rsidR="000A4CED" w:rsidRDefault="000A4CED">
      <w:r>
        <w:br w:type="page"/>
      </w:r>
    </w:p>
    <w:p w:rsidR="000A4CED" w:rsidRDefault="000A4CED" w:rsidP="000A4CED">
      <w:pPr>
        <w:rPr>
          <w:b/>
        </w:rPr>
      </w:pPr>
      <w:r>
        <w:rPr>
          <w:b/>
        </w:rPr>
        <w:lastRenderedPageBreak/>
        <w:t>Web Appendix table A3b. Correlations between cultural values and health outcomes</w:t>
      </w:r>
    </w:p>
    <w:p w:rsidR="000A4CED" w:rsidRDefault="000A4CED" w:rsidP="000A4CED">
      <w:pPr>
        <w:rPr>
          <w:b/>
        </w:rPr>
      </w:pPr>
      <w:r w:rsidRPr="000A4CED">
        <w:rPr>
          <w:noProof/>
          <w:lang w:val="nl-NL" w:eastAsia="nl-NL"/>
        </w:rPr>
        <w:drawing>
          <wp:inline distT="0" distB="0" distL="0" distR="0" wp14:anchorId="71BAD772" wp14:editId="27E8254E">
            <wp:extent cx="8886825" cy="3695700"/>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1270" cy="3697549"/>
                    </a:xfrm>
                    <a:prstGeom prst="rect">
                      <a:avLst/>
                    </a:prstGeom>
                    <a:noFill/>
                    <a:ln>
                      <a:noFill/>
                    </a:ln>
                  </pic:spPr>
                </pic:pic>
              </a:graphicData>
            </a:graphic>
          </wp:inline>
        </w:drawing>
      </w:r>
    </w:p>
    <w:p w:rsidR="000A4CED" w:rsidRPr="000A4CED" w:rsidRDefault="000A4CED">
      <w:pPr>
        <w:rPr>
          <w:b/>
        </w:rPr>
      </w:pPr>
      <w:r>
        <w:rPr>
          <w:b/>
        </w:rPr>
        <w:t xml:space="preserve"> </w:t>
      </w:r>
    </w:p>
    <w:p w:rsidR="000A4CED" w:rsidRDefault="000A4CED">
      <w:r>
        <w:br w:type="page"/>
      </w:r>
    </w:p>
    <w:p w:rsidR="000C4AE6" w:rsidRPr="0056098C" w:rsidRDefault="000A4CED">
      <w:pPr>
        <w:sectPr w:rsidR="000C4AE6" w:rsidRPr="0056098C" w:rsidSect="009F7806">
          <w:pgSz w:w="16838" w:h="11906" w:orient="landscape"/>
          <w:pgMar w:top="1418" w:right="1418" w:bottom="1418" w:left="1418" w:header="709" w:footer="709" w:gutter="0"/>
          <w:cols w:space="708"/>
          <w:docGrid w:linePitch="360"/>
        </w:sectPr>
      </w:pPr>
      <w:r w:rsidRPr="000A4CED">
        <w:rPr>
          <w:noProof/>
          <w:lang w:val="nl-NL" w:eastAsia="nl-NL"/>
        </w:rPr>
        <w:lastRenderedPageBreak/>
        <w:drawing>
          <wp:inline distT="0" distB="0" distL="0" distR="0" wp14:anchorId="0FEBE29A" wp14:editId="6760E970">
            <wp:extent cx="8886825" cy="3905250"/>
            <wp:effectExtent l="0" t="0" r="9525" b="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91270" cy="3907203"/>
                    </a:xfrm>
                    <a:prstGeom prst="rect">
                      <a:avLst/>
                    </a:prstGeom>
                    <a:noFill/>
                    <a:ln>
                      <a:noFill/>
                    </a:ln>
                  </pic:spPr>
                </pic:pic>
              </a:graphicData>
            </a:graphic>
          </wp:inline>
        </w:drawing>
      </w:r>
    </w:p>
    <w:p w:rsidR="002861B2" w:rsidRDefault="002861B2" w:rsidP="002861B2">
      <w:pPr>
        <w:pStyle w:val="Geenafstand"/>
        <w:rPr>
          <w:rFonts w:eastAsiaTheme="majorEastAsia"/>
          <w:b/>
        </w:rPr>
      </w:pPr>
      <w:r>
        <w:rPr>
          <w:rFonts w:eastAsiaTheme="majorEastAsia"/>
          <w:b/>
        </w:rPr>
        <w:lastRenderedPageBreak/>
        <w:t>Web Appendix t</w:t>
      </w:r>
      <w:r w:rsidRPr="00F278F6">
        <w:rPr>
          <w:rFonts w:eastAsiaTheme="majorEastAsia"/>
          <w:b/>
        </w:rPr>
        <w:t xml:space="preserve">able </w:t>
      </w:r>
      <w:r w:rsidR="003F14B8">
        <w:rPr>
          <w:rFonts w:eastAsiaTheme="majorEastAsia"/>
          <w:b/>
        </w:rPr>
        <w:t>A</w:t>
      </w:r>
      <w:r>
        <w:rPr>
          <w:rFonts w:eastAsiaTheme="majorEastAsia"/>
          <w:b/>
        </w:rPr>
        <w:t>4</w:t>
      </w:r>
      <w:r w:rsidR="003B2D66">
        <w:rPr>
          <w:rFonts w:eastAsiaTheme="majorEastAsia"/>
          <w:b/>
        </w:rPr>
        <w:t>a</w:t>
      </w:r>
      <w:r w:rsidRPr="00F278F6">
        <w:rPr>
          <w:rFonts w:eastAsiaTheme="majorEastAsia"/>
          <w:b/>
        </w:rPr>
        <w:t xml:space="preserve">. </w:t>
      </w:r>
      <w:r>
        <w:rPr>
          <w:rFonts w:eastAsiaTheme="majorEastAsia"/>
          <w:b/>
        </w:rPr>
        <w:tab/>
        <w:t>Results of regression analysis for selected cultural va</w:t>
      </w:r>
      <w:r w:rsidR="003F14B8">
        <w:rPr>
          <w:rFonts w:eastAsiaTheme="majorEastAsia"/>
          <w:b/>
        </w:rPr>
        <w:t>lues</w:t>
      </w:r>
    </w:p>
    <w:p w:rsidR="00223D76" w:rsidRDefault="00223D76">
      <w:pPr>
        <w:rPr>
          <w:rFonts w:eastAsiaTheme="majorEastAsia"/>
          <w:b/>
        </w:rPr>
      </w:pPr>
    </w:p>
    <w:p w:rsidR="00223D76" w:rsidRDefault="00023D64">
      <w:pPr>
        <w:rPr>
          <w:rFonts w:eastAsiaTheme="majorEastAsia"/>
          <w:b/>
        </w:rPr>
      </w:pPr>
      <w:r w:rsidRPr="00023D64">
        <w:rPr>
          <w:rFonts w:eastAsiaTheme="majorEastAsia"/>
          <w:noProof/>
          <w:lang w:val="nl-NL" w:eastAsia="nl-NL"/>
        </w:rPr>
        <w:drawing>
          <wp:inline distT="0" distB="0" distL="0" distR="0" wp14:anchorId="0BE85012" wp14:editId="6A5488F8">
            <wp:extent cx="3495675" cy="7058025"/>
            <wp:effectExtent l="0" t="0" r="9525" b="952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023D64" w:rsidRDefault="00023D64">
      <w:pPr>
        <w:rPr>
          <w:rFonts w:eastAsiaTheme="majorEastAsia"/>
          <w:b/>
        </w:rPr>
      </w:pPr>
    </w:p>
    <w:p w:rsidR="00223D76" w:rsidRDefault="00223D76">
      <w:pPr>
        <w:rPr>
          <w:rFonts w:eastAsiaTheme="majorEastAsia"/>
          <w:b/>
        </w:rPr>
      </w:pPr>
      <w:r>
        <w:rPr>
          <w:rFonts w:eastAsiaTheme="majorEastAsia"/>
          <w:b/>
        </w:rPr>
        <w:br w:type="page"/>
      </w:r>
    </w:p>
    <w:p w:rsidR="002861B2" w:rsidRDefault="002861B2" w:rsidP="002861B2">
      <w:pPr>
        <w:pStyle w:val="Geenafstand"/>
        <w:rPr>
          <w:rFonts w:eastAsiaTheme="majorEastAsia"/>
          <w:b/>
        </w:rPr>
      </w:pPr>
    </w:p>
    <w:p w:rsidR="002861B2" w:rsidRDefault="002861B2" w:rsidP="002861B2">
      <w:pPr>
        <w:pStyle w:val="Geenafstand"/>
        <w:rPr>
          <w:rFonts w:eastAsiaTheme="majorEastAsia"/>
          <w:b/>
        </w:rPr>
      </w:pPr>
    </w:p>
    <w:p w:rsidR="00023D64" w:rsidRDefault="00023D64" w:rsidP="002861B2">
      <w:pPr>
        <w:rPr>
          <w:rFonts w:asciiTheme="minorHAnsi" w:hAnsiTheme="minorHAnsi"/>
          <w:sz w:val="20"/>
        </w:rPr>
      </w:pPr>
      <w:r w:rsidRPr="00023D64">
        <w:rPr>
          <w:noProof/>
          <w:lang w:val="nl-NL" w:eastAsia="nl-NL"/>
        </w:rPr>
        <w:drawing>
          <wp:inline distT="0" distB="0" distL="0" distR="0" wp14:anchorId="48178868" wp14:editId="49D8D05A">
            <wp:extent cx="3495675" cy="7058025"/>
            <wp:effectExtent l="0" t="0" r="9525" b="952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023D64" w:rsidRDefault="00023D64" w:rsidP="00023D64">
      <w:r>
        <w:br w:type="page"/>
      </w:r>
    </w:p>
    <w:p w:rsidR="00023D64" w:rsidRDefault="00023D64">
      <w:pPr>
        <w:rPr>
          <w:rFonts w:asciiTheme="minorHAnsi" w:hAnsiTheme="minorHAnsi"/>
          <w:sz w:val="20"/>
        </w:rPr>
      </w:pPr>
      <w:r w:rsidRPr="00023D64">
        <w:rPr>
          <w:noProof/>
          <w:lang w:val="nl-NL" w:eastAsia="nl-NL"/>
        </w:rPr>
        <w:lastRenderedPageBreak/>
        <w:drawing>
          <wp:inline distT="0" distB="0" distL="0" distR="0" wp14:anchorId="1DBDECFB" wp14:editId="1A391C52">
            <wp:extent cx="3495675" cy="7058025"/>
            <wp:effectExtent l="0" t="0" r="9525" b="952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023D64" w:rsidRDefault="00023D64">
      <w:pPr>
        <w:rPr>
          <w:rFonts w:asciiTheme="minorHAnsi" w:hAnsiTheme="minorHAnsi"/>
          <w:sz w:val="20"/>
        </w:rPr>
      </w:pPr>
      <w:r>
        <w:rPr>
          <w:rFonts w:asciiTheme="minorHAnsi" w:hAnsiTheme="minorHAnsi"/>
          <w:sz w:val="20"/>
        </w:rPr>
        <w:br w:type="page"/>
      </w:r>
    </w:p>
    <w:p w:rsidR="002861B2" w:rsidRDefault="00023D64" w:rsidP="002861B2">
      <w:pPr>
        <w:rPr>
          <w:rFonts w:asciiTheme="minorHAnsi" w:hAnsiTheme="minorHAnsi"/>
          <w:sz w:val="20"/>
        </w:rPr>
      </w:pPr>
      <w:r w:rsidRPr="00023D64">
        <w:rPr>
          <w:noProof/>
          <w:lang w:val="nl-NL" w:eastAsia="nl-NL"/>
        </w:rPr>
        <w:lastRenderedPageBreak/>
        <w:drawing>
          <wp:inline distT="0" distB="0" distL="0" distR="0" wp14:anchorId="1C00460A" wp14:editId="518BB5B7">
            <wp:extent cx="3495675" cy="7058025"/>
            <wp:effectExtent l="0" t="0" r="9525" b="9525"/>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023D64" w:rsidRDefault="00023D64" w:rsidP="002861B2">
      <w:pPr>
        <w:rPr>
          <w:rFonts w:asciiTheme="minorHAnsi" w:hAnsiTheme="minorHAnsi"/>
          <w:sz w:val="20"/>
        </w:rPr>
      </w:pPr>
    </w:p>
    <w:p w:rsidR="00023D64" w:rsidRDefault="00023D64" w:rsidP="002861B2">
      <w:pPr>
        <w:rPr>
          <w:rFonts w:asciiTheme="minorHAnsi" w:hAnsiTheme="minorHAnsi"/>
          <w:sz w:val="20"/>
        </w:rPr>
      </w:pPr>
    </w:p>
    <w:p w:rsidR="002861B2" w:rsidRDefault="002861B2" w:rsidP="002861B2">
      <w:pPr>
        <w:rPr>
          <w:rFonts w:asciiTheme="minorHAnsi" w:hAnsiTheme="minorHAnsi"/>
          <w:sz w:val="20"/>
        </w:rPr>
      </w:pPr>
      <w:r>
        <w:rPr>
          <w:rFonts w:asciiTheme="minorHAnsi" w:hAnsiTheme="minorHAnsi"/>
          <w:sz w:val="20"/>
        </w:rPr>
        <w:br w:type="page"/>
      </w:r>
    </w:p>
    <w:p w:rsidR="002861B2" w:rsidRDefault="00023D64" w:rsidP="002861B2">
      <w:pPr>
        <w:rPr>
          <w:rFonts w:asciiTheme="minorHAnsi" w:hAnsiTheme="minorHAnsi"/>
          <w:sz w:val="20"/>
        </w:rPr>
      </w:pPr>
      <w:r w:rsidRPr="00023D64">
        <w:rPr>
          <w:noProof/>
          <w:lang w:val="nl-NL" w:eastAsia="nl-NL"/>
        </w:rPr>
        <w:lastRenderedPageBreak/>
        <w:drawing>
          <wp:inline distT="0" distB="0" distL="0" distR="0" wp14:anchorId="77C6FD47" wp14:editId="27EF77CB">
            <wp:extent cx="3495675" cy="7058025"/>
            <wp:effectExtent l="0" t="0" r="9525" b="9525"/>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023D64" w:rsidRDefault="00023D64" w:rsidP="002861B2">
      <w:pPr>
        <w:rPr>
          <w:rFonts w:asciiTheme="minorHAnsi" w:hAnsiTheme="minorHAnsi"/>
          <w:sz w:val="20"/>
        </w:rPr>
      </w:pPr>
    </w:p>
    <w:p w:rsidR="002861B2" w:rsidRDefault="002861B2" w:rsidP="002861B2">
      <w:pPr>
        <w:rPr>
          <w:rFonts w:asciiTheme="minorHAnsi" w:hAnsiTheme="minorHAnsi"/>
          <w:sz w:val="20"/>
        </w:rPr>
      </w:pPr>
      <w:r>
        <w:rPr>
          <w:rFonts w:asciiTheme="minorHAnsi" w:hAnsiTheme="minorHAnsi"/>
          <w:sz w:val="20"/>
        </w:rPr>
        <w:br w:type="page"/>
      </w:r>
    </w:p>
    <w:p w:rsidR="002861B2" w:rsidRDefault="00023D64" w:rsidP="002861B2">
      <w:pPr>
        <w:rPr>
          <w:rFonts w:asciiTheme="minorHAnsi" w:hAnsiTheme="minorHAnsi"/>
          <w:sz w:val="20"/>
        </w:rPr>
      </w:pPr>
      <w:r w:rsidRPr="00023D64">
        <w:rPr>
          <w:noProof/>
          <w:lang w:val="nl-NL" w:eastAsia="nl-NL"/>
        </w:rPr>
        <w:lastRenderedPageBreak/>
        <w:drawing>
          <wp:inline distT="0" distB="0" distL="0" distR="0" wp14:anchorId="28D368E9" wp14:editId="516C7508">
            <wp:extent cx="3495675" cy="7058025"/>
            <wp:effectExtent l="0" t="0" r="9525" b="9525"/>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95675" cy="7058025"/>
                    </a:xfrm>
                    <a:prstGeom prst="rect">
                      <a:avLst/>
                    </a:prstGeom>
                    <a:noFill/>
                    <a:ln>
                      <a:noFill/>
                    </a:ln>
                  </pic:spPr>
                </pic:pic>
              </a:graphicData>
            </a:graphic>
          </wp:inline>
        </w:drawing>
      </w:r>
    </w:p>
    <w:p w:rsidR="003B2D66" w:rsidRDefault="003B2D66">
      <w:pPr>
        <w:rPr>
          <w:rFonts w:asciiTheme="minorHAnsi" w:hAnsiTheme="minorHAnsi"/>
          <w:sz w:val="20"/>
        </w:rPr>
      </w:pPr>
      <w:r>
        <w:rPr>
          <w:rFonts w:asciiTheme="minorHAnsi" w:hAnsiTheme="minorHAnsi"/>
          <w:sz w:val="20"/>
        </w:rPr>
        <w:br w:type="page"/>
      </w:r>
    </w:p>
    <w:p w:rsidR="003B2D66" w:rsidRDefault="003B2D66" w:rsidP="003B2D66">
      <w:pPr>
        <w:pStyle w:val="Geenafstand"/>
        <w:rPr>
          <w:rFonts w:eastAsiaTheme="majorEastAsia"/>
          <w:b/>
        </w:rPr>
      </w:pPr>
      <w:r>
        <w:rPr>
          <w:rFonts w:eastAsiaTheme="majorEastAsia"/>
          <w:b/>
        </w:rPr>
        <w:lastRenderedPageBreak/>
        <w:t>Web Appendix t</w:t>
      </w:r>
      <w:r w:rsidRPr="00F278F6">
        <w:rPr>
          <w:rFonts w:eastAsiaTheme="majorEastAsia"/>
          <w:b/>
        </w:rPr>
        <w:t xml:space="preserve">able </w:t>
      </w:r>
      <w:r>
        <w:rPr>
          <w:rFonts w:eastAsiaTheme="majorEastAsia"/>
          <w:b/>
        </w:rPr>
        <w:t>A4b</w:t>
      </w:r>
      <w:r w:rsidRPr="00F278F6">
        <w:rPr>
          <w:rFonts w:eastAsiaTheme="majorEastAsia"/>
          <w:b/>
        </w:rPr>
        <w:t xml:space="preserve">. </w:t>
      </w:r>
      <w:r>
        <w:rPr>
          <w:rFonts w:eastAsiaTheme="majorEastAsia"/>
          <w:b/>
        </w:rPr>
        <w:tab/>
        <w:t>Results of regression analysis for selected cultural variables</w:t>
      </w:r>
    </w:p>
    <w:p w:rsidR="003B2D66" w:rsidRDefault="003B2D66" w:rsidP="003B2D66">
      <w:pPr>
        <w:pStyle w:val="Geenafstand"/>
        <w:rPr>
          <w:rFonts w:eastAsiaTheme="majorEastAsia"/>
          <w:b/>
        </w:rPr>
      </w:pPr>
    </w:p>
    <w:p w:rsidR="003B2D66" w:rsidRDefault="003B2D66" w:rsidP="003B2D66">
      <w:pPr>
        <w:rPr>
          <w:rFonts w:eastAsiaTheme="majorEastAsia"/>
          <w:b/>
        </w:rPr>
      </w:pPr>
      <w:r w:rsidRPr="00977E27">
        <w:rPr>
          <w:rFonts w:eastAsiaTheme="majorEastAsia"/>
          <w:noProof/>
          <w:lang w:val="nl-NL" w:eastAsia="nl-NL"/>
        </w:rPr>
        <w:drawing>
          <wp:inline distT="0" distB="0" distL="0" distR="0" wp14:anchorId="48D28B33" wp14:editId="5032EE74">
            <wp:extent cx="4495800" cy="8010525"/>
            <wp:effectExtent l="0" t="0" r="0" b="9525"/>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r>
        <w:rPr>
          <w:rFonts w:eastAsiaTheme="majorEastAsia"/>
          <w:b/>
        </w:rPr>
        <w:br w:type="page"/>
      </w:r>
    </w:p>
    <w:p w:rsidR="003B2D66" w:rsidRDefault="003B2D66" w:rsidP="003B2D66">
      <w:pPr>
        <w:rPr>
          <w:rFonts w:eastAsiaTheme="majorEastAsia"/>
          <w:b/>
        </w:rPr>
      </w:pPr>
      <w:r w:rsidRPr="00977E27">
        <w:rPr>
          <w:rFonts w:eastAsiaTheme="majorEastAsia"/>
          <w:noProof/>
          <w:lang w:val="nl-NL" w:eastAsia="nl-NL"/>
        </w:rPr>
        <w:lastRenderedPageBreak/>
        <w:drawing>
          <wp:inline distT="0" distB="0" distL="0" distR="0" wp14:anchorId="4CF2CA8E" wp14:editId="19519170">
            <wp:extent cx="4495800" cy="8010525"/>
            <wp:effectExtent l="0" t="0" r="0" b="9525"/>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r>
        <w:rPr>
          <w:rFonts w:eastAsiaTheme="majorEastAsia"/>
          <w:b/>
        </w:rPr>
        <w:br w:type="page"/>
      </w:r>
    </w:p>
    <w:p w:rsidR="003B2D66" w:rsidRDefault="003B2D66" w:rsidP="003B2D66">
      <w:pPr>
        <w:rPr>
          <w:rFonts w:eastAsiaTheme="majorEastAsia"/>
          <w:b/>
        </w:rPr>
      </w:pPr>
      <w:r w:rsidRPr="00977E27">
        <w:rPr>
          <w:rFonts w:eastAsiaTheme="majorEastAsia"/>
          <w:noProof/>
          <w:lang w:val="nl-NL" w:eastAsia="nl-NL"/>
        </w:rPr>
        <w:lastRenderedPageBreak/>
        <w:drawing>
          <wp:inline distT="0" distB="0" distL="0" distR="0" wp14:anchorId="69454615" wp14:editId="219E9003">
            <wp:extent cx="4495800" cy="8010525"/>
            <wp:effectExtent l="0" t="0" r="0" b="9525"/>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r>
        <w:rPr>
          <w:rFonts w:eastAsiaTheme="majorEastAsia"/>
          <w:b/>
        </w:rPr>
        <w:br w:type="page"/>
      </w:r>
    </w:p>
    <w:p w:rsidR="003B2D66" w:rsidRDefault="003B2D66" w:rsidP="003B2D66">
      <w:pPr>
        <w:rPr>
          <w:rFonts w:eastAsiaTheme="majorEastAsia"/>
          <w:b/>
        </w:rPr>
      </w:pPr>
      <w:r w:rsidRPr="00977E27">
        <w:rPr>
          <w:rFonts w:eastAsiaTheme="majorEastAsia"/>
          <w:noProof/>
          <w:lang w:val="nl-NL" w:eastAsia="nl-NL"/>
        </w:rPr>
        <w:lastRenderedPageBreak/>
        <w:drawing>
          <wp:inline distT="0" distB="0" distL="0" distR="0" wp14:anchorId="5B078AA5" wp14:editId="4B5EC7B0">
            <wp:extent cx="4495800" cy="8010525"/>
            <wp:effectExtent l="0" t="0" r="0" b="9525"/>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p>
    <w:p w:rsidR="003B2D66" w:rsidRDefault="003B2D66" w:rsidP="003B2D66">
      <w:pPr>
        <w:rPr>
          <w:rFonts w:eastAsiaTheme="majorEastAsia"/>
          <w:b/>
        </w:rPr>
      </w:pPr>
    </w:p>
    <w:p w:rsidR="003B2D66" w:rsidRDefault="003B2D66" w:rsidP="003B2D66">
      <w:pPr>
        <w:rPr>
          <w:rFonts w:eastAsiaTheme="majorEastAsia"/>
          <w:b/>
        </w:rPr>
      </w:pPr>
      <w:r w:rsidRPr="00977E27">
        <w:rPr>
          <w:rFonts w:eastAsiaTheme="majorEastAsia"/>
          <w:noProof/>
          <w:lang w:val="nl-NL" w:eastAsia="nl-NL"/>
        </w:rPr>
        <w:lastRenderedPageBreak/>
        <w:drawing>
          <wp:inline distT="0" distB="0" distL="0" distR="0" wp14:anchorId="0E1F8C6C" wp14:editId="6B5ACAC5">
            <wp:extent cx="4495800" cy="8010525"/>
            <wp:effectExtent l="0" t="0" r="0" b="9525"/>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r>
        <w:rPr>
          <w:rFonts w:eastAsiaTheme="majorEastAsia"/>
          <w:b/>
        </w:rPr>
        <w:br w:type="page"/>
      </w:r>
    </w:p>
    <w:p w:rsidR="003B2D66" w:rsidRDefault="003B2D66" w:rsidP="003B2D66">
      <w:pPr>
        <w:rPr>
          <w:rFonts w:eastAsiaTheme="majorEastAsia"/>
          <w:b/>
        </w:rPr>
      </w:pPr>
      <w:r w:rsidRPr="00977E27">
        <w:rPr>
          <w:rFonts w:eastAsiaTheme="majorEastAsia"/>
          <w:noProof/>
          <w:lang w:val="nl-NL" w:eastAsia="nl-NL"/>
        </w:rPr>
        <w:lastRenderedPageBreak/>
        <w:drawing>
          <wp:inline distT="0" distB="0" distL="0" distR="0" wp14:anchorId="1521E8F8" wp14:editId="50F3403E">
            <wp:extent cx="4495800" cy="8010525"/>
            <wp:effectExtent l="0" t="0" r="0" b="9525"/>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95800" cy="8010525"/>
                    </a:xfrm>
                    <a:prstGeom prst="rect">
                      <a:avLst/>
                    </a:prstGeom>
                    <a:noFill/>
                    <a:ln>
                      <a:noFill/>
                    </a:ln>
                  </pic:spPr>
                </pic:pic>
              </a:graphicData>
            </a:graphic>
          </wp:inline>
        </w:drawing>
      </w:r>
    </w:p>
    <w:p w:rsidR="003B2D66" w:rsidRDefault="003B2D66" w:rsidP="003B2D66">
      <w:pPr>
        <w:rPr>
          <w:rFonts w:eastAsiaTheme="majorEastAsia"/>
          <w:b/>
        </w:rPr>
      </w:pPr>
      <w:r>
        <w:rPr>
          <w:rFonts w:eastAsiaTheme="majorEastAsia"/>
          <w:b/>
        </w:rPr>
        <w:br w:type="page"/>
      </w:r>
    </w:p>
    <w:p w:rsidR="00F61204" w:rsidRDefault="00A55C3A" w:rsidP="002861B2">
      <w:pPr>
        <w:rPr>
          <w:rFonts w:asciiTheme="minorHAnsi" w:hAnsiTheme="minorHAnsi"/>
          <w:b/>
          <w:szCs w:val="24"/>
        </w:rPr>
      </w:pPr>
      <w:r w:rsidRPr="00A55C3A">
        <w:rPr>
          <w:rFonts w:asciiTheme="minorHAnsi" w:hAnsiTheme="minorHAnsi"/>
          <w:b/>
          <w:szCs w:val="24"/>
        </w:rPr>
        <w:lastRenderedPageBreak/>
        <w:t xml:space="preserve">Web appendix table </w:t>
      </w:r>
      <w:r w:rsidR="001E172F">
        <w:rPr>
          <w:rFonts w:asciiTheme="minorHAnsi" w:hAnsiTheme="minorHAnsi"/>
          <w:b/>
          <w:szCs w:val="24"/>
        </w:rPr>
        <w:t>A</w:t>
      </w:r>
      <w:r w:rsidRPr="00A55C3A">
        <w:rPr>
          <w:rFonts w:asciiTheme="minorHAnsi" w:hAnsiTheme="minorHAnsi"/>
          <w:b/>
          <w:szCs w:val="24"/>
        </w:rPr>
        <w:t xml:space="preserve">5. </w:t>
      </w:r>
      <w:r>
        <w:rPr>
          <w:rFonts w:asciiTheme="minorHAnsi" w:hAnsiTheme="minorHAnsi"/>
          <w:b/>
          <w:szCs w:val="24"/>
        </w:rPr>
        <w:t xml:space="preserve">Sensitivity analysis: regression of health behaviours </w:t>
      </w:r>
      <w:r w:rsidR="00F61204">
        <w:rPr>
          <w:rFonts w:asciiTheme="minorHAnsi" w:hAnsiTheme="minorHAnsi"/>
          <w:b/>
          <w:szCs w:val="24"/>
        </w:rPr>
        <w:t xml:space="preserve">and health outcomes </w:t>
      </w:r>
      <w:r>
        <w:rPr>
          <w:rFonts w:asciiTheme="minorHAnsi" w:hAnsiTheme="minorHAnsi"/>
          <w:b/>
          <w:szCs w:val="24"/>
        </w:rPr>
        <w:t xml:space="preserve">on ‘self-expression’, controlling for socioeconomic factors only, </w:t>
      </w:r>
      <w:r w:rsidR="00F61204">
        <w:rPr>
          <w:rFonts w:asciiTheme="minorHAnsi" w:hAnsiTheme="minorHAnsi"/>
          <w:b/>
          <w:szCs w:val="24"/>
        </w:rPr>
        <w:t xml:space="preserve">and </w:t>
      </w:r>
      <w:r>
        <w:rPr>
          <w:rFonts w:asciiTheme="minorHAnsi" w:hAnsiTheme="minorHAnsi"/>
          <w:b/>
          <w:szCs w:val="24"/>
        </w:rPr>
        <w:t>controlling for socioeconomic factors and religion</w:t>
      </w:r>
    </w:p>
    <w:p w:rsidR="002861B2" w:rsidRPr="00F61204" w:rsidRDefault="00F61204" w:rsidP="002861B2">
      <w:pPr>
        <w:rPr>
          <w:rFonts w:asciiTheme="minorHAnsi" w:hAnsiTheme="minorHAnsi"/>
          <w:szCs w:val="24"/>
        </w:rPr>
      </w:pPr>
      <w:r w:rsidRPr="00F61204">
        <w:rPr>
          <w:rFonts w:asciiTheme="minorHAnsi" w:hAnsiTheme="minorHAnsi"/>
          <w:szCs w:val="24"/>
        </w:rPr>
        <w:t>a. Health behaviours</w:t>
      </w:r>
      <w:r w:rsidR="00A55C3A" w:rsidRPr="00F61204">
        <w:rPr>
          <w:rFonts w:asciiTheme="minorHAnsi" w:hAnsiTheme="minorHAnsi"/>
          <w:szCs w:val="24"/>
        </w:rPr>
        <w:t xml:space="preserve"> </w:t>
      </w:r>
    </w:p>
    <w:p w:rsidR="00A55C3A" w:rsidRDefault="00F61204" w:rsidP="002861B2">
      <w:pPr>
        <w:rPr>
          <w:rFonts w:asciiTheme="minorHAnsi" w:hAnsiTheme="minorHAnsi"/>
          <w:b/>
          <w:szCs w:val="24"/>
        </w:rPr>
      </w:pPr>
      <w:r w:rsidRPr="00F61204">
        <w:rPr>
          <w:noProof/>
          <w:lang w:val="nl-NL" w:eastAsia="nl-NL"/>
        </w:rPr>
        <w:drawing>
          <wp:inline distT="0" distB="0" distL="0" distR="0" wp14:anchorId="1EF475AC" wp14:editId="23531796">
            <wp:extent cx="4162425" cy="7248525"/>
            <wp:effectExtent l="0" t="0" r="9525" b="9525"/>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62425" cy="7248525"/>
                    </a:xfrm>
                    <a:prstGeom prst="rect">
                      <a:avLst/>
                    </a:prstGeom>
                    <a:noFill/>
                    <a:ln>
                      <a:noFill/>
                    </a:ln>
                  </pic:spPr>
                </pic:pic>
              </a:graphicData>
            </a:graphic>
          </wp:inline>
        </w:drawing>
      </w:r>
    </w:p>
    <w:p w:rsidR="00F61204" w:rsidRDefault="00F61204">
      <w:pPr>
        <w:rPr>
          <w:rFonts w:asciiTheme="minorHAnsi" w:hAnsiTheme="minorHAnsi"/>
          <w:b/>
          <w:szCs w:val="24"/>
        </w:rPr>
      </w:pPr>
      <w:r>
        <w:rPr>
          <w:rFonts w:asciiTheme="minorHAnsi" w:hAnsiTheme="minorHAnsi"/>
          <w:b/>
          <w:szCs w:val="24"/>
        </w:rPr>
        <w:br w:type="page"/>
      </w:r>
    </w:p>
    <w:p w:rsidR="00F61204" w:rsidRPr="00F61204" w:rsidRDefault="00F61204" w:rsidP="002861B2">
      <w:pPr>
        <w:rPr>
          <w:rFonts w:asciiTheme="minorHAnsi" w:hAnsiTheme="minorHAnsi"/>
          <w:szCs w:val="24"/>
        </w:rPr>
      </w:pPr>
      <w:r w:rsidRPr="00F61204">
        <w:rPr>
          <w:rFonts w:asciiTheme="minorHAnsi" w:hAnsiTheme="minorHAnsi"/>
          <w:szCs w:val="24"/>
        </w:rPr>
        <w:t>b. Health outcomes</w:t>
      </w:r>
    </w:p>
    <w:p w:rsidR="00F61204" w:rsidRDefault="00F61204" w:rsidP="002861B2">
      <w:pPr>
        <w:rPr>
          <w:rFonts w:asciiTheme="minorHAnsi" w:hAnsiTheme="minorHAnsi"/>
          <w:b/>
          <w:szCs w:val="24"/>
        </w:rPr>
      </w:pPr>
      <w:r w:rsidRPr="00F61204">
        <w:rPr>
          <w:noProof/>
          <w:lang w:val="nl-NL" w:eastAsia="nl-NL"/>
        </w:rPr>
        <w:drawing>
          <wp:inline distT="0" distB="0" distL="0" distR="0" wp14:anchorId="45BC8FA3" wp14:editId="6DDF3841">
            <wp:extent cx="4162425" cy="8201025"/>
            <wp:effectExtent l="0" t="0" r="9525" b="952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62425" cy="8201025"/>
                    </a:xfrm>
                    <a:prstGeom prst="rect">
                      <a:avLst/>
                    </a:prstGeom>
                    <a:noFill/>
                    <a:ln>
                      <a:noFill/>
                    </a:ln>
                  </pic:spPr>
                </pic:pic>
              </a:graphicData>
            </a:graphic>
          </wp:inline>
        </w:drawing>
      </w:r>
    </w:p>
    <w:p w:rsidR="001E172F" w:rsidRDefault="001E172F">
      <w:pPr>
        <w:rPr>
          <w:rFonts w:asciiTheme="minorHAnsi" w:hAnsiTheme="minorHAnsi"/>
          <w:sz w:val="20"/>
        </w:rPr>
      </w:pPr>
      <w:r>
        <w:rPr>
          <w:rFonts w:asciiTheme="minorHAnsi" w:hAnsiTheme="minorHAnsi"/>
          <w:sz w:val="20"/>
        </w:rPr>
        <w:br w:type="page"/>
      </w:r>
    </w:p>
    <w:p w:rsidR="00E67DDF" w:rsidRDefault="001E172F" w:rsidP="0056098C">
      <w:pPr>
        <w:rPr>
          <w:rFonts w:asciiTheme="minorHAnsi" w:hAnsiTheme="minorHAnsi"/>
          <w:b/>
          <w:szCs w:val="24"/>
        </w:rPr>
      </w:pPr>
      <w:r>
        <w:rPr>
          <w:rFonts w:asciiTheme="minorHAnsi" w:hAnsiTheme="minorHAnsi"/>
          <w:b/>
          <w:szCs w:val="24"/>
        </w:rPr>
        <w:t>Web appendix Table A</w:t>
      </w:r>
      <w:r w:rsidR="00224B76">
        <w:rPr>
          <w:rFonts w:asciiTheme="minorHAnsi" w:hAnsiTheme="minorHAnsi"/>
          <w:b/>
          <w:szCs w:val="24"/>
        </w:rPr>
        <w:t>6</w:t>
      </w:r>
      <w:r>
        <w:rPr>
          <w:rFonts w:asciiTheme="minorHAnsi" w:hAnsiTheme="minorHAnsi"/>
          <w:b/>
          <w:szCs w:val="24"/>
        </w:rPr>
        <w:t>. Regression of selected individual health behaviours on ‘self-expression’,  with and without control for collective health behaviours</w:t>
      </w:r>
    </w:p>
    <w:p w:rsidR="0028536F" w:rsidRDefault="00023D64" w:rsidP="0056098C">
      <w:pPr>
        <w:rPr>
          <w:rFonts w:asciiTheme="minorHAnsi" w:hAnsiTheme="minorHAnsi"/>
          <w:b/>
          <w:szCs w:val="24"/>
        </w:rPr>
      </w:pPr>
      <w:r w:rsidRPr="00023D64">
        <w:rPr>
          <w:noProof/>
          <w:lang w:val="nl-NL" w:eastAsia="nl-NL"/>
        </w:rPr>
        <w:drawing>
          <wp:inline distT="0" distB="0" distL="0" distR="0" wp14:anchorId="277DFFDD" wp14:editId="27CD8A7E">
            <wp:extent cx="5759450" cy="927954"/>
            <wp:effectExtent l="0" t="0" r="0" b="5715"/>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9450" cy="927954"/>
                    </a:xfrm>
                    <a:prstGeom prst="rect">
                      <a:avLst/>
                    </a:prstGeom>
                    <a:noFill/>
                    <a:ln>
                      <a:noFill/>
                    </a:ln>
                  </pic:spPr>
                </pic:pic>
              </a:graphicData>
            </a:graphic>
          </wp:inline>
        </w:drawing>
      </w:r>
    </w:p>
    <w:p w:rsidR="00023D64" w:rsidRPr="00224B76" w:rsidRDefault="00023D64" w:rsidP="0056098C">
      <w:pPr>
        <w:rPr>
          <w:rFonts w:asciiTheme="minorHAnsi" w:hAnsiTheme="minorHAnsi"/>
          <w:b/>
          <w:szCs w:val="24"/>
        </w:rPr>
      </w:pPr>
    </w:p>
    <w:p w:rsidR="0091020F" w:rsidRDefault="0091020F" w:rsidP="0056098C">
      <w:pPr>
        <w:rPr>
          <w:rFonts w:asciiTheme="minorHAnsi" w:hAnsiTheme="minorHAnsi"/>
          <w:sz w:val="20"/>
        </w:rPr>
      </w:pPr>
    </w:p>
    <w:sectPr w:rsidR="0091020F" w:rsidSect="004B5E21">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2D1" w:rsidRDefault="00F022D1" w:rsidP="00D7243B">
      <w:pPr>
        <w:spacing w:after="0" w:line="240" w:lineRule="auto"/>
      </w:pPr>
      <w:r>
        <w:separator/>
      </w:r>
    </w:p>
  </w:endnote>
  <w:endnote w:type="continuationSeparator" w:id="0">
    <w:p w:rsidR="00F022D1" w:rsidRDefault="00F022D1" w:rsidP="00D72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032751"/>
      <w:docPartObj>
        <w:docPartGallery w:val="Page Numbers (Bottom of Page)"/>
        <w:docPartUnique/>
      </w:docPartObj>
    </w:sdtPr>
    <w:sdtEndPr/>
    <w:sdtContent>
      <w:p w:rsidR="00836AF6" w:rsidRDefault="00836AF6">
        <w:pPr>
          <w:pStyle w:val="Voettekst"/>
          <w:jc w:val="center"/>
        </w:pPr>
        <w:r>
          <w:fldChar w:fldCharType="begin"/>
        </w:r>
        <w:r>
          <w:instrText>PAGE   \* MERGEFORMAT</w:instrText>
        </w:r>
        <w:r>
          <w:fldChar w:fldCharType="separate"/>
        </w:r>
        <w:r w:rsidR="00EC5112" w:rsidRPr="00EC5112">
          <w:rPr>
            <w:noProof/>
            <w:lang w:val="nl-NL"/>
          </w:rPr>
          <w:t>1</w:t>
        </w:r>
        <w:r>
          <w:fldChar w:fldCharType="end"/>
        </w:r>
      </w:p>
    </w:sdtContent>
  </w:sdt>
  <w:p w:rsidR="00836AF6" w:rsidRDefault="00836AF6">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1108430"/>
      <w:docPartObj>
        <w:docPartGallery w:val="Page Numbers (Bottom of Page)"/>
        <w:docPartUnique/>
      </w:docPartObj>
    </w:sdtPr>
    <w:sdtEndPr/>
    <w:sdtContent>
      <w:p w:rsidR="00836AF6" w:rsidRDefault="00836AF6">
        <w:pPr>
          <w:pStyle w:val="Voettekst"/>
          <w:jc w:val="center"/>
        </w:pPr>
        <w:r>
          <w:fldChar w:fldCharType="begin"/>
        </w:r>
        <w:r>
          <w:instrText>PAGE   \* MERGEFORMAT</w:instrText>
        </w:r>
        <w:r>
          <w:fldChar w:fldCharType="separate"/>
        </w:r>
        <w:r w:rsidR="00EC5112" w:rsidRPr="00EC5112">
          <w:rPr>
            <w:noProof/>
            <w:lang w:val="nl-NL"/>
          </w:rPr>
          <w:t>75</w:t>
        </w:r>
        <w:r>
          <w:fldChar w:fldCharType="end"/>
        </w:r>
      </w:p>
    </w:sdtContent>
  </w:sdt>
  <w:p w:rsidR="00836AF6" w:rsidRDefault="00836AF6">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2D1" w:rsidRDefault="00F022D1" w:rsidP="00D7243B">
      <w:pPr>
        <w:spacing w:after="0" w:line="240" w:lineRule="auto"/>
      </w:pPr>
      <w:r>
        <w:separator/>
      </w:r>
    </w:p>
  </w:footnote>
  <w:footnote w:type="continuationSeparator" w:id="0">
    <w:p w:rsidR="00F022D1" w:rsidRDefault="00F022D1" w:rsidP="00D724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267F6"/>
    <w:multiLevelType w:val="hybridMultilevel"/>
    <w:tmpl w:val="10B40E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51F44516"/>
    <w:multiLevelType w:val="hybridMultilevel"/>
    <w:tmpl w:val="4CB05F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22zpet70zfaoexwt45zptcfz0strv5spsa&quot;&gt;Prevention&lt;record-ids&gt;&lt;item&gt;5&lt;/item&gt;&lt;item&gt;6&lt;/item&gt;&lt;item&gt;82&lt;/item&gt;&lt;/record-ids&gt;&lt;/item&gt;&lt;/Libraries&gt;"/>
  </w:docVars>
  <w:rsids>
    <w:rsidRoot w:val="009F7806"/>
    <w:rsid w:val="000072FB"/>
    <w:rsid w:val="00007865"/>
    <w:rsid w:val="00023D64"/>
    <w:rsid w:val="000300F7"/>
    <w:rsid w:val="00034600"/>
    <w:rsid w:val="000468C7"/>
    <w:rsid w:val="00070CEA"/>
    <w:rsid w:val="000722DC"/>
    <w:rsid w:val="000759A7"/>
    <w:rsid w:val="0007783F"/>
    <w:rsid w:val="00085170"/>
    <w:rsid w:val="000867A3"/>
    <w:rsid w:val="000969C3"/>
    <w:rsid w:val="000A4CED"/>
    <w:rsid w:val="000B26B5"/>
    <w:rsid w:val="000C4AE6"/>
    <w:rsid w:val="000C4FF7"/>
    <w:rsid w:val="000C50ED"/>
    <w:rsid w:val="000C77F2"/>
    <w:rsid w:val="000D4320"/>
    <w:rsid w:val="000E0BC3"/>
    <w:rsid w:val="000E239F"/>
    <w:rsid w:val="000E34EA"/>
    <w:rsid w:val="000E45A3"/>
    <w:rsid w:val="000E6F90"/>
    <w:rsid w:val="000F56B1"/>
    <w:rsid w:val="000F5C72"/>
    <w:rsid w:val="000F62D5"/>
    <w:rsid w:val="001016B5"/>
    <w:rsid w:val="001018A5"/>
    <w:rsid w:val="00104675"/>
    <w:rsid w:val="00111CE5"/>
    <w:rsid w:val="00112542"/>
    <w:rsid w:val="001148D9"/>
    <w:rsid w:val="001218FD"/>
    <w:rsid w:val="00121BD5"/>
    <w:rsid w:val="001223F8"/>
    <w:rsid w:val="00124DDA"/>
    <w:rsid w:val="00130B8F"/>
    <w:rsid w:val="001411FF"/>
    <w:rsid w:val="0014605C"/>
    <w:rsid w:val="00161994"/>
    <w:rsid w:val="00167E4B"/>
    <w:rsid w:val="0018117F"/>
    <w:rsid w:val="00182D53"/>
    <w:rsid w:val="00183127"/>
    <w:rsid w:val="00183F94"/>
    <w:rsid w:val="00191E99"/>
    <w:rsid w:val="00195274"/>
    <w:rsid w:val="001B2EDA"/>
    <w:rsid w:val="001B469B"/>
    <w:rsid w:val="001C22B3"/>
    <w:rsid w:val="001C6159"/>
    <w:rsid w:val="001D403C"/>
    <w:rsid w:val="001E172F"/>
    <w:rsid w:val="001E5F8D"/>
    <w:rsid w:val="001E71A7"/>
    <w:rsid w:val="001F19F5"/>
    <w:rsid w:val="001F3B9F"/>
    <w:rsid w:val="001F7D22"/>
    <w:rsid w:val="0020115A"/>
    <w:rsid w:val="00203230"/>
    <w:rsid w:val="00205722"/>
    <w:rsid w:val="00205C3E"/>
    <w:rsid w:val="00207CA8"/>
    <w:rsid w:val="0021512B"/>
    <w:rsid w:val="00223D76"/>
    <w:rsid w:val="00224B76"/>
    <w:rsid w:val="002279F5"/>
    <w:rsid w:val="002312FE"/>
    <w:rsid w:val="00247952"/>
    <w:rsid w:val="0025534A"/>
    <w:rsid w:val="00255DDE"/>
    <w:rsid w:val="0025618B"/>
    <w:rsid w:val="0025646A"/>
    <w:rsid w:val="00263706"/>
    <w:rsid w:val="00270012"/>
    <w:rsid w:val="00270D81"/>
    <w:rsid w:val="00281BEF"/>
    <w:rsid w:val="0028536F"/>
    <w:rsid w:val="00285EE4"/>
    <w:rsid w:val="002861B2"/>
    <w:rsid w:val="00295E89"/>
    <w:rsid w:val="002A2BE7"/>
    <w:rsid w:val="002A7732"/>
    <w:rsid w:val="002A7B6F"/>
    <w:rsid w:val="002B660B"/>
    <w:rsid w:val="002B75D4"/>
    <w:rsid w:val="002C207C"/>
    <w:rsid w:val="002C4B3A"/>
    <w:rsid w:val="002C7892"/>
    <w:rsid w:val="002D00A6"/>
    <w:rsid w:val="002D62A2"/>
    <w:rsid w:val="002D757E"/>
    <w:rsid w:val="002E38E3"/>
    <w:rsid w:val="002E43A0"/>
    <w:rsid w:val="002F21DA"/>
    <w:rsid w:val="002F4A27"/>
    <w:rsid w:val="00312DA4"/>
    <w:rsid w:val="00316192"/>
    <w:rsid w:val="00317360"/>
    <w:rsid w:val="00317E0B"/>
    <w:rsid w:val="0032093C"/>
    <w:rsid w:val="00322805"/>
    <w:rsid w:val="00325478"/>
    <w:rsid w:val="00325D84"/>
    <w:rsid w:val="00350380"/>
    <w:rsid w:val="00355A64"/>
    <w:rsid w:val="00356F95"/>
    <w:rsid w:val="00360166"/>
    <w:rsid w:val="003604B7"/>
    <w:rsid w:val="00362CEC"/>
    <w:rsid w:val="00383C40"/>
    <w:rsid w:val="00384D01"/>
    <w:rsid w:val="00385FB2"/>
    <w:rsid w:val="003868B1"/>
    <w:rsid w:val="00393651"/>
    <w:rsid w:val="00394E47"/>
    <w:rsid w:val="00395234"/>
    <w:rsid w:val="00395786"/>
    <w:rsid w:val="003A682A"/>
    <w:rsid w:val="003A7E69"/>
    <w:rsid w:val="003B2C03"/>
    <w:rsid w:val="003B2D66"/>
    <w:rsid w:val="003B38F4"/>
    <w:rsid w:val="003B5377"/>
    <w:rsid w:val="003C5843"/>
    <w:rsid w:val="003E014B"/>
    <w:rsid w:val="003E0EB5"/>
    <w:rsid w:val="003E791F"/>
    <w:rsid w:val="003F14B8"/>
    <w:rsid w:val="003F3856"/>
    <w:rsid w:val="0041020E"/>
    <w:rsid w:val="00414844"/>
    <w:rsid w:val="004161BC"/>
    <w:rsid w:val="004238FF"/>
    <w:rsid w:val="00431BBB"/>
    <w:rsid w:val="00441917"/>
    <w:rsid w:val="0044217E"/>
    <w:rsid w:val="0046185C"/>
    <w:rsid w:val="0046497D"/>
    <w:rsid w:val="00473243"/>
    <w:rsid w:val="0048042C"/>
    <w:rsid w:val="00480F83"/>
    <w:rsid w:val="00482F64"/>
    <w:rsid w:val="00487ED1"/>
    <w:rsid w:val="0049294C"/>
    <w:rsid w:val="00494F8F"/>
    <w:rsid w:val="004A359C"/>
    <w:rsid w:val="004A5D80"/>
    <w:rsid w:val="004B5E21"/>
    <w:rsid w:val="004C1A73"/>
    <w:rsid w:val="004D0FED"/>
    <w:rsid w:val="004E567C"/>
    <w:rsid w:val="004E5B69"/>
    <w:rsid w:val="004E5D32"/>
    <w:rsid w:val="004F3B31"/>
    <w:rsid w:val="00503D55"/>
    <w:rsid w:val="00506AC8"/>
    <w:rsid w:val="00507BF4"/>
    <w:rsid w:val="00511D5D"/>
    <w:rsid w:val="005162FC"/>
    <w:rsid w:val="00525FDF"/>
    <w:rsid w:val="00533004"/>
    <w:rsid w:val="00535082"/>
    <w:rsid w:val="00542433"/>
    <w:rsid w:val="00551C38"/>
    <w:rsid w:val="0055538D"/>
    <w:rsid w:val="00556033"/>
    <w:rsid w:val="0055673D"/>
    <w:rsid w:val="0056098C"/>
    <w:rsid w:val="00567175"/>
    <w:rsid w:val="005732B6"/>
    <w:rsid w:val="0057761A"/>
    <w:rsid w:val="0058031F"/>
    <w:rsid w:val="005911D0"/>
    <w:rsid w:val="005919F8"/>
    <w:rsid w:val="00591F25"/>
    <w:rsid w:val="00596DA5"/>
    <w:rsid w:val="005A34AB"/>
    <w:rsid w:val="005C2D0D"/>
    <w:rsid w:val="005C60A8"/>
    <w:rsid w:val="005D2F31"/>
    <w:rsid w:val="005D2F69"/>
    <w:rsid w:val="005D384C"/>
    <w:rsid w:val="005D4899"/>
    <w:rsid w:val="005D4B76"/>
    <w:rsid w:val="005D5B38"/>
    <w:rsid w:val="005E00D6"/>
    <w:rsid w:val="005E1CAA"/>
    <w:rsid w:val="005E380D"/>
    <w:rsid w:val="0060436C"/>
    <w:rsid w:val="0062616A"/>
    <w:rsid w:val="006358D6"/>
    <w:rsid w:val="00653FEC"/>
    <w:rsid w:val="006744A0"/>
    <w:rsid w:val="00674DCC"/>
    <w:rsid w:val="00682CD7"/>
    <w:rsid w:val="00683E78"/>
    <w:rsid w:val="00685182"/>
    <w:rsid w:val="006861FD"/>
    <w:rsid w:val="006914DD"/>
    <w:rsid w:val="006944B8"/>
    <w:rsid w:val="00695518"/>
    <w:rsid w:val="00697AF7"/>
    <w:rsid w:val="006C2BC6"/>
    <w:rsid w:val="006C70AB"/>
    <w:rsid w:val="006D0FDB"/>
    <w:rsid w:val="006D3B60"/>
    <w:rsid w:val="006D62FF"/>
    <w:rsid w:val="006F6BD5"/>
    <w:rsid w:val="00710201"/>
    <w:rsid w:val="00710DC0"/>
    <w:rsid w:val="00713DC1"/>
    <w:rsid w:val="0071704D"/>
    <w:rsid w:val="0071771E"/>
    <w:rsid w:val="00722789"/>
    <w:rsid w:val="007257C6"/>
    <w:rsid w:val="00734078"/>
    <w:rsid w:val="00736971"/>
    <w:rsid w:val="0074751A"/>
    <w:rsid w:val="00752B46"/>
    <w:rsid w:val="00760600"/>
    <w:rsid w:val="00774097"/>
    <w:rsid w:val="0077681F"/>
    <w:rsid w:val="00783A25"/>
    <w:rsid w:val="00784621"/>
    <w:rsid w:val="00791BA5"/>
    <w:rsid w:val="007926D8"/>
    <w:rsid w:val="007942A5"/>
    <w:rsid w:val="00797774"/>
    <w:rsid w:val="007A184A"/>
    <w:rsid w:val="007A1C84"/>
    <w:rsid w:val="007A46D2"/>
    <w:rsid w:val="007C4C47"/>
    <w:rsid w:val="007D03BC"/>
    <w:rsid w:val="007D1D19"/>
    <w:rsid w:val="007D70FD"/>
    <w:rsid w:val="007D7F01"/>
    <w:rsid w:val="007F0595"/>
    <w:rsid w:val="007F14D4"/>
    <w:rsid w:val="007F2DEC"/>
    <w:rsid w:val="0080085C"/>
    <w:rsid w:val="0080495E"/>
    <w:rsid w:val="0080668C"/>
    <w:rsid w:val="0081776E"/>
    <w:rsid w:val="008318B0"/>
    <w:rsid w:val="00834B20"/>
    <w:rsid w:val="00836AF6"/>
    <w:rsid w:val="00841613"/>
    <w:rsid w:val="00847FE4"/>
    <w:rsid w:val="0085167A"/>
    <w:rsid w:val="00864397"/>
    <w:rsid w:val="00871876"/>
    <w:rsid w:val="00872191"/>
    <w:rsid w:val="0087508F"/>
    <w:rsid w:val="00875B62"/>
    <w:rsid w:val="00876FE2"/>
    <w:rsid w:val="00880815"/>
    <w:rsid w:val="00880DCC"/>
    <w:rsid w:val="00880E53"/>
    <w:rsid w:val="00884E4A"/>
    <w:rsid w:val="00892A7D"/>
    <w:rsid w:val="00893AE0"/>
    <w:rsid w:val="00896817"/>
    <w:rsid w:val="0089709B"/>
    <w:rsid w:val="008A51F4"/>
    <w:rsid w:val="008A6B78"/>
    <w:rsid w:val="008B71BC"/>
    <w:rsid w:val="008C41B6"/>
    <w:rsid w:val="008C5AC9"/>
    <w:rsid w:val="008D188D"/>
    <w:rsid w:val="008E2106"/>
    <w:rsid w:val="008E2E83"/>
    <w:rsid w:val="008E52A4"/>
    <w:rsid w:val="008F2CC1"/>
    <w:rsid w:val="008F3259"/>
    <w:rsid w:val="008F4A66"/>
    <w:rsid w:val="008F5937"/>
    <w:rsid w:val="0090129C"/>
    <w:rsid w:val="0091020F"/>
    <w:rsid w:val="00915F02"/>
    <w:rsid w:val="00924887"/>
    <w:rsid w:val="00927253"/>
    <w:rsid w:val="0093308B"/>
    <w:rsid w:val="0093310B"/>
    <w:rsid w:val="00935828"/>
    <w:rsid w:val="00947791"/>
    <w:rsid w:val="00954D37"/>
    <w:rsid w:val="00960DA6"/>
    <w:rsid w:val="0096256D"/>
    <w:rsid w:val="009706E9"/>
    <w:rsid w:val="009858D6"/>
    <w:rsid w:val="00985EA0"/>
    <w:rsid w:val="0099023E"/>
    <w:rsid w:val="0099211A"/>
    <w:rsid w:val="00994F40"/>
    <w:rsid w:val="009A21EC"/>
    <w:rsid w:val="009A7CDA"/>
    <w:rsid w:val="009A7D1C"/>
    <w:rsid w:val="009B247B"/>
    <w:rsid w:val="009B7FAC"/>
    <w:rsid w:val="009C5F59"/>
    <w:rsid w:val="009D0648"/>
    <w:rsid w:val="009D3E27"/>
    <w:rsid w:val="009E1F75"/>
    <w:rsid w:val="009E566E"/>
    <w:rsid w:val="009E67D6"/>
    <w:rsid w:val="009E6DB3"/>
    <w:rsid w:val="009E75EC"/>
    <w:rsid w:val="009F237D"/>
    <w:rsid w:val="009F7806"/>
    <w:rsid w:val="00A00795"/>
    <w:rsid w:val="00A03328"/>
    <w:rsid w:val="00A03A81"/>
    <w:rsid w:val="00A07365"/>
    <w:rsid w:val="00A140A6"/>
    <w:rsid w:val="00A21DBA"/>
    <w:rsid w:val="00A24BBD"/>
    <w:rsid w:val="00A26858"/>
    <w:rsid w:val="00A30AE5"/>
    <w:rsid w:val="00A44551"/>
    <w:rsid w:val="00A465F3"/>
    <w:rsid w:val="00A55C3A"/>
    <w:rsid w:val="00A65A45"/>
    <w:rsid w:val="00A73C38"/>
    <w:rsid w:val="00A75827"/>
    <w:rsid w:val="00A8336B"/>
    <w:rsid w:val="00AA0371"/>
    <w:rsid w:val="00AA3C31"/>
    <w:rsid w:val="00AA512E"/>
    <w:rsid w:val="00AA5D47"/>
    <w:rsid w:val="00AB2418"/>
    <w:rsid w:val="00AC328C"/>
    <w:rsid w:val="00AD0583"/>
    <w:rsid w:val="00AD635B"/>
    <w:rsid w:val="00AD7144"/>
    <w:rsid w:val="00AF3EA2"/>
    <w:rsid w:val="00AF5389"/>
    <w:rsid w:val="00B00621"/>
    <w:rsid w:val="00B023E3"/>
    <w:rsid w:val="00B1422A"/>
    <w:rsid w:val="00B20DDF"/>
    <w:rsid w:val="00B25276"/>
    <w:rsid w:val="00B310F4"/>
    <w:rsid w:val="00B312C7"/>
    <w:rsid w:val="00B345C5"/>
    <w:rsid w:val="00B3639D"/>
    <w:rsid w:val="00B42C76"/>
    <w:rsid w:val="00B44019"/>
    <w:rsid w:val="00B44ABC"/>
    <w:rsid w:val="00B51D78"/>
    <w:rsid w:val="00B579FE"/>
    <w:rsid w:val="00B639EA"/>
    <w:rsid w:val="00B770A1"/>
    <w:rsid w:val="00B8156C"/>
    <w:rsid w:val="00B83E1D"/>
    <w:rsid w:val="00B85A61"/>
    <w:rsid w:val="00B85B08"/>
    <w:rsid w:val="00B867B0"/>
    <w:rsid w:val="00B8695C"/>
    <w:rsid w:val="00B9114D"/>
    <w:rsid w:val="00B97DEE"/>
    <w:rsid w:val="00BA4872"/>
    <w:rsid w:val="00BB013B"/>
    <w:rsid w:val="00BB0C4F"/>
    <w:rsid w:val="00BB1EED"/>
    <w:rsid w:val="00BB21B9"/>
    <w:rsid w:val="00BB3606"/>
    <w:rsid w:val="00BB7E52"/>
    <w:rsid w:val="00BC187F"/>
    <w:rsid w:val="00BC1C38"/>
    <w:rsid w:val="00BC1F99"/>
    <w:rsid w:val="00BC37E9"/>
    <w:rsid w:val="00BD4C1D"/>
    <w:rsid w:val="00BD4D6E"/>
    <w:rsid w:val="00BE5B82"/>
    <w:rsid w:val="00BE7696"/>
    <w:rsid w:val="00BF4422"/>
    <w:rsid w:val="00C04028"/>
    <w:rsid w:val="00C053EA"/>
    <w:rsid w:val="00C14426"/>
    <w:rsid w:val="00C16420"/>
    <w:rsid w:val="00C200B5"/>
    <w:rsid w:val="00C2120C"/>
    <w:rsid w:val="00C21AAD"/>
    <w:rsid w:val="00C238F8"/>
    <w:rsid w:val="00C244E2"/>
    <w:rsid w:val="00C30178"/>
    <w:rsid w:val="00C559CA"/>
    <w:rsid w:val="00C6257F"/>
    <w:rsid w:val="00C64287"/>
    <w:rsid w:val="00C64937"/>
    <w:rsid w:val="00C745E2"/>
    <w:rsid w:val="00C806C7"/>
    <w:rsid w:val="00C838BC"/>
    <w:rsid w:val="00C9359B"/>
    <w:rsid w:val="00CA5CBF"/>
    <w:rsid w:val="00CB1191"/>
    <w:rsid w:val="00CB2483"/>
    <w:rsid w:val="00CB42B7"/>
    <w:rsid w:val="00CB76F7"/>
    <w:rsid w:val="00CC4AC4"/>
    <w:rsid w:val="00CC6FDD"/>
    <w:rsid w:val="00CD2CCB"/>
    <w:rsid w:val="00CD5359"/>
    <w:rsid w:val="00CE21F5"/>
    <w:rsid w:val="00CF03C1"/>
    <w:rsid w:val="00CF310D"/>
    <w:rsid w:val="00D018A8"/>
    <w:rsid w:val="00D04917"/>
    <w:rsid w:val="00D132E6"/>
    <w:rsid w:val="00D152A3"/>
    <w:rsid w:val="00D2108B"/>
    <w:rsid w:val="00D21531"/>
    <w:rsid w:val="00D21D71"/>
    <w:rsid w:val="00D23099"/>
    <w:rsid w:val="00D24353"/>
    <w:rsid w:val="00D3105C"/>
    <w:rsid w:val="00D527DB"/>
    <w:rsid w:val="00D5456F"/>
    <w:rsid w:val="00D5697A"/>
    <w:rsid w:val="00D57AA2"/>
    <w:rsid w:val="00D67B98"/>
    <w:rsid w:val="00D7243B"/>
    <w:rsid w:val="00D74FBF"/>
    <w:rsid w:val="00D8293A"/>
    <w:rsid w:val="00DA0158"/>
    <w:rsid w:val="00DA3E76"/>
    <w:rsid w:val="00DA4AFF"/>
    <w:rsid w:val="00DA5C4C"/>
    <w:rsid w:val="00DA6015"/>
    <w:rsid w:val="00DB4E6A"/>
    <w:rsid w:val="00DC106F"/>
    <w:rsid w:val="00DD0F47"/>
    <w:rsid w:val="00DD169C"/>
    <w:rsid w:val="00DE08FE"/>
    <w:rsid w:val="00DE1B6C"/>
    <w:rsid w:val="00DE1EF1"/>
    <w:rsid w:val="00DE2168"/>
    <w:rsid w:val="00DF0D74"/>
    <w:rsid w:val="00DF3201"/>
    <w:rsid w:val="00DF662B"/>
    <w:rsid w:val="00DF73C0"/>
    <w:rsid w:val="00E027A6"/>
    <w:rsid w:val="00E02B15"/>
    <w:rsid w:val="00E139D4"/>
    <w:rsid w:val="00E14034"/>
    <w:rsid w:val="00E14736"/>
    <w:rsid w:val="00E17379"/>
    <w:rsid w:val="00E25875"/>
    <w:rsid w:val="00E269F9"/>
    <w:rsid w:val="00E27F9A"/>
    <w:rsid w:val="00E3191B"/>
    <w:rsid w:val="00E4209D"/>
    <w:rsid w:val="00E432BB"/>
    <w:rsid w:val="00E50602"/>
    <w:rsid w:val="00E5271B"/>
    <w:rsid w:val="00E54378"/>
    <w:rsid w:val="00E644C4"/>
    <w:rsid w:val="00E67DDF"/>
    <w:rsid w:val="00E74C7B"/>
    <w:rsid w:val="00E75664"/>
    <w:rsid w:val="00E8142A"/>
    <w:rsid w:val="00E848C5"/>
    <w:rsid w:val="00E934F1"/>
    <w:rsid w:val="00EA18CD"/>
    <w:rsid w:val="00EA38B1"/>
    <w:rsid w:val="00EA5875"/>
    <w:rsid w:val="00EB4F33"/>
    <w:rsid w:val="00EC0517"/>
    <w:rsid w:val="00EC189F"/>
    <w:rsid w:val="00EC5112"/>
    <w:rsid w:val="00ED114C"/>
    <w:rsid w:val="00ED1C1F"/>
    <w:rsid w:val="00ED2681"/>
    <w:rsid w:val="00ED2A2D"/>
    <w:rsid w:val="00ED7526"/>
    <w:rsid w:val="00EE43B8"/>
    <w:rsid w:val="00EF1BD1"/>
    <w:rsid w:val="00EF4371"/>
    <w:rsid w:val="00EF54AB"/>
    <w:rsid w:val="00EF5B2D"/>
    <w:rsid w:val="00F01E81"/>
    <w:rsid w:val="00F022D1"/>
    <w:rsid w:val="00F029A5"/>
    <w:rsid w:val="00F12DC1"/>
    <w:rsid w:val="00F1545C"/>
    <w:rsid w:val="00F213BD"/>
    <w:rsid w:val="00F22FA9"/>
    <w:rsid w:val="00F26466"/>
    <w:rsid w:val="00F275BD"/>
    <w:rsid w:val="00F278F6"/>
    <w:rsid w:val="00F30599"/>
    <w:rsid w:val="00F341DA"/>
    <w:rsid w:val="00F36E09"/>
    <w:rsid w:val="00F40116"/>
    <w:rsid w:val="00F405F4"/>
    <w:rsid w:val="00F42431"/>
    <w:rsid w:val="00F61204"/>
    <w:rsid w:val="00F660E3"/>
    <w:rsid w:val="00F668C5"/>
    <w:rsid w:val="00F74F24"/>
    <w:rsid w:val="00F75F2F"/>
    <w:rsid w:val="00F80BA9"/>
    <w:rsid w:val="00F81804"/>
    <w:rsid w:val="00F868BF"/>
    <w:rsid w:val="00F9235C"/>
    <w:rsid w:val="00F93D98"/>
    <w:rsid w:val="00F965D8"/>
    <w:rsid w:val="00FA340A"/>
    <w:rsid w:val="00FA716A"/>
    <w:rsid w:val="00FB40BD"/>
    <w:rsid w:val="00FC0547"/>
    <w:rsid w:val="00FC3BFF"/>
    <w:rsid w:val="00FC3DA9"/>
    <w:rsid w:val="00FC7E41"/>
    <w:rsid w:val="00FD3CCA"/>
    <w:rsid w:val="00FD437F"/>
    <w:rsid w:val="00FE5A5E"/>
    <w:rsid w:val="00FF0F19"/>
    <w:rsid w:val="00FF2E1A"/>
    <w:rsid w:val="00FF46A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4"/>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Pr>
      <w:lang w:val="en-GB"/>
    </w:rPr>
  </w:style>
  <w:style w:type="paragraph" w:styleId="Kop1">
    <w:name w:val="heading 1"/>
    <w:basedOn w:val="Standaard"/>
    <w:next w:val="Standaard"/>
    <w:link w:val="Kop1Char"/>
    <w:uiPriority w:val="9"/>
    <w:qFormat/>
    <w:rsid w:val="00E934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7475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9F7806"/>
    <w:pPr>
      <w:spacing w:after="0" w:line="240" w:lineRule="auto"/>
    </w:pPr>
    <w:rPr>
      <w:lang w:val="en-GB"/>
    </w:rPr>
  </w:style>
  <w:style w:type="paragraph" w:styleId="Ballontekst">
    <w:name w:val="Balloon Text"/>
    <w:basedOn w:val="Standaard"/>
    <w:link w:val="BallontekstChar"/>
    <w:uiPriority w:val="99"/>
    <w:semiHidden/>
    <w:unhideWhenUsed/>
    <w:rsid w:val="009F780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F7806"/>
    <w:rPr>
      <w:rFonts w:ascii="Tahoma" w:hAnsi="Tahoma" w:cs="Tahoma"/>
      <w:sz w:val="16"/>
      <w:szCs w:val="16"/>
      <w:lang w:val="en-GB"/>
    </w:rPr>
  </w:style>
  <w:style w:type="character" w:customStyle="1" w:styleId="Kop1Char">
    <w:name w:val="Kop 1 Char"/>
    <w:basedOn w:val="Standaardalinea-lettertype"/>
    <w:link w:val="Kop1"/>
    <w:uiPriority w:val="9"/>
    <w:rsid w:val="00E934F1"/>
    <w:rPr>
      <w:rFonts w:asciiTheme="majorHAnsi" w:eastAsiaTheme="majorEastAsia" w:hAnsiTheme="majorHAnsi" w:cstheme="majorBidi"/>
      <w:b/>
      <w:bCs/>
      <w:color w:val="365F91" w:themeColor="accent1" w:themeShade="BF"/>
      <w:sz w:val="28"/>
      <w:szCs w:val="28"/>
      <w:lang w:val="en-GB"/>
    </w:rPr>
  </w:style>
  <w:style w:type="character" w:customStyle="1" w:styleId="Kop2Char">
    <w:name w:val="Kop 2 Char"/>
    <w:basedOn w:val="Standaardalinea-lettertype"/>
    <w:link w:val="Kop2"/>
    <w:uiPriority w:val="9"/>
    <w:rsid w:val="0074751A"/>
    <w:rPr>
      <w:rFonts w:asciiTheme="majorHAnsi" w:eastAsiaTheme="majorEastAsia" w:hAnsiTheme="majorHAnsi" w:cstheme="majorBidi"/>
      <w:b/>
      <w:bCs/>
      <w:color w:val="4F81BD" w:themeColor="accent1"/>
      <w:sz w:val="26"/>
      <w:szCs w:val="26"/>
      <w:lang w:val="en-GB"/>
    </w:rPr>
  </w:style>
  <w:style w:type="paragraph" w:styleId="Titel">
    <w:name w:val="Title"/>
    <w:basedOn w:val="Standaard"/>
    <w:next w:val="Standaard"/>
    <w:link w:val="TitelChar"/>
    <w:uiPriority w:val="10"/>
    <w:qFormat/>
    <w:rsid w:val="00F405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F405F4"/>
    <w:rPr>
      <w:rFonts w:asciiTheme="majorHAnsi" w:eastAsiaTheme="majorEastAsia" w:hAnsiTheme="majorHAnsi" w:cstheme="majorBidi"/>
      <w:color w:val="17365D" w:themeColor="text2" w:themeShade="BF"/>
      <w:spacing w:val="5"/>
      <w:kern w:val="28"/>
      <w:sz w:val="52"/>
      <w:szCs w:val="52"/>
      <w:lang w:val="en-GB"/>
    </w:rPr>
  </w:style>
  <w:style w:type="paragraph" w:styleId="Koptekst">
    <w:name w:val="header"/>
    <w:basedOn w:val="Standaard"/>
    <w:link w:val="KoptekstChar"/>
    <w:uiPriority w:val="99"/>
    <w:unhideWhenUsed/>
    <w:rsid w:val="00D7243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7243B"/>
    <w:rPr>
      <w:lang w:val="en-GB"/>
    </w:rPr>
  </w:style>
  <w:style w:type="paragraph" w:styleId="Voettekst">
    <w:name w:val="footer"/>
    <w:basedOn w:val="Standaard"/>
    <w:link w:val="VoettekstChar"/>
    <w:uiPriority w:val="99"/>
    <w:unhideWhenUsed/>
    <w:rsid w:val="00D7243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7243B"/>
    <w:rPr>
      <w:lang w:val="en-GB"/>
    </w:rPr>
  </w:style>
  <w:style w:type="character" w:styleId="Hyperlink">
    <w:name w:val="Hyperlink"/>
    <w:basedOn w:val="Standaardalinea-lettertype"/>
    <w:uiPriority w:val="99"/>
    <w:unhideWhenUsed/>
    <w:rsid w:val="00E67DDF"/>
    <w:rPr>
      <w:color w:val="0000FF" w:themeColor="hyperlink"/>
      <w:u w:val="single"/>
    </w:rPr>
  </w:style>
  <w:style w:type="paragraph" w:styleId="Ondertitel">
    <w:name w:val="Subtitle"/>
    <w:basedOn w:val="Standaard"/>
    <w:next w:val="Standaard"/>
    <w:link w:val="OndertitelChar"/>
    <w:uiPriority w:val="11"/>
    <w:qFormat/>
    <w:rsid w:val="00395234"/>
    <w:pPr>
      <w:numPr>
        <w:ilvl w:val="1"/>
      </w:numPr>
    </w:pPr>
    <w:rPr>
      <w:rFonts w:asciiTheme="majorHAnsi" w:eastAsiaTheme="majorEastAsia" w:hAnsiTheme="majorHAnsi" w:cstheme="majorBidi"/>
      <w:i/>
      <w:iCs/>
      <w:color w:val="4F81BD" w:themeColor="accent1"/>
      <w:spacing w:val="15"/>
      <w:szCs w:val="24"/>
    </w:rPr>
  </w:style>
  <w:style w:type="character" w:customStyle="1" w:styleId="OndertitelChar">
    <w:name w:val="Ondertitel Char"/>
    <w:basedOn w:val="Standaardalinea-lettertype"/>
    <w:link w:val="Ondertitel"/>
    <w:uiPriority w:val="11"/>
    <w:rsid w:val="00395234"/>
    <w:rPr>
      <w:rFonts w:asciiTheme="majorHAnsi" w:eastAsiaTheme="majorEastAsia" w:hAnsiTheme="majorHAnsi" w:cstheme="majorBidi"/>
      <w:i/>
      <w:iCs/>
      <w:color w:val="4F81BD" w:themeColor="accent1"/>
      <w:spacing w:val="15"/>
      <w:szCs w:val="24"/>
      <w:lang w:val="en-GB"/>
    </w:rPr>
  </w:style>
  <w:style w:type="paragraph" w:styleId="Lijstalinea">
    <w:name w:val="List Paragraph"/>
    <w:basedOn w:val="Standaard"/>
    <w:uiPriority w:val="34"/>
    <w:qFormat/>
    <w:rsid w:val="006C70AB"/>
    <w:pPr>
      <w:ind w:left="720"/>
      <w:contextualSpacing/>
    </w:pPr>
  </w:style>
  <w:style w:type="character" w:styleId="Verwijzingopmerking">
    <w:name w:val="annotation reference"/>
    <w:basedOn w:val="Standaardalinea-lettertype"/>
    <w:uiPriority w:val="99"/>
    <w:semiHidden/>
    <w:unhideWhenUsed/>
    <w:rsid w:val="009858D6"/>
    <w:rPr>
      <w:sz w:val="16"/>
      <w:szCs w:val="16"/>
    </w:rPr>
  </w:style>
  <w:style w:type="paragraph" w:styleId="Tekstopmerking">
    <w:name w:val="annotation text"/>
    <w:basedOn w:val="Standaard"/>
    <w:link w:val="TekstopmerkingChar"/>
    <w:uiPriority w:val="99"/>
    <w:semiHidden/>
    <w:unhideWhenUsed/>
    <w:rsid w:val="009858D6"/>
    <w:pPr>
      <w:spacing w:line="240" w:lineRule="auto"/>
    </w:pPr>
    <w:rPr>
      <w:sz w:val="20"/>
    </w:rPr>
  </w:style>
  <w:style w:type="character" w:customStyle="1" w:styleId="TekstopmerkingChar">
    <w:name w:val="Tekst opmerking Char"/>
    <w:basedOn w:val="Standaardalinea-lettertype"/>
    <w:link w:val="Tekstopmerking"/>
    <w:uiPriority w:val="99"/>
    <w:semiHidden/>
    <w:rsid w:val="009858D6"/>
    <w:rPr>
      <w:sz w:val="20"/>
      <w:lang w:val="en-GB"/>
    </w:rPr>
  </w:style>
  <w:style w:type="paragraph" w:styleId="Onderwerpvanopmerking">
    <w:name w:val="annotation subject"/>
    <w:basedOn w:val="Tekstopmerking"/>
    <w:next w:val="Tekstopmerking"/>
    <w:link w:val="OnderwerpvanopmerkingChar"/>
    <w:uiPriority w:val="99"/>
    <w:semiHidden/>
    <w:unhideWhenUsed/>
    <w:rsid w:val="009858D6"/>
    <w:rPr>
      <w:b/>
      <w:bCs/>
    </w:rPr>
  </w:style>
  <w:style w:type="character" w:customStyle="1" w:styleId="OnderwerpvanopmerkingChar">
    <w:name w:val="Onderwerp van opmerking Char"/>
    <w:basedOn w:val="TekstopmerkingChar"/>
    <w:link w:val="Onderwerpvanopmerking"/>
    <w:uiPriority w:val="99"/>
    <w:semiHidden/>
    <w:rsid w:val="009858D6"/>
    <w:rPr>
      <w:b/>
      <w:bCs/>
      <w:sz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4"/>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Pr>
      <w:lang w:val="en-GB"/>
    </w:rPr>
  </w:style>
  <w:style w:type="paragraph" w:styleId="Kop1">
    <w:name w:val="heading 1"/>
    <w:basedOn w:val="Standaard"/>
    <w:next w:val="Standaard"/>
    <w:link w:val="Kop1Char"/>
    <w:uiPriority w:val="9"/>
    <w:qFormat/>
    <w:rsid w:val="00E934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7475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9F7806"/>
    <w:pPr>
      <w:spacing w:after="0" w:line="240" w:lineRule="auto"/>
    </w:pPr>
    <w:rPr>
      <w:lang w:val="en-GB"/>
    </w:rPr>
  </w:style>
  <w:style w:type="paragraph" w:styleId="Ballontekst">
    <w:name w:val="Balloon Text"/>
    <w:basedOn w:val="Standaard"/>
    <w:link w:val="BallontekstChar"/>
    <w:uiPriority w:val="99"/>
    <w:semiHidden/>
    <w:unhideWhenUsed/>
    <w:rsid w:val="009F780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F7806"/>
    <w:rPr>
      <w:rFonts w:ascii="Tahoma" w:hAnsi="Tahoma" w:cs="Tahoma"/>
      <w:sz w:val="16"/>
      <w:szCs w:val="16"/>
      <w:lang w:val="en-GB"/>
    </w:rPr>
  </w:style>
  <w:style w:type="character" w:customStyle="1" w:styleId="Kop1Char">
    <w:name w:val="Kop 1 Char"/>
    <w:basedOn w:val="Standaardalinea-lettertype"/>
    <w:link w:val="Kop1"/>
    <w:uiPriority w:val="9"/>
    <w:rsid w:val="00E934F1"/>
    <w:rPr>
      <w:rFonts w:asciiTheme="majorHAnsi" w:eastAsiaTheme="majorEastAsia" w:hAnsiTheme="majorHAnsi" w:cstheme="majorBidi"/>
      <w:b/>
      <w:bCs/>
      <w:color w:val="365F91" w:themeColor="accent1" w:themeShade="BF"/>
      <w:sz w:val="28"/>
      <w:szCs w:val="28"/>
      <w:lang w:val="en-GB"/>
    </w:rPr>
  </w:style>
  <w:style w:type="character" w:customStyle="1" w:styleId="Kop2Char">
    <w:name w:val="Kop 2 Char"/>
    <w:basedOn w:val="Standaardalinea-lettertype"/>
    <w:link w:val="Kop2"/>
    <w:uiPriority w:val="9"/>
    <w:rsid w:val="0074751A"/>
    <w:rPr>
      <w:rFonts w:asciiTheme="majorHAnsi" w:eastAsiaTheme="majorEastAsia" w:hAnsiTheme="majorHAnsi" w:cstheme="majorBidi"/>
      <w:b/>
      <w:bCs/>
      <w:color w:val="4F81BD" w:themeColor="accent1"/>
      <w:sz w:val="26"/>
      <w:szCs w:val="26"/>
      <w:lang w:val="en-GB"/>
    </w:rPr>
  </w:style>
  <w:style w:type="paragraph" w:styleId="Titel">
    <w:name w:val="Title"/>
    <w:basedOn w:val="Standaard"/>
    <w:next w:val="Standaard"/>
    <w:link w:val="TitelChar"/>
    <w:uiPriority w:val="10"/>
    <w:qFormat/>
    <w:rsid w:val="00F405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F405F4"/>
    <w:rPr>
      <w:rFonts w:asciiTheme="majorHAnsi" w:eastAsiaTheme="majorEastAsia" w:hAnsiTheme="majorHAnsi" w:cstheme="majorBidi"/>
      <w:color w:val="17365D" w:themeColor="text2" w:themeShade="BF"/>
      <w:spacing w:val="5"/>
      <w:kern w:val="28"/>
      <w:sz w:val="52"/>
      <w:szCs w:val="52"/>
      <w:lang w:val="en-GB"/>
    </w:rPr>
  </w:style>
  <w:style w:type="paragraph" w:styleId="Koptekst">
    <w:name w:val="header"/>
    <w:basedOn w:val="Standaard"/>
    <w:link w:val="KoptekstChar"/>
    <w:uiPriority w:val="99"/>
    <w:unhideWhenUsed/>
    <w:rsid w:val="00D7243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7243B"/>
    <w:rPr>
      <w:lang w:val="en-GB"/>
    </w:rPr>
  </w:style>
  <w:style w:type="paragraph" w:styleId="Voettekst">
    <w:name w:val="footer"/>
    <w:basedOn w:val="Standaard"/>
    <w:link w:val="VoettekstChar"/>
    <w:uiPriority w:val="99"/>
    <w:unhideWhenUsed/>
    <w:rsid w:val="00D7243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7243B"/>
    <w:rPr>
      <w:lang w:val="en-GB"/>
    </w:rPr>
  </w:style>
  <w:style w:type="character" w:styleId="Hyperlink">
    <w:name w:val="Hyperlink"/>
    <w:basedOn w:val="Standaardalinea-lettertype"/>
    <w:uiPriority w:val="99"/>
    <w:unhideWhenUsed/>
    <w:rsid w:val="00E67DDF"/>
    <w:rPr>
      <w:color w:val="0000FF" w:themeColor="hyperlink"/>
      <w:u w:val="single"/>
    </w:rPr>
  </w:style>
  <w:style w:type="paragraph" w:styleId="Ondertitel">
    <w:name w:val="Subtitle"/>
    <w:basedOn w:val="Standaard"/>
    <w:next w:val="Standaard"/>
    <w:link w:val="OndertitelChar"/>
    <w:uiPriority w:val="11"/>
    <w:qFormat/>
    <w:rsid w:val="00395234"/>
    <w:pPr>
      <w:numPr>
        <w:ilvl w:val="1"/>
      </w:numPr>
    </w:pPr>
    <w:rPr>
      <w:rFonts w:asciiTheme="majorHAnsi" w:eastAsiaTheme="majorEastAsia" w:hAnsiTheme="majorHAnsi" w:cstheme="majorBidi"/>
      <w:i/>
      <w:iCs/>
      <w:color w:val="4F81BD" w:themeColor="accent1"/>
      <w:spacing w:val="15"/>
      <w:szCs w:val="24"/>
    </w:rPr>
  </w:style>
  <w:style w:type="character" w:customStyle="1" w:styleId="OndertitelChar">
    <w:name w:val="Ondertitel Char"/>
    <w:basedOn w:val="Standaardalinea-lettertype"/>
    <w:link w:val="Ondertitel"/>
    <w:uiPriority w:val="11"/>
    <w:rsid w:val="00395234"/>
    <w:rPr>
      <w:rFonts w:asciiTheme="majorHAnsi" w:eastAsiaTheme="majorEastAsia" w:hAnsiTheme="majorHAnsi" w:cstheme="majorBidi"/>
      <w:i/>
      <w:iCs/>
      <w:color w:val="4F81BD" w:themeColor="accent1"/>
      <w:spacing w:val="15"/>
      <w:szCs w:val="24"/>
      <w:lang w:val="en-GB"/>
    </w:rPr>
  </w:style>
  <w:style w:type="paragraph" w:styleId="Lijstalinea">
    <w:name w:val="List Paragraph"/>
    <w:basedOn w:val="Standaard"/>
    <w:uiPriority w:val="34"/>
    <w:qFormat/>
    <w:rsid w:val="006C70AB"/>
    <w:pPr>
      <w:ind w:left="720"/>
      <w:contextualSpacing/>
    </w:pPr>
  </w:style>
  <w:style w:type="character" w:styleId="Verwijzingopmerking">
    <w:name w:val="annotation reference"/>
    <w:basedOn w:val="Standaardalinea-lettertype"/>
    <w:uiPriority w:val="99"/>
    <w:semiHidden/>
    <w:unhideWhenUsed/>
    <w:rsid w:val="009858D6"/>
    <w:rPr>
      <w:sz w:val="16"/>
      <w:szCs w:val="16"/>
    </w:rPr>
  </w:style>
  <w:style w:type="paragraph" w:styleId="Tekstopmerking">
    <w:name w:val="annotation text"/>
    <w:basedOn w:val="Standaard"/>
    <w:link w:val="TekstopmerkingChar"/>
    <w:uiPriority w:val="99"/>
    <w:semiHidden/>
    <w:unhideWhenUsed/>
    <w:rsid w:val="009858D6"/>
    <w:pPr>
      <w:spacing w:line="240" w:lineRule="auto"/>
    </w:pPr>
    <w:rPr>
      <w:sz w:val="20"/>
    </w:rPr>
  </w:style>
  <w:style w:type="character" w:customStyle="1" w:styleId="TekstopmerkingChar">
    <w:name w:val="Tekst opmerking Char"/>
    <w:basedOn w:val="Standaardalinea-lettertype"/>
    <w:link w:val="Tekstopmerking"/>
    <w:uiPriority w:val="99"/>
    <w:semiHidden/>
    <w:rsid w:val="009858D6"/>
    <w:rPr>
      <w:sz w:val="20"/>
      <w:lang w:val="en-GB"/>
    </w:rPr>
  </w:style>
  <w:style w:type="paragraph" w:styleId="Onderwerpvanopmerking">
    <w:name w:val="annotation subject"/>
    <w:basedOn w:val="Tekstopmerking"/>
    <w:next w:val="Tekstopmerking"/>
    <w:link w:val="OnderwerpvanopmerkingChar"/>
    <w:uiPriority w:val="99"/>
    <w:semiHidden/>
    <w:unhideWhenUsed/>
    <w:rsid w:val="009858D6"/>
    <w:rPr>
      <w:b/>
      <w:bCs/>
    </w:rPr>
  </w:style>
  <w:style w:type="character" w:customStyle="1" w:styleId="OnderwerpvanopmerkingChar">
    <w:name w:val="Onderwerp van opmerking Char"/>
    <w:basedOn w:val="TekstopmerkingChar"/>
    <w:link w:val="Onderwerpvanopmerking"/>
    <w:uiPriority w:val="99"/>
    <w:semiHidden/>
    <w:rsid w:val="009858D6"/>
    <w:rPr>
      <w:b/>
      <w:bCs/>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42537">
      <w:bodyDiv w:val="1"/>
      <w:marLeft w:val="0"/>
      <w:marRight w:val="0"/>
      <w:marTop w:val="0"/>
      <w:marBottom w:val="0"/>
      <w:divBdr>
        <w:top w:val="none" w:sz="0" w:space="0" w:color="auto"/>
        <w:left w:val="none" w:sz="0" w:space="0" w:color="auto"/>
        <w:bottom w:val="none" w:sz="0" w:space="0" w:color="auto"/>
        <w:right w:val="none" w:sz="0" w:space="0" w:color="auto"/>
      </w:divBdr>
    </w:div>
    <w:div w:id="720595610">
      <w:bodyDiv w:val="1"/>
      <w:marLeft w:val="0"/>
      <w:marRight w:val="0"/>
      <w:marTop w:val="0"/>
      <w:marBottom w:val="0"/>
      <w:divBdr>
        <w:top w:val="none" w:sz="0" w:space="0" w:color="auto"/>
        <w:left w:val="none" w:sz="0" w:space="0" w:color="auto"/>
        <w:bottom w:val="none" w:sz="0" w:space="0" w:color="auto"/>
        <w:right w:val="none" w:sz="0" w:space="0" w:color="auto"/>
      </w:divBdr>
    </w:div>
    <w:div w:id="796410390">
      <w:bodyDiv w:val="1"/>
      <w:marLeft w:val="0"/>
      <w:marRight w:val="0"/>
      <w:marTop w:val="0"/>
      <w:marBottom w:val="0"/>
      <w:divBdr>
        <w:top w:val="none" w:sz="0" w:space="0" w:color="auto"/>
        <w:left w:val="none" w:sz="0" w:space="0" w:color="auto"/>
        <w:bottom w:val="none" w:sz="0" w:space="0" w:color="auto"/>
        <w:right w:val="none" w:sz="0" w:space="0" w:color="auto"/>
      </w:divBdr>
    </w:div>
    <w:div w:id="1202211971">
      <w:bodyDiv w:val="1"/>
      <w:marLeft w:val="0"/>
      <w:marRight w:val="0"/>
      <w:marTop w:val="0"/>
      <w:marBottom w:val="0"/>
      <w:divBdr>
        <w:top w:val="none" w:sz="0" w:space="0" w:color="auto"/>
        <w:left w:val="none" w:sz="0" w:space="0" w:color="auto"/>
        <w:bottom w:val="none" w:sz="0" w:space="0" w:color="auto"/>
        <w:right w:val="none" w:sz="0" w:space="0" w:color="auto"/>
      </w:divBdr>
    </w:div>
    <w:div w:id="1359507479">
      <w:bodyDiv w:val="1"/>
      <w:marLeft w:val="0"/>
      <w:marRight w:val="0"/>
      <w:marTop w:val="0"/>
      <w:marBottom w:val="0"/>
      <w:divBdr>
        <w:top w:val="none" w:sz="0" w:space="0" w:color="auto"/>
        <w:left w:val="none" w:sz="0" w:space="0" w:color="auto"/>
        <w:bottom w:val="none" w:sz="0" w:space="0" w:color="auto"/>
        <w:right w:val="none" w:sz="0" w:space="0" w:color="auto"/>
      </w:divBdr>
    </w:div>
    <w:div w:id="1766533509">
      <w:bodyDiv w:val="1"/>
      <w:marLeft w:val="0"/>
      <w:marRight w:val="0"/>
      <w:marTop w:val="0"/>
      <w:marBottom w:val="0"/>
      <w:divBdr>
        <w:top w:val="none" w:sz="0" w:space="0" w:color="auto"/>
        <w:left w:val="none" w:sz="0" w:space="0" w:color="auto"/>
        <w:bottom w:val="none" w:sz="0" w:space="0" w:color="auto"/>
        <w:right w:val="none" w:sz="0" w:space="0" w:color="auto"/>
      </w:divBdr>
    </w:div>
    <w:div w:id="21138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ata.euro.who.int/hfadb/" TargetMode="External"/><Relationship Id="rId18" Type="http://schemas.openxmlformats.org/officeDocument/2006/relationships/image" Target="media/image2.emf"/><Relationship Id="rId26" Type="http://schemas.openxmlformats.org/officeDocument/2006/relationships/chart" Target="charts/chart1.xml"/><Relationship Id="rId39" Type="http://schemas.openxmlformats.org/officeDocument/2006/relationships/image" Target="media/image21.emf"/><Relationship Id="rId21" Type="http://schemas.openxmlformats.org/officeDocument/2006/relationships/image" Target="media/image4.emf"/><Relationship Id="rId34" Type="http://schemas.openxmlformats.org/officeDocument/2006/relationships/image" Target="media/image16.emf"/><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ata.euro.who.int/hfadb/" TargetMode="External"/><Relationship Id="rId17" Type="http://schemas.openxmlformats.org/officeDocument/2006/relationships/image" Target="media/image1.emf"/><Relationship Id="rId25" Type="http://schemas.openxmlformats.org/officeDocument/2006/relationships/image" Target="media/image8.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8.emf"/><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oter" Target="footer2.xml"/><Relationship Id="rId29" Type="http://schemas.openxmlformats.org/officeDocument/2006/relationships/image" Target="media/image11.png"/><Relationship Id="rId41" Type="http://schemas.openxmlformats.org/officeDocument/2006/relationships/image" Target="media/image23.emf"/><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qog.pol.gu.se/data/" TargetMode="External"/><Relationship Id="rId24" Type="http://schemas.openxmlformats.org/officeDocument/2006/relationships/image" Target="media/image7.emf"/><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hyperlink" Target="http://dx.doi.org/10.1016/j.socscimed.2012.12.022"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image" Target="media/image18.emf"/><Relationship Id="rId49" Type="http://schemas.openxmlformats.org/officeDocument/2006/relationships/image" Target="media/image31.emf"/><Relationship Id="rId10" Type="http://schemas.openxmlformats.org/officeDocument/2006/relationships/hyperlink" Target="http://www.geerthofstede.nl/research--vsm" TargetMode="External"/><Relationship Id="rId19" Type="http://schemas.openxmlformats.org/officeDocument/2006/relationships/image" Target="media/image3.emf"/><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4" Type="http://schemas.openxmlformats.org/officeDocument/2006/relationships/settings" Target="settings.xml"/><Relationship Id="rId9" Type="http://schemas.openxmlformats.org/officeDocument/2006/relationships/hyperlink" Target="http://www.qog.pol.gu.se/data/" TargetMode="External"/><Relationship Id="rId14" Type="http://schemas.openxmlformats.org/officeDocument/2006/relationships/hyperlink" Target="http://escholarship.org/uc/item/3f72v9q4" TargetMode="External"/><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30.emf"/><Relationship Id="rId8" Type="http://schemas.openxmlformats.org/officeDocument/2006/relationships/hyperlink" Target="mailto:j.mackenbach@erasmusmc.nl" TargetMode="External"/><Relationship Id="rId51" Type="http://schemas.openxmlformats.org/officeDocument/2006/relationships/image" Target="media/image33.emf"/><Relationship Id="rId3"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Cultural values</a:t>
            </a:r>
          </a:p>
        </c:rich>
      </c:tx>
      <c:overlay val="0"/>
    </c:title>
    <c:autoTitleDeleted val="0"/>
    <c:plotArea>
      <c:layout>
        <c:manualLayout>
          <c:layoutTarget val="inner"/>
          <c:xMode val="edge"/>
          <c:yMode val="edge"/>
          <c:x val="0.16539129483814524"/>
          <c:y val="0.11625576214737864"/>
          <c:w val="0.75910096559031026"/>
          <c:h val="0.76821698758243462"/>
        </c:manualLayout>
      </c:layout>
      <c:scatterChart>
        <c:scatterStyle val="lineMarker"/>
        <c:varyColors val="0"/>
        <c:ser>
          <c:idx val="0"/>
          <c:order val="0"/>
          <c:spPr>
            <a:ln w="28575">
              <a:noFill/>
            </a:ln>
          </c:spPr>
          <c:dLbls>
            <c:dLbl>
              <c:idx val="0"/>
              <c:layout>
                <c:manualLayout>
                  <c:x val="-6.407474295070914E-2"/>
                  <c:y val="-2.9567296454355418E-2"/>
                </c:manualLayout>
              </c:layout>
              <c:tx>
                <c:strRef>
                  <c:f>'C:\Users\Johan\Documents\European health and health policy\European Population Health\Eigen analyses\[Analysebestand Values 080813.xlsx]Graphs health behav Longlat'!$A$6</c:f>
                  <c:strCache>
                    <c:ptCount val="1"/>
                    <c:pt idx="0">
                      <c:v>I-SeE</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
              <c:layout>
                <c:manualLayout>
                  <c:x val="-5.0236220472440946E-2"/>
                  <c:y val="-2.9567296454355418E-2"/>
                </c:manualLayout>
              </c:layout>
              <c:tx>
                <c:strRef>
                  <c:f>'C:\Users\Johan\Documents\European health and health policy\European Population Health\Eigen analyses\[Analysebestand Values 080813.xlsx]Graphs health behav Longlat'!$A$7</c:f>
                  <c:strCache>
                    <c:ptCount val="1"/>
                    <c:pt idx="0">
                      <c:v>I-SeR</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2"/>
              <c:layout>
                <c:manualLayout>
                  <c:x val="-1.9178116496905775E-2"/>
                  <c:y val="-2.3965019078497542E-2"/>
                </c:manualLayout>
              </c:layout>
              <c:tx>
                <c:strRef>
                  <c:f>'C:\Users\Johan\Documents\European health and health policy\European Population Health\Eigen analyses\[Analysebestand Values 080813.xlsx]Graphs health behav Longlat'!$A$8</c:f>
                  <c:strCache>
                    <c:ptCount val="1"/>
                    <c:pt idx="0">
                      <c:v>I-PoM</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3"/>
              <c:layout>
                <c:manualLayout>
                  <c:x val="-5.0819553805774277E-2"/>
                  <c:y val="-2.9567296454355418E-2"/>
                </c:manualLayout>
              </c:layout>
              <c:tx>
                <c:strRef>
                  <c:f>'C:\Users\Johan\Documents\European health and health policy\European Population Health\Eigen analyses\[Analysebestand Values 080813.xlsx]Graphs health behav Longlat'!$A$9</c:f>
                  <c:strCache>
                    <c:ptCount val="1"/>
                    <c:pt idx="0">
                      <c:v>I-Rel</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4"/>
              <c:layout>
                <c:manualLayout>
                  <c:x val="-5.0777777777777776E-2"/>
                  <c:y val="-2.9567296454355418E-2"/>
                </c:manualLayout>
              </c:layout>
              <c:tx>
                <c:strRef>
                  <c:f>'C:\Users\Johan\Documents\European health and health policy\European Population Health\Eigen analyses\[Analysebestand Values 080813.xlsx]Graphs health behav Longlat'!$A$10</c:f>
                  <c:strCache>
                    <c:ptCount val="1"/>
                    <c:pt idx="0">
                      <c:v>I-AuS</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5"/>
              <c:layout>
                <c:manualLayout>
                  <c:x val="-5.307655293088364E-2"/>
                  <c:y val="-2.9567296454355418E-2"/>
                </c:manualLayout>
              </c:layout>
              <c:tx>
                <c:strRef>
                  <c:f>'C:\Users\Johan\Documents\European health and health policy\European Population Health\Eigen analyses\[Analysebestand Values 080813.xlsx]Graphs health behav Longlat'!$A$11</c:f>
                  <c:strCache>
                    <c:ptCount val="1"/>
                    <c:pt idx="0">
                      <c:v>I-NoR</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6"/>
              <c:layout>
                <c:manualLayout>
                  <c:x val="-2.8859640251390595E-2"/>
                  <c:y val="2.645514898872935E-2"/>
                </c:manualLayout>
              </c:layout>
              <c:tx>
                <c:strRef>
                  <c:f>'C:\Users\Johan\Documents\European health and health policy\European Population Health\Eigen analyses\[Analysebestand Values 080813.xlsx]Graphs health behav Longlat'!$A$12</c:f>
                  <c:strCache>
                    <c:ptCount val="1"/>
                    <c:pt idx="0">
                      <c:v>S-AfA</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7"/>
              <c:layout>
                <c:manualLayout>
                  <c:x val="-7.0349683353800957E-2"/>
                  <c:y val="-2.3965019078497542E-2"/>
                </c:manualLayout>
              </c:layout>
              <c:tx>
                <c:strRef>
                  <c:f>'C:\Users\Johan\Documents\European health and health policy\European Population Health\Eigen analyses\[Analysebestand Values 080813.xlsx]Graphs health behav Longlat'!$A$13</c:f>
                  <c:strCache>
                    <c:ptCount val="1"/>
                    <c:pt idx="0">
                      <c:v>S-InA</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8"/>
              <c:layout>
                <c:manualLayout>
                  <c:x val="-5.4771216097987754E-2"/>
                  <c:y val="-2.9567296454355418E-2"/>
                </c:manualLayout>
              </c:layout>
              <c:tx>
                <c:strRef>
                  <c:f>'C:\Users\Johan\Documents\European health and health policy\European Population Health\Eigen analyses\[Analysebestand Values 080813.xlsx]Graphs health behav Longlat'!$A$14</c:f>
                  <c:strCache>
                    <c:ptCount val="1"/>
                    <c:pt idx="0">
                      <c:v>S-Emb</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9"/>
              <c:layout>
                <c:manualLayout>
                  <c:x val="-5.2743219597550309E-2"/>
                  <c:y val="-2.9567296454355418E-2"/>
                </c:manualLayout>
              </c:layout>
              <c:tx>
                <c:strRef>
                  <c:f>'C:\Users\Johan\Documents\European health and health policy\European Population Health\Eigen analyses\[Analysebestand Values 080813.xlsx]Graphs health behav Longlat'!$A$15</c:f>
                  <c:strCache>
                    <c:ptCount val="1"/>
                    <c:pt idx="0">
                      <c:v>S-Ega</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0"/>
              <c:layout>
                <c:manualLayout>
                  <c:x val="-5.1118110236220475E-2"/>
                  <c:y val="-2.9567296454355418E-2"/>
                </c:manualLayout>
              </c:layout>
              <c:tx>
                <c:strRef>
                  <c:f>'C:\Users\Johan\Documents\European health and health policy\European Population Health\Eigen analyses\[Analysebestand Values 080813.xlsx]Graphs health behav Longlat'!$A$16</c:f>
                  <c:strCache>
                    <c:ptCount val="1"/>
                    <c:pt idx="0">
                      <c:v>S-Hie</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1"/>
              <c:layout>
                <c:manualLayout>
                  <c:x val="-5.4930664916885391E-2"/>
                  <c:y val="-2.9567296454355418E-2"/>
                </c:manualLayout>
              </c:layout>
              <c:tx>
                <c:strRef>
                  <c:f>'C:\Users\Johan\Documents\European health and health policy\European Population Health\Eigen analyses\[Analysebestand Values 080813.xlsx]Graphs health behav Longlat'!$A$17</c:f>
                  <c:strCache>
                    <c:ptCount val="1"/>
                    <c:pt idx="0">
                      <c:v>S-Har</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2"/>
              <c:layout>
                <c:manualLayout>
                  <c:x val="-5.8472222222222224E-2"/>
                  <c:y val="-2.9567296454355418E-2"/>
                </c:manualLayout>
              </c:layout>
              <c:tx>
                <c:strRef>
                  <c:f>'C:\Users\Johan\Documents\European health and health policy\European Population Health\Eigen analyses\[Analysebestand Values 080813.xlsx]Graphs health behav Longlat'!$A$18</c:f>
                  <c:strCache>
                    <c:ptCount val="1"/>
                    <c:pt idx="0">
                      <c:v>S-Mas</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3"/>
              <c:layout>
                <c:manualLayout>
                  <c:x val="-5.6513998250218724E-2"/>
                  <c:y val="-2.9567296454355418E-2"/>
                </c:manualLayout>
              </c:layout>
              <c:tx>
                <c:strRef>
                  <c:f>'C:\Users\Johan\Documents\European health and health policy\European Population Health\Eigen analyses\[Analysebestand Values 080813.xlsx]Graphs health behav Longlat'!$A$19</c:f>
                  <c:strCache>
                    <c:ptCount val="1"/>
                    <c:pt idx="0">
                      <c:v>H-pdi</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4"/>
              <c:layout>
                <c:manualLayout>
                  <c:x val="-5.2465441819772529E-2"/>
                  <c:y val="-2.9567296454355418E-2"/>
                </c:manualLayout>
              </c:layout>
              <c:tx>
                <c:strRef>
                  <c:f>'C:\Users\Johan\Documents\European health and health policy\European Population Health\Eigen analyses\[Analysebestand Values 080813.xlsx]Graphs health behav Longlat'!$A$20</c:f>
                  <c:strCache>
                    <c:ptCount val="1"/>
                    <c:pt idx="0">
                      <c:v>H-ivd</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5"/>
              <c:layout>
                <c:manualLayout>
                  <c:x val="-6.0111111111111108E-2"/>
                  <c:y val="-2.9567296454355418E-2"/>
                </c:manualLayout>
              </c:layout>
              <c:tx>
                <c:strRef>
                  <c:f>'C:\Users\Johan\Documents\European health and health policy\European Population Health\Eigen analyses\[Analysebestand Values 080813.xlsx]Graphs health behav Longlat'!$A$21</c:f>
                  <c:strCache>
                    <c:ptCount val="1"/>
                    <c:pt idx="0">
                      <c:v>H-msc</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6"/>
              <c:layout>
                <c:manualLayout>
                  <c:x val="-5.5937664041994753E-2"/>
                  <c:y val="-2.9567296454355418E-2"/>
                </c:manualLayout>
              </c:layout>
              <c:tx>
                <c:strRef>
                  <c:f>'C:\Users\Johan\Documents\European health and health policy\European Population Health\Eigen analyses\[Analysebestand Values 080813.xlsx]Graphs health behav Longlat'!$A$22</c:f>
                  <c:strCache>
                    <c:ptCount val="1"/>
                    <c:pt idx="0">
                      <c:v>H-uav</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7"/>
              <c:layout>
                <c:manualLayout>
                  <c:x val="-4.9215441819772526E-2"/>
                  <c:y val="-2.9567296454355418E-2"/>
                </c:manualLayout>
              </c:layout>
              <c:tx>
                <c:strRef>
                  <c:f>'C:\Users\Johan\Documents\European health and health policy\European Population Health\Eigen analyses\[Analysebestand Values 080813.xlsx]Graphs health behav Longlat'!$A$23</c:f>
                  <c:strCache>
                    <c:ptCount val="1"/>
                    <c:pt idx="0">
                      <c:v>H-lto</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dLbl>
              <c:idx val="18"/>
              <c:layout>
                <c:manualLayout>
                  <c:x val="-5.2125109361329837E-2"/>
                  <c:y val="-2.9567296454355418E-2"/>
                </c:manualLayout>
              </c:layout>
              <c:tx>
                <c:strRef>
                  <c:f>'C:\Users\Johan\Documents\European health and health policy\European Population Health\Eigen analyses\[Analysebestand Values 080813.xlsx]Graphs health behav Longlat'!$A$24</c:f>
                  <c:strCache>
                    <c:ptCount val="1"/>
                    <c:pt idx="0">
                      <c:v>H-idg</c:v>
                    </c:pt>
                  </c:strCache>
                </c:strRef>
              </c:tx>
              <c:spPr/>
              <c:txPr>
                <a:bodyPr/>
                <a:lstStyle/>
                <a:p>
                  <a:pPr>
                    <a:defRPr sz="1100" b="0" i="0" strike="noStrike">
                      <a:latin typeface="Calibri"/>
                    </a:defRPr>
                  </a:pPr>
                  <a:endParaRPr lang="nl-NL"/>
                </a:p>
              </c:txPr>
              <c:dLblPos val="r"/>
              <c:showLegendKey val="0"/>
              <c:showVal val="1"/>
              <c:showCatName val="0"/>
              <c:showSerName val="0"/>
              <c:showPercent val="0"/>
              <c:showBubbleSize val="0"/>
            </c:dLbl>
            <c:showLegendKey val="0"/>
            <c:showVal val="1"/>
            <c:showCatName val="0"/>
            <c:showSerName val="0"/>
            <c:showPercent val="0"/>
            <c:showBubbleSize val="0"/>
            <c:showLeaderLines val="0"/>
          </c:dLbls>
          <c:xVal>
            <c:numRef>
              <c:f>'C:\Users\Johan\Documents\European health and health policy\European Population Health\Eigen analyses\[Analysebestand Values 080813.xlsx]Graphs health behav Longlat'!$B$6:$B$24</c:f>
              <c:numCache>
                <c:formatCode>General</c:formatCode>
                <c:ptCount val="19"/>
                <c:pt idx="0">
                  <c:v>-0.66886132837051926</c:v>
                </c:pt>
                <c:pt idx="1">
                  <c:v>-0.2396903351632772</c:v>
                </c:pt>
                <c:pt idx="2">
                  <c:v>-0.6530366787730062</c:v>
                </c:pt>
                <c:pt idx="3">
                  <c:v>0.24608973230750048</c:v>
                </c:pt>
                <c:pt idx="4">
                  <c:v>-0.67234697076675931</c:v>
                </c:pt>
                <c:pt idx="5">
                  <c:v>-0.29548534880135463</c:v>
                </c:pt>
                <c:pt idx="6">
                  <c:v>-0.53712772631310768</c:v>
                </c:pt>
                <c:pt idx="7">
                  <c:v>-0.66819017917361645</c:v>
                </c:pt>
                <c:pt idx="8">
                  <c:v>0.69269097836736926</c:v>
                </c:pt>
                <c:pt idx="9">
                  <c:v>-0.6235615847717233</c:v>
                </c:pt>
                <c:pt idx="10">
                  <c:v>0.342947516745228</c:v>
                </c:pt>
                <c:pt idx="11">
                  <c:v>-0.20135121503018105</c:v>
                </c:pt>
                <c:pt idx="12">
                  <c:v>6.8469543013907671E-3</c:v>
                </c:pt>
                <c:pt idx="13">
                  <c:v>0.33041700310969369</c:v>
                </c:pt>
                <c:pt idx="14">
                  <c:v>-0.44917267894742996</c:v>
                </c:pt>
                <c:pt idx="15">
                  <c:v>-0.14587151327549877</c:v>
                </c:pt>
                <c:pt idx="16">
                  <c:v>0.25599370885685763</c:v>
                </c:pt>
                <c:pt idx="17">
                  <c:v>0.14887360403644548</c:v>
                </c:pt>
                <c:pt idx="18">
                  <c:v>-0.51232215728251929</c:v>
                </c:pt>
              </c:numCache>
            </c:numRef>
          </c:xVal>
          <c:yVal>
            <c:numRef>
              <c:f>'C:\Users\Johan\Documents\European health and health policy\European Population Health\Eigen analyses\[Analysebestand Values 080813.xlsx]Graphs health behav Longlat'!$C$6:$C$24</c:f>
              <c:numCache>
                <c:formatCode>General</c:formatCode>
                <c:ptCount val="19"/>
                <c:pt idx="0">
                  <c:v>0.3768498889167391</c:v>
                </c:pt>
                <c:pt idx="1">
                  <c:v>0.57869307249582247</c:v>
                </c:pt>
                <c:pt idx="2">
                  <c:v>0.34168523795076616</c:v>
                </c:pt>
                <c:pt idx="3">
                  <c:v>-0.49416787968194842</c:v>
                </c:pt>
                <c:pt idx="4">
                  <c:v>0.13936235100996877</c:v>
                </c:pt>
                <c:pt idx="5">
                  <c:v>-0.58780838817997938</c:v>
                </c:pt>
                <c:pt idx="6">
                  <c:v>0.31998798264348921</c:v>
                </c:pt>
                <c:pt idx="7">
                  <c:v>0.2652475788969218</c:v>
                </c:pt>
                <c:pt idx="8">
                  <c:v>-0.29635859518618873</c:v>
                </c:pt>
                <c:pt idx="9">
                  <c:v>-1.4815760407331327E-2</c:v>
                </c:pt>
                <c:pt idx="10">
                  <c:v>-7.9434230334517977E-2</c:v>
                </c:pt>
                <c:pt idx="11">
                  <c:v>7.2527840549747008E-2</c:v>
                </c:pt>
                <c:pt idx="12">
                  <c:v>-0.38274515714309404</c:v>
                </c:pt>
                <c:pt idx="13">
                  <c:v>-0.40723944536344098</c:v>
                </c:pt>
                <c:pt idx="14">
                  <c:v>0.47634226031180005</c:v>
                </c:pt>
                <c:pt idx="15">
                  <c:v>-0.36297357428130056</c:v>
                </c:pt>
                <c:pt idx="16">
                  <c:v>-0.66306660169057208</c:v>
                </c:pt>
                <c:pt idx="17">
                  <c:v>3.1964281839565498E-2</c:v>
                </c:pt>
                <c:pt idx="18">
                  <c:v>0.12528829756576423</c:v>
                </c:pt>
              </c:numCache>
            </c:numRef>
          </c:yVal>
          <c:smooth val="0"/>
        </c:ser>
        <c:dLbls>
          <c:showLegendKey val="0"/>
          <c:showVal val="0"/>
          <c:showCatName val="0"/>
          <c:showSerName val="0"/>
          <c:showPercent val="0"/>
          <c:showBubbleSize val="0"/>
        </c:dLbls>
        <c:axId val="194756608"/>
        <c:axId val="194758528"/>
      </c:scatterChart>
      <c:valAx>
        <c:axId val="194756608"/>
        <c:scaling>
          <c:orientation val="minMax"/>
        </c:scaling>
        <c:delete val="0"/>
        <c:axPos val="b"/>
        <c:majorGridlines/>
        <c:title>
          <c:tx>
            <c:rich>
              <a:bodyPr/>
              <a:lstStyle/>
              <a:p>
                <a:pPr>
                  <a:defRPr/>
                </a:pPr>
                <a:r>
                  <a:rPr lang="nl-NL"/>
                  <a:t>Correlation with longitude</a:t>
                </a:r>
              </a:p>
            </c:rich>
          </c:tx>
          <c:overlay val="0"/>
        </c:title>
        <c:numFmt formatCode="General" sourceLinked="1"/>
        <c:majorTickMark val="out"/>
        <c:minorTickMark val="none"/>
        <c:tickLblPos val="low"/>
        <c:crossAx val="194758528"/>
        <c:crosses val="autoZero"/>
        <c:crossBetween val="midCat"/>
        <c:majorUnit val="0.2"/>
      </c:valAx>
      <c:valAx>
        <c:axId val="194758528"/>
        <c:scaling>
          <c:orientation val="minMax"/>
          <c:max val="0.8"/>
          <c:min val="-0.8"/>
        </c:scaling>
        <c:delete val="0"/>
        <c:axPos val="l"/>
        <c:majorGridlines/>
        <c:title>
          <c:tx>
            <c:rich>
              <a:bodyPr rot="-5400000" vert="horz"/>
              <a:lstStyle/>
              <a:p>
                <a:pPr>
                  <a:defRPr/>
                </a:pPr>
                <a:r>
                  <a:rPr lang="en-US"/>
                  <a:t>Correlation with latitude</a:t>
                </a:r>
              </a:p>
            </c:rich>
          </c:tx>
          <c:overlay val="0"/>
        </c:title>
        <c:numFmt formatCode="General" sourceLinked="1"/>
        <c:majorTickMark val="out"/>
        <c:minorTickMark val="none"/>
        <c:tickLblPos val="low"/>
        <c:crossAx val="194756608"/>
        <c:crossesAt val="-1"/>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76</Pages>
  <Words>22810</Words>
  <Characters>125455</Characters>
  <Application>Microsoft Office Word</Application>
  <DocSecurity>0</DocSecurity>
  <Lines>1045</Lines>
  <Paragraphs>2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rasmus MC</Company>
  <LinksUpToDate>false</LinksUpToDate>
  <CharactersWithSpaces>147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 Mackenbach</dc:creator>
  <cp:lastModifiedBy>SUG Cluster Maatschappelijke Gezondheidszorg IMGZ</cp:lastModifiedBy>
  <cp:revision>2</cp:revision>
  <cp:lastPrinted>2013-08-15T13:54:00Z</cp:lastPrinted>
  <dcterms:created xsi:type="dcterms:W3CDTF">2014-10-17T08:56:00Z</dcterms:created>
  <dcterms:modified xsi:type="dcterms:W3CDTF">2014-10-17T08:56:00Z</dcterms:modified>
</cp:coreProperties>
</file>